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67D61896" w:rsidR="00160CD3" w:rsidRPr="006A1E4A" w:rsidRDefault="00160CD3" w:rsidP="0025039E">
      <w:pPr>
        <w:spacing w:line="360" w:lineRule="auto"/>
      </w:pPr>
      <w:r>
        <w:rPr>
          <w:b/>
          <w:bCs/>
        </w:rPr>
        <w:t>Target Journals:</w:t>
      </w:r>
      <w:r w:rsidR="006A1E4A">
        <w:t xml:space="preserve"> </w:t>
      </w:r>
      <w:commentRangeStart w:id="0"/>
      <w:commentRangeStart w:id="1"/>
      <w:r w:rsidR="006A1E4A">
        <w:rPr>
          <w:i/>
          <w:iCs/>
        </w:rPr>
        <w:t>Global Change Biology</w:t>
      </w:r>
      <w:commentRangeEnd w:id="0"/>
      <w:r w:rsidR="00C3108E">
        <w:rPr>
          <w:rStyle w:val="CommentReference"/>
          <w:rFonts w:eastAsiaTheme="minorHAnsi" w:cs="Times New Roman (Body CS)"/>
        </w:rPr>
        <w:commentReference w:id="0"/>
      </w:r>
      <w:commentRangeEnd w:id="1"/>
      <w:r w:rsidR="00826AF7">
        <w:rPr>
          <w:rStyle w:val="CommentReference"/>
          <w:rFonts w:eastAsiaTheme="minorHAnsi" w:cs="Times New Roman (Body CS)"/>
        </w:rPr>
        <w:commentReference w:id="1"/>
      </w:r>
      <w:r w:rsidR="006A1E4A" w:rsidRPr="006A1E4A">
        <w:t>,</w:t>
      </w:r>
      <w:r w:rsidR="006A1E4A">
        <w:rPr>
          <w:i/>
          <w:iCs/>
        </w:rPr>
        <w:t xml:space="preserve"> Plant, Cell &amp; Environment</w:t>
      </w:r>
      <w:r w:rsidR="006A1E4A" w:rsidRPr="0061524E">
        <w:rPr>
          <w:i/>
          <w:iCs/>
        </w:rPr>
        <w:t>,</w:t>
      </w:r>
    </w:p>
    <w:p w14:paraId="3EB0B22F" w14:textId="77777777" w:rsidR="00160CD3" w:rsidRDefault="00160CD3" w:rsidP="0025039E">
      <w:pPr>
        <w:spacing w:line="360" w:lineRule="auto"/>
        <w:rPr>
          <w:b/>
          <w:bCs/>
        </w:rPr>
      </w:pPr>
    </w:p>
    <w:p w14:paraId="7A1F278D" w14:textId="7072C84B" w:rsidR="004B4F66" w:rsidRDefault="00160CD3" w:rsidP="0025039E">
      <w:pPr>
        <w:spacing w:line="360" w:lineRule="auto"/>
        <w:rPr>
          <w:b/>
          <w:bCs/>
        </w:rPr>
      </w:pPr>
      <w:r>
        <w:rPr>
          <w:b/>
          <w:bCs/>
        </w:rPr>
        <w:t>T</w:t>
      </w:r>
      <w:r w:rsidRPr="0070582B">
        <w:rPr>
          <w:b/>
          <w:bCs/>
        </w:rPr>
        <w:t>itle</w:t>
      </w:r>
      <w:r>
        <w:t>:</w:t>
      </w:r>
      <w:ins w:id="2" w:author="Perkowski, Evan A [2]" w:date="2023-01-02T23:08:00Z">
        <w:r w:rsidR="00780F85">
          <w:t xml:space="preserve"> </w:t>
        </w:r>
      </w:ins>
      <w:ins w:id="3" w:author="Perkowski, Evan A [2]" w:date="2023-01-02T23:11:00Z">
        <w:r w:rsidR="00780F85">
          <w:t>The relative cost of resource use for photosynthesis drives</w:t>
        </w:r>
      </w:ins>
      <w:r w:rsidR="00082950">
        <w:t xml:space="preserve"> </w:t>
      </w:r>
      <w:ins w:id="4" w:author="Perkowski, Evan A [2]" w:date="2023-01-02T23:11:00Z">
        <w:r w:rsidR="00780F85">
          <w:t>v</w:t>
        </w:r>
      </w:ins>
      <w:r w:rsidR="004B4F66" w:rsidRPr="004B4F66">
        <w:t xml:space="preserve">ariance in leaf nitrogen content </w:t>
      </w:r>
      <w:ins w:id="5" w:author="Perkowski, Evan A [2]" w:date="2023-01-02T23:11:00Z">
        <w:r w:rsidR="00780F85">
          <w:t>across climate and soil resource availability gradients</w:t>
        </w:r>
      </w:ins>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ins w:id="6" w:author="Perkowski, Evan A [2]" w:date="2023-01-02T23:10:00Z">
        <w:r w:rsidR="00780F85" w:rsidRPr="00780F85">
          <w:t xml:space="preserve">Costs of resource use </w:t>
        </w:r>
      </w:ins>
      <w:r w:rsidR="003C7D13" w:rsidRPr="00780F85">
        <w:t>modif</w:t>
      </w:r>
      <w:ins w:id="7" w:author="Perkowski, Evan A [2]" w:date="2023-01-02T23:10:00Z">
        <w:r w:rsidR="00780F85" w:rsidRPr="00780F85">
          <w:t>y</w:t>
        </w:r>
      </w:ins>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661DDF10" w14:textId="77777777" w:rsidR="00160CD3" w:rsidRPr="002F526D" w:rsidRDefault="00160CD3" w:rsidP="0025039E">
      <w:pPr>
        <w:spacing w:line="360" w:lineRule="auto"/>
        <w:rPr>
          <w:b/>
        </w:rPr>
      </w:pPr>
      <w:r>
        <w:rPr>
          <w:b/>
        </w:rPr>
        <w:t>Manuscript compilation details</w:t>
      </w:r>
    </w:p>
    <w:p w14:paraId="23036485" w14:textId="3D3676E6" w:rsidR="00160CD3" w:rsidRDefault="00160CD3" w:rsidP="0025039E">
      <w:pPr>
        <w:spacing w:line="360" w:lineRule="auto"/>
        <w:rPr>
          <w:bCs/>
        </w:rPr>
      </w:pPr>
      <w:r w:rsidRPr="00895468">
        <w:rPr>
          <w:b/>
        </w:rPr>
        <w:t>Abstract:</w:t>
      </w:r>
      <w:r>
        <w:rPr>
          <w:bCs/>
        </w:rPr>
        <w:t xml:space="preserve"> </w:t>
      </w:r>
      <w:ins w:id="8" w:author="Perkowski, Evan A" w:date="2023-01-11T16:47:00Z">
        <w:r w:rsidR="002D437C">
          <w:rPr>
            <w:bCs/>
          </w:rPr>
          <w:t xml:space="preserve">323 </w:t>
        </w:r>
      </w:ins>
      <w:r>
        <w:rPr>
          <w:bCs/>
        </w:rPr>
        <w:t>words</w:t>
      </w:r>
    </w:p>
    <w:p w14:paraId="543417E2" w14:textId="20165EFC" w:rsidR="00160CD3" w:rsidRDefault="00160CD3" w:rsidP="0025039E">
      <w:pPr>
        <w:spacing w:line="360" w:lineRule="auto"/>
        <w:rPr>
          <w:bCs/>
        </w:rPr>
      </w:pPr>
      <w:r w:rsidRPr="00006BDD">
        <w:rPr>
          <w:b/>
        </w:rPr>
        <w:t>Main text word count</w:t>
      </w:r>
      <w:r>
        <w:rPr>
          <w:bCs/>
        </w:rPr>
        <w:t xml:space="preserve">: </w:t>
      </w:r>
      <w:r w:rsidR="00C21287">
        <w:rPr>
          <w:bCs/>
        </w:rPr>
        <w:t>7795</w:t>
      </w:r>
      <w:r>
        <w:rPr>
          <w:bCs/>
        </w:rPr>
        <w:t xml:space="preserve"> words </w:t>
      </w:r>
    </w:p>
    <w:p w14:paraId="6D852392" w14:textId="46D04651" w:rsidR="00160CD3" w:rsidRDefault="00160CD3" w:rsidP="0025039E">
      <w:pPr>
        <w:spacing w:line="360" w:lineRule="auto"/>
        <w:ind w:firstLine="720"/>
        <w:rPr>
          <w:bCs/>
        </w:rPr>
      </w:pPr>
      <w:r>
        <w:rPr>
          <w:bCs/>
        </w:rPr>
        <w:t xml:space="preserve">Introduction: </w:t>
      </w:r>
      <w:r w:rsidR="001E3E42">
        <w:rPr>
          <w:bCs/>
        </w:rPr>
        <w:t>1</w:t>
      </w:r>
      <w:r w:rsidR="001E3E42">
        <w:rPr>
          <w:bCs/>
        </w:rPr>
        <w:t>686</w:t>
      </w:r>
      <w:r w:rsidR="001E3E42">
        <w:rPr>
          <w:bCs/>
        </w:rPr>
        <w:t xml:space="preserve"> </w:t>
      </w:r>
      <w:r>
        <w:rPr>
          <w:bCs/>
        </w:rPr>
        <w:t>words</w:t>
      </w:r>
    </w:p>
    <w:p w14:paraId="27B29C84" w14:textId="3BDAD6AC" w:rsidR="00160CD3" w:rsidRDefault="00160CD3" w:rsidP="0025039E">
      <w:pPr>
        <w:spacing w:line="360" w:lineRule="auto"/>
        <w:ind w:firstLine="720"/>
        <w:rPr>
          <w:bCs/>
        </w:rPr>
      </w:pPr>
      <w:r>
        <w:rPr>
          <w:bCs/>
        </w:rPr>
        <w:t xml:space="preserve">Methods: </w:t>
      </w:r>
      <w:r w:rsidR="006A7B9F">
        <w:rPr>
          <w:bCs/>
        </w:rPr>
        <w:t>233</w:t>
      </w:r>
      <w:r w:rsidR="006A7B9F">
        <w:rPr>
          <w:bCs/>
        </w:rPr>
        <w:t>1</w:t>
      </w:r>
      <w:r w:rsidR="006A7B9F">
        <w:rPr>
          <w:bCs/>
        </w:rPr>
        <w:t xml:space="preserve"> </w:t>
      </w:r>
      <w:r>
        <w:rPr>
          <w:bCs/>
        </w:rPr>
        <w:t>words</w:t>
      </w:r>
    </w:p>
    <w:p w14:paraId="0A2B2CD4" w14:textId="1A89EE7E" w:rsidR="00160CD3" w:rsidRDefault="00160CD3" w:rsidP="0025039E">
      <w:pPr>
        <w:spacing w:line="360" w:lineRule="auto"/>
        <w:ind w:firstLine="720"/>
        <w:rPr>
          <w:bCs/>
        </w:rPr>
      </w:pPr>
      <w:r>
        <w:rPr>
          <w:bCs/>
        </w:rPr>
        <w:t xml:space="preserve">Results: </w:t>
      </w:r>
      <w:r w:rsidR="006A7B9F">
        <w:rPr>
          <w:bCs/>
        </w:rPr>
        <w:t>13</w:t>
      </w:r>
      <w:r w:rsidR="006A7B9F">
        <w:rPr>
          <w:bCs/>
        </w:rPr>
        <w:t>49</w:t>
      </w:r>
      <w:r w:rsidR="006A7B9F">
        <w:rPr>
          <w:bCs/>
        </w:rPr>
        <w:t xml:space="preserve"> </w:t>
      </w:r>
      <w:r>
        <w:rPr>
          <w:bCs/>
        </w:rPr>
        <w:t>words (not including text in figures or tables)</w:t>
      </w:r>
    </w:p>
    <w:p w14:paraId="35636F53" w14:textId="241E0A78" w:rsidR="00160CD3" w:rsidRDefault="00160CD3" w:rsidP="0025039E">
      <w:pPr>
        <w:spacing w:line="360" w:lineRule="auto"/>
        <w:ind w:firstLine="720"/>
        <w:rPr>
          <w:bCs/>
        </w:rPr>
      </w:pPr>
      <w:r>
        <w:rPr>
          <w:bCs/>
        </w:rPr>
        <w:t xml:space="preserve">Discussion: </w:t>
      </w:r>
      <w:r w:rsidR="00F81B11">
        <w:rPr>
          <w:bCs/>
        </w:rPr>
        <w:t>2618</w:t>
      </w:r>
      <w:r>
        <w:rPr>
          <w:bCs/>
        </w:rPr>
        <w:t xml:space="preserve"> words</w:t>
      </w:r>
    </w:p>
    <w:p w14:paraId="42B2805E" w14:textId="6A7316FC" w:rsidR="00160CD3" w:rsidRDefault="00160CD3" w:rsidP="0025039E">
      <w:pPr>
        <w:spacing w:line="360" w:lineRule="auto"/>
        <w:rPr>
          <w:bCs/>
        </w:rPr>
      </w:pPr>
      <w:r w:rsidRPr="00006BDD">
        <w:rPr>
          <w:b/>
        </w:rPr>
        <w:t>References</w:t>
      </w:r>
      <w:r>
        <w:rPr>
          <w:bCs/>
        </w:rPr>
        <w:t>: XXX</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26B4D93A" w14:textId="6C77056C" w:rsidR="00A91F4B" w:rsidRDefault="008F4F22" w:rsidP="0025039E">
      <w:pPr>
        <w:spacing w:line="360" w:lineRule="auto"/>
      </w:pPr>
      <w:r>
        <w:t xml:space="preserve">Climate and soil resource availability </w:t>
      </w:r>
      <w:r w:rsidR="000D0151">
        <w:t xml:space="preserve">are important drivers of plant nitrogen uptake and leaf nitrogen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ins w:id="9" w:author="Perkowski, Evan A" w:date="2023-01-11T16:39:00Z">
        <w:r w:rsidR="002D437C">
          <w:t xml:space="preserve">, positing </w:t>
        </w:r>
      </w:ins>
      <w:r w:rsidR="00A70EE7">
        <w:t xml:space="preserve">that </w:t>
      </w:r>
      <w:r>
        <w:t xml:space="preserve">area-based </w:t>
      </w:r>
      <w:r w:rsidR="00A70EE7">
        <w:t xml:space="preserve">leaf nitrogen content </w:t>
      </w:r>
      <w:r>
        <w:t>(</w:t>
      </w:r>
      <w:r>
        <w:rPr>
          <w:i/>
          <w:iCs/>
        </w:rPr>
        <w:t>N</w:t>
      </w:r>
      <w:r>
        <w:rPr>
          <w:vertAlign w:val="subscript"/>
        </w:rPr>
        <w:t>area</w:t>
      </w:r>
      <w:r>
        <w:t xml:space="preserve">) </w:t>
      </w:r>
      <w:r w:rsidR="00A70EE7" w:rsidRPr="008F4F22">
        <w:t>is</w:t>
      </w:r>
      <w:r w:rsidR="00A70EE7">
        <w:t xml:space="preserve"> centrally driven </w:t>
      </w:r>
      <w:ins w:id="10" w:author="Perkowski, Evan A" w:date="2023-01-11T16:37:00Z">
        <w:r w:rsidR="002D437C">
          <w:t xml:space="preserve">by </w:t>
        </w:r>
      </w:ins>
      <w:r w:rsidR="00A70EE7">
        <w:t xml:space="preserve">a negative relationship with </w:t>
      </w:r>
      <w:ins w:id="11" w:author="Perkowski, Evan A" w:date="2023-01-11T16:29:00Z">
        <w:r w:rsidR="00A217C4">
          <w:t xml:space="preserve">leaf </w:t>
        </w:r>
        <w:proofErr w:type="gramStart"/>
        <w:r w:rsidR="00A217C4">
          <w:rPr>
            <w:i/>
            <w:iCs/>
          </w:rPr>
          <w:t>C</w:t>
        </w:r>
      </w:ins>
      <w:ins w:id="12" w:author="Perkowski, Evan A" w:date="2023-01-11T16:30:00Z">
        <w:r w:rsidR="00A217C4">
          <w:rPr>
            <w:vertAlign w:val="subscript"/>
          </w:rPr>
          <w:t>i</w:t>
        </w:r>
        <w:r w:rsidR="00A217C4">
          <w:t>:</w:t>
        </w:r>
        <w:r w:rsidR="00A217C4">
          <w:rPr>
            <w:i/>
            <w:iCs/>
          </w:rPr>
          <w:t>C</w:t>
        </w:r>
        <w:r w:rsidR="00A217C4">
          <w:rPr>
            <w:vertAlign w:val="subscript"/>
          </w:rPr>
          <w:t>a</w:t>
        </w:r>
      </w:ins>
      <w:proofErr w:type="gramEnd"/>
      <w:ins w:id="13" w:author="Perkowski, Evan A" w:date="2023-01-16T10:14:00Z">
        <w:r w:rsidR="00B418E9">
          <w:t xml:space="preserve"> (</w:t>
        </w:r>
        <w:r w:rsidR="00B418E9" w:rsidRPr="00B418E9">
          <w:rPr>
            <w:i/>
            <w:iCs/>
            <w:lang w:val="el-GR"/>
          </w:rPr>
          <w:t>χ</w:t>
        </w:r>
        <w:r w:rsidR="00B418E9">
          <w:t>)</w:t>
        </w:r>
      </w:ins>
      <w:ins w:id="14" w:author="Perkowski, Evan A" w:date="2023-01-11T16:39:00Z">
        <w:r w:rsidR="002D437C">
          <w:t>. The theory predicts that</w:t>
        </w:r>
      </w:ins>
      <w:ins w:id="15" w:author="Perkowski, Evan A" w:date="2023-01-11T16:38:00Z">
        <w:r w:rsidR="002D437C">
          <w:t xml:space="preserve"> </w:t>
        </w:r>
      </w:ins>
      <w:ins w:id="16" w:author="Perkowski, Evan A" w:date="2023-01-11T16:37:00Z">
        <w:r w:rsidR="00A217C4">
          <w:t xml:space="preserve">variance in </w:t>
        </w:r>
        <w:r w:rsidR="00A217C4">
          <w:rPr>
            <w:i/>
            <w:iCs/>
          </w:rPr>
          <w:t>N</w:t>
        </w:r>
        <w:r w:rsidR="00A217C4">
          <w:rPr>
            <w:vertAlign w:val="subscript"/>
          </w:rPr>
          <w:t>area</w:t>
        </w:r>
        <w:r w:rsidR="00A217C4">
          <w:t xml:space="preserve"> across resource availability gradients is driven by a shift in </w:t>
        </w:r>
      </w:ins>
      <w:ins w:id="17" w:author="Perkowski, Evan A" w:date="2023-01-16T10:38:00Z">
        <w:r w:rsidR="00CB17D3" w:rsidRPr="00B418E9">
          <w:rPr>
            <w:i/>
            <w:iCs/>
            <w:lang w:val="el-GR"/>
          </w:rPr>
          <w:t>χ</w:t>
        </w:r>
        <w:r w:rsidR="00CB17D3">
          <w:t xml:space="preserve"> </w:t>
        </w:r>
      </w:ins>
      <w:ins w:id="18" w:author="Perkowski, Evan A" w:date="2023-01-11T16:36:00Z">
        <w:r w:rsidR="00A217C4">
          <w:t xml:space="preserve">due to </w:t>
        </w:r>
      </w:ins>
      <w:ins w:id="19" w:author="Perkowski, Evan A" w:date="2023-01-11T16:37:00Z">
        <w:r w:rsidR="00A217C4">
          <w:t>changes in</w:t>
        </w:r>
      </w:ins>
      <w:ins w:id="20" w:author="Perkowski, Evan A" w:date="2023-01-11T16:29:00Z">
        <w:r w:rsidR="00A217C4">
          <w:t xml:space="preserve"> </w:t>
        </w:r>
      </w:ins>
      <w:r w:rsidR="00A70EE7" w:rsidRPr="00A217C4">
        <w:t>the</w:t>
      </w:r>
      <w:r w:rsidR="00A70EE7">
        <w:t xml:space="preserve"> unit cost of acquiring and using </w:t>
      </w:r>
      <w:ins w:id="21" w:author="Perkowski, Evan A" w:date="2023-01-11T16:32:00Z">
        <w:r w:rsidR="00A217C4">
          <w:t xml:space="preserve">nutrients </w:t>
        </w:r>
      </w:ins>
      <w:r w:rsidR="00A70EE7">
        <w:t>relative to water</w:t>
      </w:r>
      <w:r w:rsidR="004B4F66">
        <w:t xml:space="preserve"> (</w:t>
      </w:r>
      <w:r w:rsidR="004B4F66" w:rsidRPr="00A70EE7">
        <w:rPr>
          <w:i/>
          <w:iCs/>
          <w:lang w:val="el-GR"/>
        </w:rPr>
        <w:t>β</w:t>
      </w:r>
      <w:r w:rsidR="004B4F66">
        <w:t>)</w:t>
      </w:r>
      <w:ins w:id="22" w:author="Perkowski, Evan A" w:date="2023-01-11T16:39:00Z">
        <w:r w:rsidR="002D437C">
          <w:t>, while climate induce</w:t>
        </w:r>
      </w:ins>
      <w:ins w:id="23" w:author="Perkowski, Evan A" w:date="2023-01-12T09:25:00Z">
        <w:r w:rsidR="00263427">
          <w:t>d</w:t>
        </w:r>
      </w:ins>
      <w:ins w:id="24" w:author="Perkowski, Evan A" w:date="2023-01-11T16:39:00Z">
        <w:r w:rsidR="002D437C">
          <w:t xml:space="preserve"> variance in </w:t>
        </w:r>
        <w:r w:rsidR="002D437C">
          <w:rPr>
            <w:i/>
            <w:iCs/>
          </w:rPr>
          <w:t>N</w:t>
        </w:r>
        <w:r w:rsidR="002D437C">
          <w:rPr>
            <w:vertAlign w:val="subscript"/>
          </w:rPr>
          <w:t>area</w:t>
        </w:r>
        <w:r w:rsidR="002D437C">
          <w:t xml:space="preserve"> directly through changes in </w:t>
        </w:r>
      </w:ins>
      <w:ins w:id="25" w:author="Perkowski, Evan A" w:date="2023-01-16T10:38:00Z">
        <w:r w:rsidR="00CB17D3" w:rsidRPr="00B418E9">
          <w:rPr>
            <w:i/>
            <w:iCs/>
            <w:lang w:val="el-GR"/>
          </w:rPr>
          <w:t>χ</w:t>
        </w:r>
      </w:ins>
      <w:r w:rsidR="004B4F66">
        <w:t>.</w:t>
      </w:r>
      <w:r w:rsidR="00457AA0">
        <w:t xml:space="preserve"> While </w:t>
      </w:r>
      <w:r>
        <w:t>promising</w:t>
      </w:r>
      <w:r w:rsidR="00457AA0">
        <w:t xml:space="preserve">, </w:t>
      </w:r>
      <w:r w:rsidR="00E703BA">
        <w:t>no study to date has explicitly measured the</w:t>
      </w:r>
      <w:ins w:id="26" w:author="Perkowski, Evan A" w:date="2023-01-11T16:31:00Z">
        <w:r w:rsidR="00A217C4">
          <w:t xml:space="preserve"> indirect</w:t>
        </w:r>
      </w:ins>
      <w:r w:rsidR="00E703BA">
        <w:t xml:space="preserve"> effect of </w:t>
      </w:r>
      <w:r w:rsidR="001B56C3" w:rsidRPr="00A70EE7">
        <w:rPr>
          <w:i/>
          <w:iCs/>
          <w:lang w:val="el-GR"/>
        </w:rPr>
        <w:t>β</w:t>
      </w:r>
      <w:r w:rsidR="001B56C3">
        <w:t xml:space="preserve"> on </w:t>
      </w:r>
      <w:r>
        <w:rPr>
          <w:i/>
          <w:iCs/>
        </w:rPr>
        <w:t>N</w:t>
      </w:r>
      <w:r>
        <w:rPr>
          <w:vertAlign w:val="subscript"/>
        </w:rPr>
        <w:t>area</w:t>
      </w:r>
      <w:r>
        <w:t xml:space="preserve"> across </w:t>
      </w:r>
      <w:r w:rsidR="001E2935">
        <w:t>environmental</w:t>
      </w:r>
      <w:r>
        <w:t xml:space="preserve"> gradients</w:t>
      </w:r>
      <w:r w:rsidR="001E2935">
        <w:t xml:space="preserve">, nor has any study investigated </w:t>
      </w:r>
      <w:ins w:id="27" w:author="Perkowski, Evan A" w:date="2023-01-11T16:31:00Z">
        <w:r w:rsidR="00A217C4">
          <w:t xml:space="preserve">indirect </w:t>
        </w:r>
      </w:ins>
      <w:r w:rsidR="001E2935">
        <w:t xml:space="preserve">effects of </w:t>
      </w:r>
      <w:r w:rsidR="001E2935" w:rsidRPr="00A70EE7">
        <w:rPr>
          <w:i/>
          <w:iCs/>
          <w:lang w:val="el-GR"/>
        </w:rPr>
        <w:t>β</w:t>
      </w:r>
      <w:r w:rsidR="001E2935">
        <w:t xml:space="preserve"> on components of </w:t>
      </w:r>
      <w:r w:rsidR="001E2935">
        <w:rPr>
          <w:i/>
          <w:iCs/>
        </w:rPr>
        <w:t>N</w:t>
      </w:r>
      <w:r w:rsidR="001E2935">
        <w:rPr>
          <w:vertAlign w:val="subscript"/>
        </w:rPr>
        <w:t>area</w:t>
      </w:r>
      <w:r w:rsidR="001E2935">
        <w:t xml:space="preserve"> (</w:t>
      </w:r>
      <w:r w:rsidR="006738DC">
        <w:t xml:space="preserve">i.e., </w:t>
      </w:r>
      <w:r w:rsidR="001E2935">
        <w:t xml:space="preserve">leaf mass per area, </w:t>
      </w:r>
      <w:r w:rsidR="001E2935">
        <w:rPr>
          <w:i/>
          <w:iCs/>
        </w:rPr>
        <w:t>M</w:t>
      </w:r>
      <w:r w:rsidR="001E2935">
        <w:rPr>
          <w:vertAlign w:val="subscript"/>
        </w:rPr>
        <w:t>area</w:t>
      </w:r>
      <w:r w:rsidR="001E2935">
        <w:t xml:space="preserve">; leaf nitrogen per unit leaf biomass, </w:t>
      </w:r>
      <w:r w:rsidR="001E2935">
        <w:rPr>
          <w:i/>
          <w:iCs/>
        </w:rPr>
        <w:t>N</w:t>
      </w:r>
      <w:r w:rsidR="001E2935">
        <w:rPr>
          <w:vertAlign w:val="subscript"/>
        </w:rPr>
        <w:t>mass</w:t>
      </w:r>
      <w:r w:rsidR="001E2935">
        <w:t>)</w:t>
      </w:r>
      <w:r w:rsidR="001B56C3">
        <w:t>.</w:t>
      </w:r>
      <w:r w:rsidR="00A70EE7">
        <w:t xml:space="preserve"> </w:t>
      </w:r>
      <w:ins w:id="28" w:author="Perkowski, Evan A" w:date="2023-01-12T09:26:00Z">
        <w:r w:rsidR="00263427">
          <w:t>To test the theory, w</w:t>
        </w:r>
      </w:ins>
      <w:r w:rsidR="005463D3">
        <w:t xml:space="preserve">e measured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ins w:id="29" w:author="Perkowski, Evan A" w:date="2023-01-11T16:31:00Z">
        <w:r w:rsidR="00A217C4">
          <w:t xml:space="preserve"> </w:t>
        </w:r>
      </w:ins>
      <w:ins w:id="30" w:author="Perkowski, Evan A" w:date="2023-01-16T10:38:00Z">
        <w:r w:rsidR="00CB17D3" w:rsidRPr="00B418E9">
          <w:rPr>
            <w:i/>
            <w:iCs/>
            <w:lang w:val="el-GR"/>
          </w:rPr>
          <w:t>χ</w:t>
        </w:r>
      </w:ins>
      <w:ins w:id="31" w:author="Perkowski, Evan A" w:date="2023-01-11T16:32:00Z">
        <w:r w:rsidR="00A217C4">
          <w:t>,</w:t>
        </w:r>
      </w:ins>
      <w:r>
        <w:t xml:space="preserve"> </w:t>
      </w:r>
      <w:r w:rsidR="005463D3">
        <w:t>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 USA.</w:t>
      </w:r>
      <w:r w:rsidR="00A70EE7">
        <w:t xml:space="preserve"> </w:t>
      </w:r>
      <w:r w:rsidR="00CD5B76">
        <w:t>Following</w:t>
      </w:r>
      <w:r w:rsidR="00A70EE7">
        <w:t xml:space="preserve"> theor</w:t>
      </w:r>
      <w:ins w:id="32" w:author="Perkowski, Evan A" w:date="2023-01-12T09:28:00Z">
        <w:r w:rsidR="00263427">
          <w:t>etical expectations</w:t>
        </w:r>
      </w:ins>
      <w:r w:rsidR="00A70EE7">
        <w:t xml:space="preserve">, we found a </w:t>
      </w:r>
      <w:r w:rsidR="00A91F4B">
        <w:t xml:space="preserve">strong </w:t>
      </w:r>
      <w:r w:rsidR="00A70EE7">
        <w:t xml:space="preserve">negative relationship between </w:t>
      </w:r>
      <w:ins w:id="33" w:author="Perkowski, Evan A" w:date="2023-01-16T10:38:00Z">
        <w:r w:rsidR="00CB17D3" w:rsidRPr="00B418E9">
          <w:rPr>
            <w:i/>
            <w:iCs/>
            <w:lang w:val="el-GR"/>
          </w:rPr>
          <w:t>χ</w:t>
        </w:r>
        <w:r w:rsidR="00CB17D3">
          <w:t xml:space="preserve"> </w:t>
        </w:r>
      </w:ins>
      <w:r w:rsidR="00A70EE7">
        <w:t xml:space="preserve">and </w:t>
      </w:r>
      <w:r>
        <w:rPr>
          <w:i/>
          <w:iCs/>
        </w:rPr>
        <w:t>N</w:t>
      </w:r>
      <w:r>
        <w:rPr>
          <w:vertAlign w:val="subscript"/>
        </w:rPr>
        <w:t>area</w:t>
      </w:r>
      <w:r w:rsidR="006A1E4A">
        <w:t>,</w:t>
      </w:r>
      <w:r w:rsidR="00610A42">
        <w:t xml:space="preserve"> a pattern that was</w:t>
      </w:r>
      <w:r w:rsidR="006A1E4A">
        <w:t xml:space="preserve"> driven by </w:t>
      </w:r>
      <w:r w:rsidR="001E2935">
        <w:t xml:space="preserve">a strong negative effect of increasing </w:t>
      </w:r>
      <w:ins w:id="34" w:author="Perkowski, Evan A" w:date="2023-01-16T10:38:00Z">
        <w:r w:rsidR="00CB17D3" w:rsidRPr="00B418E9">
          <w:rPr>
            <w:i/>
            <w:iCs/>
            <w:lang w:val="el-GR"/>
          </w:rPr>
          <w:t>χ</w:t>
        </w:r>
      </w:ins>
      <w:ins w:id="35" w:author="Perkowski, Evan A" w:date="2023-01-16T10:39:00Z">
        <w:r w:rsidR="00CB17D3" w:rsidRPr="004B3F25">
          <w:t xml:space="preserve"> </w:t>
        </w:r>
      </w:ins>
      <w:r w:rsidR="001E2935">
        <w:t xml:space="preserve">on </w:t>
      </w:r>
      <w:r w:rsidR="001E2935">
        <w:rPr>
          <w:i/>
          <w:iCs/>
        </w:rPr>
        <w:t>M</w:t>
      </w:r>
      <w:r w:rsidR="001E2935">
        <w:rPr>
          <w:vertAlign w:val="subscript"/>
        </w:rPr>
        <w:t>area</w:t>
      </w:r>
      <w:r w:rsidR="00E45661">
        <w:t xml:space="preserve"> paired with </w:t>
      </w:r>
      <w:r w:rsidR="005124E1">
        <w:t>a weaker negative</w:t>
      </w:r>
      <w:r w:rsidR="00E45661">
        <w:t xml:space="preserve"> effect of </w:t>
      </w:r>
      <w:r w:rsidR="00E45661" w:rsidRPr="00A70EE7">
        <w:rPr>
          <w:i/>
          <w:iCs/>
          <w:lang w:val="el-GR"/>
        </w:rPr>
        <w:t>β</w:t>
      </w:r>
      <w:r w:rsidR="00E45661">
        <w:t xml:space="preserve"> on </w:t>
      </w:r>
      <w:r w:rsidR="00E45661">
        <w:rPr>
          <w:i/>
          <w:iCs/>
        </w:rPr>
        <w:t>N</w:t>
      </w:r>
      <w:r w:rsidR="00E45661">
        <w:rPr>
          <w:vertAlign w:val="subscript"/>
        </w:rPr>
        <w:t>mass</w:t>
      </w:r>
      <w:r w:rsidR="001E2935">
        <w:t xml:space="preserve">. </w:t>
      </w:r>
      <w:ins w:id="36" w:author="Perkowski, Evan A" w:date="2023-01-11T16:40:00Z">
        <w:r w:rsidR="002D437C">
          <w:t>S</w:t>
        </w:r>
      </w:ins>
      <w:r w:rsidR="006A1E4A">
        <w:t>oil nitrogen availability, soil moisture, and vapor pressure deficit</w:t>
      </w:r>
      <w:r w:rsidR="00263427">
        <w:t xml:space="preserve"> </w:t>
      </w:r>
      <w:r w:rsidR="006A1E4A">
        <w:t xml:space="preserve">each had an indirect positive effect on </w:t>
      </w:r>
      <w:r w:rsidR="006A1E4A">
        <w:rPr>
          <w:i/>
          <w:iCs/>
        </w:rPr>
        <w:t>N</w:t>
      </w:r>
      <w:r w:rsidR="006A1E4A">
        <w:rPr>
          <w:vertAlign w:val="subscript"/>
        </w:rPr>
        <w:t>area</w:t>
      </w:r>
      <w:r w:rsidR="006A1E4A">
        <w:t xml:space="preserve">. </w:t>
      </w:r>
      <w:ins w:id="37" w:author="Perkowski, Evan A" w:date="2023-01-11T16:34:00Z">
        <w:r w:rsidR="00A217C4">
          <w:t>E</w:t>
        </w:r>
      </w:ins>
      <w:r w:rsidR="006A1E4A">
        <w:t xml:space="preserve">ffects of </w:t>
      </w:r>
      <w:ins w:id="38" w:author="Perkowski, Evan A" w:date="2023-01-12T09:29:00Z">
        <w:r w:rsidR="00263427">
          <w:t xml:space="preserve">soil nitrogen availability and soil moisture </w:t>
        </w:r>
      </w:ins>
      <w:r w:rsidR="006A1E4A">
        <w:t xml:space="preserve">on </w:t>
      </w:r>
      <w:r w:rsidR="006A1E4A">
        <w:rPr>
          <w:i/>
          <w:iCs/>
        </w:rPr>
        <w:t>N</w:t>
      </w:r>
      <w:r w:rsidR="006A1E4A">
        <w:rPr>
          <w:vertAlign w:val="subscript"/>
        </w:rPr>
        <w:t>area</w:t>
      </w:r>
      <w:r w:rsidR="006A1E4A">
        <w:t xml:space="preserve"> were mediated by the</w:t>
      </w:r>
      <w:ins w:id="39" w:author="Perkowski, Evan A" w:date="2023-01-11T16:33:00Z">
        <w:r w:rsidR="00A217C4">
          <w:t xml:space="preserve"> positive</w:t>
        </w:r>
      </w:ins>
      <w:r w:rsidR="006A1E4A">
        <w:t xml:space="preserve"> effect of increasing </w:t>
      </w:r>
      <w:r w:rsidR="006A1E4A" w:rsidRPr="00A70EE7">
        <w:rPr>
          <w:i/>
          <w:iCs/>
          <w:lang w:val="el-GR"/>
        </w:rPr>
        <w:t>β</w:t>
      </w:r>
      <w:r w:rsidR="006A1E4A">
        <w:t xml:space="preserve"> on</w:t>
      </w:r>
      <w:ins w:id="40" w:author="Perkowski, Evan A" w:date="2023-01-11T16:33:00Z">
        <w:r w:rsidR="00A217C4">
          <w:t xml:space="preserve"> </w:t>
        </w:r>
      </w:ins>
      <w:ins w:id="41" w:author="Perkowski, Evan A" w:date="2023-01-16T10:38:00Z">
        <w:r w:rsidR="00CB17D3" w:rsidRPr="00B418E9">
          <w:rPr>
            <w:i/>
            <w:iCs/>
            <w:lang w:val="el-GR"/>
          </w:rPr>
          <w:t>χ</w:t>
        </w:r>
        <w:r w:rsidR="00CB17D3">
          <w:t xml:space="preserve"> </w:t>
        </w:r>
      </w:ins>
      <w:ins w:id="42" w:author="Perkowski, Evan A" w:date="2023-01-11T16:33:00Z">
        <w:r w:rsidR="00A217C4">
          <w:t xml:space="preserve">and negative effect </w:t>
        </w:r>
      </w:ins>
      <w:ins w:id="43" w:author="Perkowski, Evan A" w:date="2023-01-11T16:34:00Z">
        <w:r w:rsidR="00A217C4">
          <w:t xml:space="preserve">of increasing </w:t>
        </w:r>
      </w:ins>
      <w:ins w:id="44" w:author="Perkowski, Evan A" w:date="2023-01-16T10:38:00Z">
        <w:r w:rsidR="00CB17D3" w:rsidRPr="00B418E9">
          <w:rPr>
            <w:i/>
            <w:iCs/>
            <w:lang w:val="el-GR"/>
          </w:rPr>
          <w:t>χ</w:t>
        </w:r>
        <w:r w:rsidR="00CB17D3">
          <w:t xml:space="preserve"> </w:t>
        </w:r>
      </w:ins>
      <w:ins w:id="45" w:author="Perkowski, Evan A" w:date="2023-01-11T16:34:00Z">
        <w:r w:rsidR="00A217C4">
          <w:t>on</w:t>
        </w:r>
      </w:ins>
      <w:r w:rsidR="006A1E4A">
        <w:t xml:space="preserve"> </w:t>
      </w:r>
      <w:r w:rsidR="006A1E4A">
        <w:rPr>
          <w:i/>
          <w:iCs/>
        </w:rPr>
        <w:t>N</w:t>
      </w:r>
      <w:r w:rsidR="006A1E4A">
        <w:rPr>
          <w:vertAlign w:val="subscript"/>
        </w:rPr>
        <w:t>area</w:t>
      </w:r>
      <w:ins w:id="46" w:author="Perkowski, Evan A" w:date="2023-01-11T16:34:00Z">
        <w:r w:rsidR="00A217C4">
          <w:t xml:space="preserve">, while effects of </w:t>
        </w:r>
      </w:ins>
      <w:ins w:id="47" w:author="Perkowski, Evan A" w:date="2023-01-12T09:28:00Z">
        <w:r w:rsidR="00263427">
          <w:t>vapor pressure deficit</w:t>
        </w:r>
      </w:ins>
      <w:ins w:id="48" w:author="Perkowski, Evan A" w:date="2023-01-11T16:34:00Z">
        <w:r w:rsidR="00A217C4">
          <w:t xml:space="preserve"> on </w:t>
        </w:r>
        <w:r w:rsidR="00A217C4">
          <w:rPr>
            <w:i/>
            <w:iCs/>
          </w:rPr>
          <w:t>N</w:t>
        </w:r>
        <w:r w:rsidR="00A217C4">
          <w:rPr>
            <w:vertAlign w:val="subscript"/>
          </w:rPr>
          <w:t>area</w:t>
        </w:r>
        <w:r w:rsidR="00A217C4">
          <w:t xml:space="preserve"> were </w:t>
        </w:r>
      </w:ins>
      <w:ins w:id="49" w:author="Perkowski, Evan A" w:date="2023-01-12T09:29:00Z">
        <w:r w:rsidR="00263427">
          <w:t>med</w:t>
        </w:r>
      </w:ins>
      <w:ins w:id="50" w:author="Perkowski, Evan A" w:date="2023-01-12T09:30:00Z">
        <w:r w:rsidR="00263427">
          <w:t xml:space="preserve">iated by </w:t>
        </w:r>
      </w:ins>
      <w:ins w:id="51" w:author="Perkowski, Evan A" w:date="2023-01-11T16:34:00Z">
        <w:r w:rsidR="00A217C4">
          <w:t xml:space="preserve">the negative effect of increasing leaf </w:t>
        </w:r>
      </w:ins>
      <w:ins w:id="52" w:author="Perkowski, Evan A" w:date="2023-01-16T10:38:00Z">
        <w:r w:rsidR="00CB17D3" w:rsidRPr="00B418E9">
          <w:rPr>
            <w:i/>
            <w:iCs/>
            <w:lang w:val="el-GR"/>
          </w:rPr>
          <w:t>χ</w:t>
        </w:r>
        <w:r w:rsidR="00CB17D3">
          <w:t xml:space="preserve"> </w:t>
        </w:r>
      </w:ins>
      <w:ins w:id="53" w:author="Perkowski, Evan A" w:date="2023-01-11T16:34:00Z">
        <w:r w:rsidR="00A217C4">
          <w:t xml:space="preserve">on </w:t>
        </w:r>
        <w:r w:rsidR="00A217C4">
          <w:rPr>
            <w:i/>
            <w:iCs/>
          </w:rPr>
          <w:t>N</w:t>
        </w:r>
        <w:r w:rsidR="00A217C4">
          <w:rPr>
            <w:vertAlign w:val="subscript"/>
          </w:rPr>
          <w:t>area</w:t>
        </w:r>
      </w:ins>
      <w:r w:rsidR="006A1E4A">
        <w:t>. These results provide the first empirical evidence</w:t>
      </w:r>
      <w:r w:rsidR="00A91F4B">
        <w:t xml:space="preserve"> showing that </w:t>
      </w:r>
      <w:ins w:id="54" w:author="Perkowski, Evan A" w:date="2023-01-16T10:38:00Z">
        <w:r w:rsidR="00CB17D3" w:rsidRPr="00B418E9">
          <w:rPr>
            <w:i/>
            <w:iCs/>
            <w:lang w:val="el-GR"/>
          </w:rPr>
          <w:t>χ</w:t>
        </w:r>
        <w:r w:rsidR="00CB17D3" w:rsidRPr="00CB17D3">
          <w:t xml:space="preserve"> </w:t>
        </w:r>
      </w:ins>
      <w:r w:rsidR="00A91F4B">
        <w:t xml:space="preserve">is a </w:t>
      </w:r>
      <w:r w:rsidR="006738DC">
        <w:t xml:space="preserve">primary </w:t>
      </w:r>
      <w:r w:rsidR="00A91F4B">
        <w:t>driver of</w:t>
      </w:r>
      <w:ins w:id="55" w:author="Perkowski, Evan A" w:date="2023-01-11T16:46:00Z">
        <w:r w:rsidR="002D437C">
          <w:t xml:space="preserve"> variance</w:t>
        </w:r>
      </w:ins>
      <w:r w:rsidR="00A91F4B">
        <w:t xml:space="preserve"> </w:t>
      </w:r>
      <w:r w:rsidR="00A91F4B">
        <w:rPr>
          <w:i/>
          <w:iCs/>
        </w:rPr>
        <w:t>N</w:t>
      </w:r>
      <w:r w:rsidR="00A91F4B">
        <w:rPr>
          <w:vertAlign w:val="subscript"/>
        </w:rPr>
        <w:t>area</w:t>
      </w:r>
      <w:r w:rsidR="00A91F4B">
        <w:t xml:space="preserve"> and is capable of unifying expected responses of </w:t>
      </w:r>
      <w:r w:rsidR="00A91F4B">
        <w:rPr>
          <w:i/>
          <w:iCs/>
        </w:rPr>
        <w:t>N</w:t>
      </w:r>
      <w:r w:rsidR="00A91F4B">
        <w:rPr>
          <w:vertAlign w:val="subscript"/>
        </w:rPr>
        <w:t>area</w:t>
      </w:r>
      <w:r w:rsidR="00A91F4B">
        <w:t xml:space="preserve"> to shifts in soil resource availability a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51E9EE3C"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cycles</w:t>
      </w:r>
      <w:r w:rsidR="00674254">
        <w:t xml:space="preserve"> </w:t>
      </w:r>
      <w:r w:rsidR="00674254">
        <w:fldChar w:fldCharType="begin" w:fldLock="1"/>
      </w:r>
      <w:r w:rsidR="00A20513">
        <w:instrText>ADDIN CSL_CITATION {"citationItems":[{"id":"ITEM-1","itemData":{"DOI":"10.1017/CBO9781107415324","ISBN":"9781107057999","author":[{"dropping-particle":"","family":"IPCC","given":"","non-dropping-particle":"","parse-names":false,"suffix":""}],"editor":[{"dropping-particle":"","family":"Intergovernmental Panel on Climate Change","given":"","non-dropping-particle":"","parse-names":false,"suffix":""}],"id":"ITEM-1","issued":{"date-parts":[["2014","3","24"]]},"publisher":"Cambridge University Press","title":"Climate Change 2013 – The Physical Science Basis","type":"book"},"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et al. 2003, LeBauer and Treseder 2008, IPCC 2014, Fay et al. 2015)","plainTextFormattedCitation":"(Hungate et al. 2003, LeBauer and Treseder 2008, IPCC 2014, Fay et al. 2015)","previouslyFormattedCitation":"(Hungate et al. 2003, LeBauer and Treseder 2008, IPCC 2014, Fay et al. 2015)"},"properties":{"noteIndex":0},"schema":"https://github.com/citation-style-language/schema/raw/master/csl-citation.json"}</w:instrText>
      </w:r>
      <w:r w:rsidR="00674254">
        <w:fldChar w:fldCharType="separate"/>
      </w:r>
      <w:r w:rsidR="00CD421F" w:rsidRPr="00CD421F">
        <w:rPr>
          <w:noProof/>
        </w:rPr>
        <w:t>(Hungate et al. 2003, LeBauer and Treseder 2008, IPCC 2014, Fay et al.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B176A8">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 B.","non-dropping-particle":"","parse-names":false,"suffix":""},{"dropping-particle":"","family":"Allen","given":"Kara","non-dropping-particle":"","parse-names":false,"suffix":""},{"dropping-particle":"","family":"Brzostek","given":"E.","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E45172">
        <w:fldChar w:fldCharType="begin" w:fldLock="1"/>
      </w:r>
      <w:r w:rsidR="0025039E">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610A42">
        <w:t xml:space="preserve"> across edaphic and climatic gradients</w:t>
      </w:r>
      <w:r w:rsidR="00540553">
        <w:t>.</w:t>
      </w:r>
    </w:p>
    <w:p w14:paraId="206D32D8" w14:textId="1E471755"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F10C2A">
        <w:t xml:space="preserve"> </w:t>
      </w:r>
      <w:r w:rsidR="00610A42">
        <w:t>should</w:t>
      </w:r>
      <w:r w:rsidR="008D69F0">
        <w:t xml:space="preserve"> cause an</w:t>
      </w:r>
      <w:r w:rsidR="00610A42">
        <w:t xml:space="preserve"> </w:t>
      </w:r>
      <w:r w:rsidR="000D0151">
        <w:t>increase</w:t>
      </w:r>
      <w:r w:rsidR="008D69F0">
        <w:t xml:space="preserve"> in</w:t>
      </w:r>
      <w:r w:rsidR="00BB5C3B">
        <w:t xml:space="preserve"> leaf photosynthesis</w:t>
      </w:r>
      <w:r w:rsidR="00CD5B76">
        <w:t xml:space="preserve"> and photosynthetic capacity</w:t>
      </w:r>
      <w:r w:rsidR="00BB5C3B">
        <w:t xml:space="preserve"> by increasing</w:t>
      </w:r>
      <w:r w:rsidR="000D0151">
        <w:t xml:space="preserve"> the maximum rate of Rubisco carboxylation </w:t>
      </w:r>
      <w:r w:rsidR="00BB5C3B">
        <w:t xml:space="preserve">through increased investments to Rubisco construction and maintenanc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25039E">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xml:space="preserve">, </w:t>
      </w:r>
      <w:r w:rsidR="009E2D9C">
        <w:lastRenderedPageBreak/>
        <w:t>temperature, vapor pressure deficit</w:t>
      </w:r>
      <w:r w:rsidR="009F5A9C">
        <w:t>)</w:t>
      </w:r>
      <w:r w:rsidR="0043441A">
        <w:t xml:space="preserve"> or species identity</w:t>
      </w:r>
      <w:r w:rsidR="00AE5C62">
        <w:t xml:space="preserve"> traits</w:t>
      </w:r>
      <w:r w:rsidR="0043441A">
        <w:t xml:space="preserve"> (e.g., photosynthetic pathway, nitrogen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time and spac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241917BA" w14:textId="22FBE0DB" w:rsidR="00AE5C62" w:rsidRDefault="00E259D9" w:rsidP="00BC0640">
      <w:pPr>
        <w:spacing w:line="360" w:lineRule="auto"/>
        <w:ind w:firstLine="720"/>
      </w:pPr>
      <w:r>
        <w:t xml:space="preserve">One </w:t>
      </w:r>
      <w:r w:rsidR="00A05D01">
        <w:t>hypothe</w:t>
      </w:r>
      <w:r w:rsidR="00CF6ECE">
        <w:t xml:space="preserve">sized </w:t>
      </w:r>
      <w:r w:rsidR="006946C7">
        <w:t>mechanism</w:t>
      </w:r>
      <w:r w:rsidR="00CF6ECE">
        <w:t xml:space="preserve"> 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25039E">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 Harrison et al. 2021)","plainTextFormattedCitation":"(Wright et al. 2003, Prentice et al. 2014, Paillassa et al. 2020, Harrison et al. 2021)","previouslyFormattedCitation":"(Wright et al. 2003, Prentice et al. 2014, Paillassa et al. 2020, Harrison et al. 2021)"},"properties":{"noteIndex":0},"schema":"https://github.com/citation-style-language/schema/raw/master/csl-citation.json"}</w:instrText>
      </w:r>
      <w:r>
        <w:fldChar w:fldCharType="separate"/>
      </w:r>
      <w:r w:rsidR="0025039E" w:rsidRPr="0025039E">
        <w:rPr>
          <w:noProof/>
        </w:rPr>
        <w:t>(Wright et al. 2003, Prentice et al. 2014, Paillassa et al. 2020, Harrison et al. 2021)</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n</w:t>
      </w:r>
      <w:r w:rsidR="00F500F2">
        <w:t>utrient</w:t>
      </w:r>
      <w:r w:rsidR="008D376B">
        <w:t xml:space="preserve"> 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the theory proposes that</w:t>
      </w:r>
      <w:r w:rsidR="00310537">
        <w:t xml:space="preserve"> </w:t>
      </w:r>
      <w:r w:rsidR="00C5029B">
        <w:t>nutrient and water use can be substituted for each other to maintain the lowest summed cost</w:t>
      </w:r>
      <w:r w:rsidR="00610A42">
        <w:t xml:space="preserve"> to satisfy leaf resource demand</w:t>
      </w:r>
      <w:r w:rsidR="00C5029B">
        <w:t xml:space="preserve">, such that optimal </w:t>
      </w:r>
      <w:r w:rsidR="00884BB2">
        <w:t xml:space="preserve">photosynthetic </w:t>
      </w:r>
      <w:r w:rsidR="00C5029B">
        <w:t>rate</w:t>
      </w:r>
      <w:r w:rsidR="00995E58">
        <w:t>s ar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ins w:id="56" w:author="Perkowski, Evan A" w:date="2023-01-03T15:17:00Z">
        <w:r w:rsidR="00826AF7">
          <w:t xml:space="preserve"> </w:t>
        </w:r>
      </w:ins>
      <w:ins w:id="57" w:author="Perkowski, Evan A" w:date="2023-01-12T09:41:00Z">
        <w:r w:rsidR="00BC0640">
          <w:t xml:space="preserve">The </w:t>
        </w:r>
      </w:ins>
      <w:r w:rsidR="00B53AEA">
        <w:t>theory predicts that, all else equal, an increase in soil nitrogen availability should decrease the cost of acquiring and using nutrients relative to water</w:t>
      </w:r>
      <w:r w:rsidR="00B53AEA" w:rsidRPr="002B26AB">
        <w:rPr>
          <w:i/>
          <w:iCs/>
        </w:rPr>
        <w:t xml:space="preserve">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lower </w:t>
      </w:r>
      <w:r w:rsidR="00310537">
        <w:t>stomatal conductance</w:t>
      </w:r>
      <w:ins w:id="58" w:author="Perkowski, Evan A" w:date="2023-01-16T10:40:00Z">
        <w:r w:rsidR="004B3F25">
          <w:t xml:space="preserve"> and higher 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4B3F25" w:rsidRPr="004B3F25">
          <w:rPr>
            <w:i/>
            <w:iCs/>
            <w:lang w:val="el-GR"/>
          </w:rPr>
          <w:t>χ</w:t>
        </w:r>
        <w:r w:rsidR="004B3F25">
          <w:t>)</w:t>
        </w:r>
      </w:ins>
      <w:r w:rsidR="00310537">
        <w:t xml:space="preserve"> </w:t>
      </w:r>
      <w:r w:rsidR="00310537">
        <w:fldChar w:fldCharType="begin" w:fldLock="1"/>
      </w:r>
      <w:r w:rsidR="00CD421F">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prep)","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ins w:id="59" w:author="Perkowski, Evan A" w:date="2023-01-12T09:41:00Z">
        <w:r w:rsidR="00BC0640">
          <w:rPr>
            <w:noProof/>
          </w:rPr>
          <w:t>; Perkowski et al.</w:t>
        </w:r>
      </w:ins>
      <w:ins w:id="60" w:author="Perkowski, Evan A" w:date="2023-01-12T09:42:00Z">
        <w:r w:rsidR="00BC0640">
          <w:rPr>
            <w:noProof/>
          </w:rPr>
          <w:t xml:space="preserve"> in prep</w:t>
        </w:r>
      </w:ins>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reduce </w:t>
      </w:r>
      <w:ins w:id="61" w:author="Perkowski, Evan A" w:date="2023-01-16T10:45:00Z">
        <w:r w:rsidR="004B3F25">
          <w:t xml:space="preserve">costs of </w:t>
        </w:r>
      </w:ins>
      <w:r w:rsidR="00884BB2">
        <w:t>water</w:t>
      </w:r>
      <w:ins w:id="62" w:author="Perkowski, Evan A" w:date="2023-01-16T10:45:00Z">
        <w:r w:rsidR="004B3F25">
          <w:t xml:space="preserve"> acquisition and use</w:t>
        </w:r>
      </w:ins>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ins w:id="63" w:author="Perkowski, Evan A" w:date="2023-01-16T10:45:00Z">
        <w:r w:rsidR="004B3F25">
          <w:t xml:space="preserve"> and</w:t>
        </w:r>
      </w:ins>
      <w:ins w:id="64" w:author="Perkowski, Evan A" w:date="2023-01-16T10:46:00Z">
        <w:r w:rsidR="004B3F25">
          <w:t xml:space="preserve"> </w:t>
        </w:r>
      </w:ins>
      <w:ins w:id="65" w:author="Perkowski, Evan A" w:date="2023-01-16T10:45:00Z">
        <w:r w:rsidR="004B3F25" w:rsidRPr="004B3F25">
          <w:rPr>
            <w:i/>
            <w:iCs/>
            <w:lang w:val="el-GR"/>
          </w:rPr>
          <w:t>χ</w:t>
        </w:r>
      </w:ins>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ins w:id="66" w:author="Perkowski, Evan A" w:date="2023-01-11T16:55:00Z">
        <w:r w:rsidR="0025039E">
          <w:t>, suggesting that</w:t>
        </w:r>
      </w:ins>
      <w:r w:rsidR="00047003">
        <w:t xml:space="preserve"> the optimal response to increased vapor pressure deficit</w:t>
      </w:r>
      <w:ins w:id="67" w:author="Perkowski, Evan A" w:date="2023-01-16T11:09:00Z">
        <w:r w:rsidR="001E3E42">
          <w:t xml:space="preserve"> (</w:t>
        </w:r>
        <w:r w:rsidR="001E3E42">
          <w:rPr>
            <w:i/>
            <w:iCs/>
          </w:rPr>
          <w:t>VPD</w:t>
        </w:r>
        <w:r w:rsidR="001E3E42">
          <w:t>)</w:t>
        </w:r>
      </w:ins>
      <w:r w:rsidR="00047003">
        <w:t xml:space="preserve"> should be a reduction in stomatal conductance and </w:t>
      </w:r>
      <w:ins w:id="68" w:author="Perkowski, Evan A" w:date="2023-01-16T10:46:00Z">
        <w:r w:rsidR="004B3F25" w:rsidRPr="004B3F25">
          <w:rPr>
            <w:i/>
            <w:iCs/>
            <w:lang w:val="el-GR"/>
          </w:rPr>
          <w:t>χ</w:t>
        </w:r>
        <w:r w:rsidR="004B3F25" w:rsidDel="004B3F25">
          <w:t xml:space="preserve"> </w:t>
        </w:r>
      </w:ins>
      <w:r w:rsidR="00047003">
        <w:t xml:space="preserve">that is counterbalanced by an increase in </w:t>
      </w:r>
      <w:r w:rsidR="00047003">
        <w:rPr>
          <w:i/>
        </w:rPr>
        <w:t>N</w:t>
      </w:r>
      <w:r w:rsidR="00047003">
        <w:rPr>
          <w:vertAlign w:val="subscript"/>
        </w:rPr>
        <w:t>area</w:t>
      </w:r>
      <w:r w:rsidR="00047003">
        <w:t xml:space="preserve"> to support the higher photosynthetic capacity needed to maintain high assimilation at lower conductance</w:t>
      </w:r>
      <w:r w:rsidR="00AE5C62">
        <w:t xml:space="preserve"> </w:t>
      </w:r>
      <w:r w:rsidR="004B446C">
        <w:fldChar w:fldCharType="begin" w:fldLock="1"/>
      </w:r>
      <w:r w:rsidR="00B176A8">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2","issue":"6","issued":{"date-parts":[["2020"]]},"page":"1550-1566","title":"Plant responses to rising vapor pressure deficit","type":"article-journal","volume":"226"},"uris":["http://www.mendeley.com/documents/?uuid=7cb2c7a9-b7ae-4982-937d-1fdbeeecf4ef"]},{"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mendeley":{"formattedCitation":"(Grossiord et al. 2020, Dong et al. 2020, Westerband et al. 2023)","plainTextFormattedCitation":"(Grossiord et al. 2020, Dong et al. 2020, Westerband et al. 2023)","previouslyFormattedCitation":"(Grossiord et al. 2020, Dong et al. 2020, Westerband et al. 2023)"},"properties":{"noteIndex":0},"schema":"https://github.com/citation-style-language/schema/raw/master/csl-citation.json"}</w:instrText>
      </w:r>
      <w:r w:rsidR="004B446C">
        <w:fldChar w:fldCharType="separate"/>
      </w:r>
      <w:r w:rsidR="00B176A8" w:rsidRPr="00B176A8">
        <w:rPr>
          <w:noProof/>
        </w:rPr>
        <w:t>(Grossiord et al. 2020, Dong et al. 2020, Westerband et al. 2023)</w:t>
      </w:r>
      <w:r w:rsidR="004B446C">
        <w:fldChar w:fldCharType="end"/>
      </w:r>
      <w:r w:rsidR="00BC0640">
        <w:t>.</w:t>
      </w:r>
    </w:p>
    <w:p w14:paraId="64800909" w14:textId="5F484FA0" w:rsidR="004B446C" w:rsidRPr="00233877" w:rsidRDefault="00155249" w:rsidP="00291404">
      <w:pPr>
        <w:spacing w:line="360" w:lineRule="auto"/>
        <w:ind w:firstLine="720"/>
      </w:pPr>
      <w:r>
        <w:t>L</w:t>
      </w:r>
      <w:r w:rsidR="00ED632D">
        <w:t>eaf nitrogen allocation</w:t>
      </w:r>
      <w:r w:rsidR="009C5D08">
        <w:t xml:space="preserve"> </w:t>
      </w:r>
      <w:r w:rsidR="004B446C">
        <w:t>responses to changing climates or soil resource availability may also depend on their mode of nutrient acquisition or photosynthetic pathway. For example, species that form associations with symbiotic nitrogen-fixing bacteria</w:t>
      </w:r>
      <w:r w:rsidR="00EA541A">
        <w:t xml:space="preserve"> (referred as “N-fixing species” from this point forward)</w:t>
      </w:r>
      <w:r w:rsidR="004B446C">
        <w:t xml:space="preserve"> should, in theory, have</w:t>
      </w:r>
      <w:r w:rsidR="00A42CA7">
        <w:t xml:space="preserve"> </w:t>
      </w:r>
      <w:r w:rsidR="004B446C">
        <w:t>access to</w:t>
      </w:r>
      <w:r w:rsidR="00B84EDF">
        <w:t xml:space="preserve"> a</w:t>
      </w:r>
      <w:r w:rsidR="004B446C">
        <w:t xml:space="preserve"> less finite nitrogen supply, which may result in lower </w:t>
      </w:r>
      <w:r w:rsidR="004B446C">
        <w:rPr>
          <w:i/>
          <w:iCs/>
          <w:lang w:val="el-GR"/>
        </w:rPr>
        <w:t>β</w:t>
      </w:r>
      <w:r w:rsidR="004B446C">
        <w:t xml:space="preserve"> values than species not capable of forming such associations</w:t>
      </w:r>
      <w:r w:rsidR="00EA541A">
        <w:t xml:space="preserve"> (referred as “non-fixing species” from this point forward)</w:t>
      </w:r>
      <w:r w:rsidR="004B446C">
        <w:t xml:space="preserve">. </w:t>
      </w:r>
      <w:r w:rsidR="00AA379F">
        <w:t xml:space="preserve">This result was previously shown in a </w:t>
      </w:r>
      <w:r w:rsidR="00AA379F">
        <w:lastRenderedPageBreak/>
        <w:t>greenhouse experiment, where a leguminous species generally had lower costs of nitrogen acquisition</w:t>
      </w:r>
      <w:ins w:id="69" w:author="Perkowski, Evan A" w:date="2023-01-12T09:47:00Z">
        <w:r w:rsidR="00CD421F">
          <w:t xml:space="preserve"> compared to a non-leguminous species, although these </w:t>
        </w:r>
      </w:ins>
      <w:ins w:id="70" w:author="Perkowski, Evan A" w:date="2023-01-12T09:48:00Z">
        <w:r w:rsidR="00CD421F">
          <w:t>differences</w:t>
        </w:r>
      </w:ins>
      <w:ins w:id="71" w:author="Perkowski, Evan A" w:date="2023-01-12T09:47:00Z">
        <w:r w:rsidR="00CD421F">
          <w:t xml:space="preserve"> were generally stronger with increasing nitrogen limitation</w:t>
        </w:r>
      </w:ins>
      <w:ins w:id="72" w:author="Perkowski, Evan A" w:date="2023-01-12T09:48:00Z">
        <w:r w:rsidR="00CD421F">
          <w:t xml:space="preserve"> </w:t>
        </w:r>
      </w:ins>
      <w:r w:rsidR="00AA379F">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A379F">
        <w:fldChar w:fldCharType="separate"/>
      </w:r>
      <w:r w:rsidR="0025039E" w:rsidRPr="0025039E">
        <w:rPr>
          <w:noProof/>
        </w:rPr>
        <w:t>(Perkowski et al. 2021)</w:t>
      </w:r>
      <w:r w:rsidR="00AA379F">
        <w:fldChar w:fldCharType="end"/>
      </w:r>
      <w:r w:rsidR="00AA379F">
        <w:t>.</w:t>
      </w:r>
      <w:r w:rsidR="00A42CA7">
        <w:t xml:space="preserve"> </w:t>
      </w:r>
      <w:r w:rsidR="008133C1">
        <w:t>L</w:t>
      </w:r>
      <w:r w:rsidR="00AA379F">
        <w:t xml:space="preserve">ower </w:t>
      </w:r>
      <w:r w:rsidR="00AA379F">
        <w:rPr>
          <w:i/>
          <w:iCs/>
          <w:lang w:val="el-GR"/>
        </w:rPr>
        <w:t>β</w:t>
      </w:r>
      <w:r w:rsidR="00AA379F">
        <w:t xml:space="preserve"> values </w:t>
      </w:r>
      <w:r w:rsidR="004B446C">
        <w:t>could</w:t>
      </w:r>
      <w:r w:rsidR="00AA379F">
        <w:t xml:space="preserve"> be a possible explanation for</w:t>
      </w:r>
      <w:r w:rsidR="004B446C">
        <w:t xml:space="preserve"> why </w:t>
      </w:r>
      <w:r w:rsidR="00EA541A">
        <w:t>N-fixing species</w:t>
      </w:r>
      <w:r w:rsidR="004B446C">
        <w:t xml:space="preserve"> commonly have higher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3307B9">
        <w:t xml:space="preserve"> </w:t>
      </w:r>
      <w:del w:id="73" w:author="Perkowski, Evan A" w:date="2023-01-16T15:47:00Z">
        <w:r w:rsidR="003307B9" w:rsidDel="00235A59">
          <w:delText>Additionally,</w:delText>
        </w:r>
        <w:r w:rsidR="00AA379F" w:rsidDel="00235A59">
          <w:delText xml:space="preserve"> </w:delText>
        </w:r>
        <w:r w:rsidR="003307B9" w:rsidDel="00235A59">
          <w:delText>p</w:delText>
        </w:r>
      </w:del>
      <w:ins w:id="74" w:author="Perkowski, Evan A" w:date="2023-01-16T15:47:00Z">
        <w:r w:rsidR="00235A59">
          <w:t>P</w:t>
        </w:r>
      </w:ins>
      <w:r w:rsidR="003307B9">
        <w:t xml:space="preserve">hotosynthetic pathway could </w:t>
      </w:r>
      <w:ins w:id="75" w:author="Perkowski, Evan A" w:date="2023-01-16T15:46:00Z">
        <w:r w:rsidR="00235A59">
          <w:t xml:space="preserve">also </w:t>
        </w:r>
      </w:ins>
      <w:r w:rsidR="002D7638">
        <w:t>influence</w:t>
      </w:r>
      <w:r w:rsidR="003307B9">
        <w:t xml:space="preserve"> </w:t>
      </w:r>
      <w:r w:rsidR="00AA379F">
        <w:rPr>
          <w:i/>
          <w:iCs/>
          <w:lang w:val="el-GR"/>
        </w:rPr>
        <w:t>β</w:t>
      </w:r>
      <w:del w:id="76" w:author="Perkowski, Evan A" w:date="2023-01-16T15:47:00Z">
        <w:r w:rsidR="002D7638" w:rsidDel="00235A59">
          <w:delText xml:space="preserve">more efficient water use </w:delText>
        </w:r>
        <w:r w:rsidR="00AA379F" w:rsidDel="00235A59">
          <w:delText>in C</w:delText>
        </w:r>
        <w:r w:rsidR="00AA379F" w:rsidDel="00235A59">
          <w:rPr>
            <w:vertAlign w:val="subscript"/>
          </w:rPr>
          <w:delText>4</w:delText>
        </w:r>
        <w:r w:rsidR="00AA379F" w:rsidDel="00235A59">
          <w:delText xml:space="preserve"> species</w:delText>
        </w:r>
        <w:r w:rsidR="009C5D08" w:rsidDel="00235A59">
          <w:delText xml:space="preserve"> </w:delText>
        </w:r>
        <w:r w:rsidR="009C5D08" w:rsidDel="00235A59">
          <w:fldChar w:fldCharType="begin" w:fldLock="1"/>
        </w:r>
        <w:r w:rsidR="0025039E" w:rsidDel="00235A59">
          <w:delInstrText>ADDIN CSL_CITATION {"citationItems":[{"id":"ITEM-1","itemData":{"DOI":"10.1098/rspb.2008.1762","ISSN":"14712970","PMID":"19324795","abstract":"Grasses using the C4 photosynthetic pathway dominate grasslands and savannahs of warm regions, and account for half of the species in this ecologically and economically important plant family. The C4 pathway increases the potential for high rates of photosynthesis, particularly at high irradiance, and raises water-use efficiency compared with the C3 type. It is therefore classically viewed as an adaptation to open, arid conditions. Here, we test this adaptive hypothesis using the comparative method, analysing habitat data for 117 genera of grasses, representing 15 C4 lineages. The evidence from our three complementary analyses is consistent with the hypothesis that evolutionary selection for C4 photosynthesis requires open environments, but we find an equal likelihood of C4 evolutionary origins in mesic, arid and saline habitats. However, once the pathway has arisen, evolutionary transitions into arid habitats occur at higher rates in C4 than C3 clades. Extant C4 genera therefore occupy a wider range of drier habitats than their C3 counterparts because the C4 pathway represents a pre-adaptation to arid conditions. Our analyses warn against evolutionary inferences based solely upon the high occurrence of extant C4 species in dry habitats, and provide a novel interpretation of this classic ecological association. © 2009 The Royal Society.","author":[{"dropping-particle":"","family":"Osborne","given":"Colin P","non-dropping-particle":"","parse-names":false,"suffix":""},{"dropping-particle":"","family":"Freckleton","given":"Robert P","non-dropping-particle":"","parse-names":false,"suffix":""}],"container-title":"Proceedings of the Royal Society B: Biological Sciences","id":"ITEM-1","issue":"1663","issued":{"date-parts":[["2009"]]},"page":"1753-1760","title":"Ecological selection pressures for C4 photosynthesis in the grasses","type":"article-journal","volume":"276"},"uris":["http://www.mendeley.com/documents/?uuid=0ff2996d-9b1a-4248-8444-28b7c8c31d27"]}],"mendeley":{"formattedCitation":"(Osborne and Freckleton 2009)","plainTextFormattedCitation":"(Osborne and Freckleton 2009)","previouslyFormattedCitation":"(Osborne and Freckleton 2009)"},"properties":{"noteIndex":0},"schema":"https://github.com/citation-style-language/schema/raw/master/csl-citation.json"}</w:delInstrText>
        </w:r>
        <w:r w:rsidR="009C5D08" w:rsidDel="00235A59">
          <w:fldChar w:fldCharType="separate"/>
        </w:r>
        <w:r w:rsidR="0025039E" w:rsidRPr="0025039E" w:rsidDel="00235A59">
          <w:rPr>
            <w:noProof/>
          </w:rPr>
          <w:delText>(Osborne and Freckleton 2009)</w:delText>
        </w:r>
        <w:r w:rsidR="009C5D08" w:rsidDel="00235A59">
          <w:fldChar w:fldCharType="end"/>
        </w:r>
        <w:r w:rsidR="002D7638" w:rsidDel="00235A59">
          <w:delText xml:space="preserve"> could be the result of</w:delText>
        </w:r>
        <w:r w:rsidR="00AA379F" w:rsidDel="00235A59">
          <w:delText xml:space="preserve"> lower </w:delText>
        </w:r>
        <w:r w:rsidR="00AA379F" w:rsidDel="00235A59">
          <w:rPr>
            <w:i/>
            <w:iCs/>
            <w:lang w:val="el-GR"/>
          </w:rPr>
          <w:delText>β</w:delText>
        </w:r>
        <w:r w:rsidR="00AA379F" w:rsidDel="00235A59">
          <w:delText xml:space="preserve"> values</w:delText>
        </w:r>
      </w:del>
      <w:ins w:id="77" w:author="Perkowski, Evan A" w:date="2023-01-16T15:49:00Z">
        <w:r w:rsidR="00235A59">
          <w:t>, where C</w:t>
        </w:r>
        <w:r w:rsidR="00235A59">
          <w:rPr>
            <w:vertAlign w:val="subscript"/>
          </w:rPr>
          <w:t>4</w:t>
        </w:r>
        <w:r w:rsidR="00235A59">
          <w:t xml:space="preserve"> species might be expected to have higher </w:t>
        </w:r>
      </w:ins>
      <w:ins w:id="78" w:author="Perkowski, Evan A" w:date="2023-01-12T14:13:00Z">
        <w:r w:rsidR="00233877">
          <w:rPr>
            <w:i/>
            <w:iCs/>
            <w:lang w:val="el-GR"/>
          </w:rPr>
          <w:t>β</w:t>
        </w:r>
        <w:r w:rsidR="00233877">
          <w:t xml:space="preserve"> values</w:t>
        </w:r>
      </w:ins>
      <w:ins w:id="79" w:author="Perkowski, Evan A" w:date="2023-01-12T14:14:00Z">
        <w:r w:rsidR="00233877">
          <w:t xml:space="preserve"> </w:t>
        </w:r>
      </w:ins>
      <w:ins w:id="80" w:author="Perkowski, Evan A" w:date="2023-01-16T15:47:00Z">
        <w:r w:rsidR="00235A59">
          <w:t>than</w:t>
        </w:r>
      </w:ins>
      <w:ins w:id="81" w:author="Perkowski, Evan A" w:date="2023-01-16T15:48:00Z">
        <w:r w:rsidR="00235A59" w:rsidRPr="00235A59">
          <w:t xml:space="preserve"> </w:t>
        </w:r>
        <w:r w:rsidR="00235A59">
          <w:t>C</w:t>
        </w:r>
        <w:r w:rsidR="00235A59">
          <w:rPr>
            <w:vertAlign w:val="subscript"/>
          </w:rPr>
          <w:t>3</w:t>
        </w:r>
        <w:r w:rsidR="00235A59">
          <w:t xml:space="preserve"> species</w:t>
        </w:r>
      </w:ins>
      <w:ins w:id="82" w:author="Perkowski, Evan A" w:date="2023-01-16T15:54:00Z">
        <w:r w:rsidR="00291404">
          <w:t xml:space="preserve"> due to additional costs of nutrient use associated with PEP carboxylation. </w:t>
        </w:r>
      </w:ins>
      <w:ins w:id="83" w:author="Perkowski, Evan A" w:date="2023-01-16T15:50:00Z">
        <w:r w:rsidR="00291404">
          <w:t xml:space="preserve">This pattern </w:t>
        </w:r>
      </w:ins>
      <w:ins w:id="84" w:author="Perkowski, Evan A" w:date="2023-01-16T15:55:00Z">
        <w:r w:rsidR="00291404">
          <w:t>c</w:t>
        </w:r>
      </w:ins>
      <w:ins w:id="85" w:author="Perkowski, Evan A" w:date="2023-01-16T15:50:00Z">
        <w:r w:rsidR="00291404">
          <w:t>ould</w:t>
        </w:r>
      </w:ins>
      <w:ins w:id="86" w:author="Perkowski, Evan A" w:date="2023-01-16T15:55:00Z">
        <w:r w:rsidR="00291404">
          <w:t xml:space="preserve"> </w:t>
        </w:r>
      </w:ins>
      <w:ins w:id="87" w:author="Perkowski, Evan A" w:date="2023-01-16T15:56:00Z">
        <w:r w:rsidR="00291404">
          <w:t>explain why</w:t>
        </w:r>
      </w:ins>
      <w:commentRangeStart w:id="88"/>
      <w:commentRangeStart w:id="89"/>
      <w:ins w:id="90" w:author="Perkowski, Evan A" w:date="2023-01-16T15:46:00Z">
        <w:r w:rsidR="00235A59">
          <w:t xml:space="preserve"> </w:t>
        </w:r>
        <w:r w:rsidR="00235A59">
          <w:rPr>
            <w:i/>
            <w:iCs/>
          </w:rPr>
          <w:t>N</w:t>
        </w:r>
        <w:r w:rsidR="00235A59">
          <w:rPr>
            <w:vertAlign w:val="subscript"/>
          </w:rPr>
          <w:t>area</w:t>
        </w:r>
        <w:r w:rsidR="00235A59">
          <w:t xml:space="preserve"> </w:t>
        </w:r>
        <w:commentRangeEnd w:id="88"/>
        <w:r w:rsidR="00235A59">
          <w:rPr>
            <w:rStyle w:val="CommentReference"/>
            <w:rFonts w:eastAsiaTheme="minorHAnsi" w:cs="Times New Roman (Body CS)"/>
          </w:rPr>
          <w:commentReference w:id="88"/>
        </w:r>
        <w:commentRangeEnd w:id="89"/>
        <w:r w:rsidR="00235A59">
          <w:rPr>
            <w:rStyle w:val="CommentReference"/>
            <w:rFonts w:eastAsiaTheme="minorHAnsi" w:cs="Times New Roman (Body CS)"/>
          </w:rPr>
          <w:commentReference w:id="89"/>
        </w:r>
        <w:r w:rsidR="00235A59">
          <w:t>values</w:t>
        </w:r>
      </w:ins>
      <w:ins w:id="91" w:author="Perkowski, Evan A" w:date="2023-01-16T15:56:00Z">
        <w:r w:rsidR="00291404">
          <w:t xml:space="preserve"> are generally lower</w:t>
        </w:r>
      </w:ins>
      <w:ins w:id="92" w:author="Perkowski, Evan A" w:date="2023-01-16T15:46:00Z">
        <w:r w:rsidR="00235A59">
          <w:t xml:space="preserve"> in C</w:t>
        </w:r>
        <w:r w:rsidR="00235A59">
          <w:rPr>
            <w:vertAlign w:val="subscript"/>
          </w:rPr>
          <w:t>4</w:t>
        </w:r>
        <w:r w:rsidR="00235A59">
          <w:t xml:space="preserve"> species compared to C</w:t>
        </w:r>
        <w:r w:rsidR="00235A59">
          <w:rPr>
            <w:vertAlign w:val="subscript"/>
          </w:rPr>
          <w:t>3</w:t>
        </w:r>
        <w:r w:rsidR="00235A59">
          <w:t xml:space="preserve"> species </w:t>
        </w:r>
        <w:r w:rsidR="00235A59">
          <w:fldChar w:fldCharType="begin" w:fldLock="1"/>
        </w:r>
        <w:r w:rsidR="00235A5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mendeley":{"formattedCitation":"(Schmitt and Edwards 1981, Sage and Pearcy 1987)","plainTextFormattedCitation":"(Schmitt and Edwards 1981, Sage and Pearcy 1987)","previouslyFormattedCitation":"(Schmitt and Edwards 1981, Sage and Pearcy 1987)"},"properties":{"noteIndex":0},"schema":"https://github.com/citation-style-language/schema/raw/master/csl-citation.json"}</w:instrText>
        </w:r>
        <w:r w:rsidR="00235A59">
          <w:fldChar w:fldCharType="separate"/>
        </w:r>
        <w:r w:rsidR="00235A59" w:rsidRPr="0054373E">
          <w:rPr>
            <w:noProof/>
          </w:rPr>
          <w:t>(Schmitt and Edwards 1981, Sage and Pearcy 1987)</w:t>
        </w:r>
        <w:r w:rsidR="00235A59">
          <w:fldChar w:fldCharType="end"/>
        </w:r>
      </w:ins>
      <w:ins w:id="93" w:author="Perkowski, Evan A" w:date="2023-01-16T15:51:00Z">
        <w:r w:rsidR="00291404">
          <w:t xml:space="preserve">. </w:t>
        </w:r>
      </w:ins>
      <w:ins w:id="94" w:author="Perkowski, Evan A" w:date="2023-01-16T10:57:00Z">
        <w:r w:rsidR="00B176A8">
          <w:t>R</w:t>
        </w:r>
        <w:r w:rsidR="00B176A8">
          <w:t>ecent photosynthetic least-cost model development has begun to consider C</w:t>
        </w:r>
        <w:r w:rsidR="00B176A8">
          <w:rPr>
            <w:vertAlign w:val="subscript"/>
          </w:rPr>
          <w:t>4</w:t>
        </w:r>
        <w:r w:rsidR="00B176A8">
          <w:t xml:space="preserve"> species</w:t>
        </w:r>
      </w:ins>
      <w:ins w:id="95" w:author="Perkowski, Evan A" w:date="2023-01-16T11:01:00Z">
        <w:r w:rsidR="001E3E42">
          <w:t xml:space="preserve"> </w:t>
        </w:r>
        <w:r w:rsidR="001E3E42">
          <w:fldChar w:fldCharType="begin" w:fldLock="1"/>
        </w:r>
      </w:ins>
      <w:r w:rsidR="001E3E42">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1E3E42">
        <w:fldChar w:fldCharType="separate"/>
      </w:r>
      <w:r w:rsidR="001E3E42" w:rsidRPr="001E3E42">
        <w:rPr>
          <w:noProof/>
        </w:rPr>
        <w:t>(Scott and Smith 2022)</w:t>
      </w:r>
      <w:ins w:id="96" w:author="Perkowski, Evan A" w:date="2023-01-16T11:01:00Z">
        <w:r w:rsidR="001E3E42">
          <w:fldChar w:fldCharType="end"/>
        </w:r>
      </w:ins>
      <w:ins w:id="97" w:author="Perkowski, Evan A" w:date="2023-01-16T10:57:00Z">
        <w:r w:rsidR="00B176A8">
          <w:t xml:space="preserve">, </w:t>
        </w:r>
        <w:r w:rsidR="00B176A8">
          <w:t xml:space="preserve">parameterizing </w:t>
        </w:r>
        <w:r w:rsidR="00B176A8">
          <w:rPr>
            <w:i/>
            <w:iCs/>
            <w:lang w:val="el-GR"/>
          </w:rPr>
          <w:t>β</w:t>
        </w:r>
        <w:r w:rsidR="00B176A8">
          <w:t xml:space="preserve"> at a constant value of 166</w:t>
        </w:r>
      </w:ins>
      <w:ins w:id="98" w:author="Perkowski, Evan A" w:date="2023-01-16T11:03:00Z">
        <w:r w:rsidR="001E3E42">
          <w:t xml:space="preserve">. This value is higher than the </w:t>
        </w:r>
        <w:r w:rsidR="001E3E42">
          <w:t>parameteriz</w:t>
        </w:r>
        <w:r w:rsidR="001E3E42">
          <w:t>ed</w:t>
        </w:r>
        <w:r w:rsidR="001E3E42">
          <w:t xml:space="preserve"> </w:t>
        </w:r>
        <w:r w:rsidR="001E3E42">
          <w:rPr>
            <w:i/>
            <w:iCs/>
            <w:lang w:val="el-GR"/>
          </w:rPr>
          <w:t>β</w:t>
        </w:r>
        <w:r w:rsidR="001E3E42">
          <w:t xml:space="preserve"> in a similar model for C</w:t>
        </w:r>
        <w:r w:rsidR="001E3E42">
          <w:rPr>
            <w:vertAlign w:val="subscript"/>
          </w:rPr>
          <w:t>3</w:t>
        </w:r>
        <w:r w:rsidR="001E3E42">
          <w:t xml:space="preserve"> species, where </w:t>
        </w:r>
        <w:r w:rsidR="001E3E42">
          <w:rPr>
            <w:i/>
            <w:iCs/>
            <w:lang w:val="el-GR"/>
          </w:rPr>
          <w:t>β</w:t>
        </w:r>
        <w:r w:rsidR="001E3E42">
          <w:t xml:space="preserve"> </w:t>
        </w:r>
      </w:ins>
      <w:ins w:id="99" w:author="Perkowski, Evan A" w:date="2023-01-16T11:05:00Z">
        <w:r w:rsidR="001E3E42">
          <w:t xml:space="preserve">is </w:t>
        </w:r>
      </w:ins>
      <w:ins w:id="100" w:author="Perkowski, Evan A" w:date="2023-01-16T11:03:00Z">
        <w:r w:rsidR="001E3E42">
          <w:t>set constant to 146</w:t>
        </w:r>
      </w:ins>
      <w:ins w:id="101" w:author="Perkowski, Evan A" w:date="2023-01-16T10:58:00Z">
        <w:r w:rsidR="00B176A8">
          <w:t xml:space="preserve"> </w:t>
        </w:r>
        <w:r w:rsidR="00B176A8">
          <w:fldChar w:fldCharType="begin" w:fldLock="1"/>
        </w:r>
      </w:ins>
      <w:r w:rsidR="001E3E42">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176A8">
        <w:fldChar w:fldCharType="separate"/>
      </w:r>
      <w:r w:rsidR="00B176A8" w:rsidRPr="00B176A8">
        <w:rPr>
          <w:noProof/>
        </w:rPr>
        <w:t>(Stocker et al. 2020)</w:t>
      </w:r>
      <w:ins w:id="102" w:author="Perkowski, Evan A" w:date="2023-01-16T10:58:00Z">
        <w:r w:rsidR="00B176A8">
          <w:fldChar w:fldCharType="end"/>
        </w:r>
      </w:ins>
      <w:ins w:id="103" w:author="Perkowski, Evan A" w:date="2023-01-16T11:04:00Z">
        <w:r w:rsidR="001E3E42">
          <w:t xml:space="preserve">. However, no previous environmental gradient study has directly quantified </w:t>
        </w:r>
      </w:ins>
      <w:ins w:id="104" w:author="Perkowski, Evan A" w:date="2023-01-16T10:59:00Z">
        <w:r w:rsidR="00B176A8">
          <w:rPr>
            <w:i/>
            <w:iCs/>
            <w:lang w:val="el-GR"/>
          </w:rPr>
          <w:t>β</w:t>
        </w:r>
        <w:r w:rsidR="00B176A8">
          <w:t xml:space="preserve"> in C</w:t>
        </w:r>
        <w:r w:rsidR="00B176A8">
          <w:rPr>
            <w:vertAlign w:val="subscript"/>
          </w:rPr>
          <w:t>4</w:t>
        </w:r>
        <w:r w:rsidR="00B176A8">
          <w:t xml:space="preserve"> species</w:t>
        </w:r>
      </w:ins>
      <w:ins w:id="105" w:author="Perkowski, Evan A" w:date="2023-01-16T11:04:00Z">
        <w:r w:rsidR="001E3E42">
          <w:t xml:space="preserve"> a</w:t>
        </w:r>
      </w:ins>
      <w:ins w:id="106" w:author="Perkowski, Evan A" w:date="2023-01-16T11:05:00Z">
        <w:r w:rsidR="001E3E42">
          <w:t xml:space="preserve">side from the dataset </w:t>
        </w:r>
        <w:r w:rsidR="001E3E42">
          <w:fldChar w:fldCharType="begin" w:fldLock="1"/>
        </w:r>
      </w:ins>
      <w:r w:rsidR="004D22B5">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mendeley":{"formattedCitation":"(Cornwell et al. 2018)","plainTextFormattedCitation":"(Cornwell et al. 2018)","previouslyFormattedCitation":"(Cornwell et al. 2018)"},"properties":{"noteIndex":0},"schema":"https://github.com/citation-style-language/schema/raw/master/csl-citation.json"}</w:instrText>
      </w:r>
      <w:r w:rsidR="001E3E42">
        <w:fldChar w:fldCharType="separate"/>
      </w:r>
      <w:r w:rsidR="001E3E42" w:rsidRPr="001E3E42">
        <w:rPr>
          <w:noProof/>
        </w:rPr>
        <w:t>(Cornwell et al. 2018)</w:t>
      </w:r>
      <w:ins w:id="107" w:author="Perkowski, Evan A" w:date="2023-01-16T11:05:00Z">
        <w:r w:rsidR="001E3E42">
          <w:fldChar w:fldCharType="end"/>
        </w:r>
        <w:r w:rsidR="001E3E42">
          <w:t xml:space="preserve"> used to initially parameterize </w:t>
        </w:r>
        <w:r w:rsidR="001E3E42">
          <w:rPr>
            <w:i/>
            <w:iCs/>
            <w:lang w:val="el-GR"/>
          </w:rPr>
          <w:t>β</w:t>
        </w:r>
      </w:ins>
      <w:ins w:id="108" w:author="Perkowski, Evan A" w:date="2023-01-16T10:59:00Z">
        <w:r w:rsidR="00B176A8">
          <w:t>.</w:t>
        </w:r>
      </w:ins>
    </w:p>
    <w:p w14:paraId="0172AC4E" w14:textId="228A3CAC" w:rsidR="00B176A8" w:rsidRPr="00B176A8" w:rsidRDefault="00A05D01" w:rsidP="007335E5">
      <w:pPr>
        <w:spacing w:line="360" w:lineRule="auto"/>
        <w:ind w:firstLine="720"/>
        <w:rPr>
          <w:ins w:id="109" w:author="Perkowski, Evan A" w:date="2023-01-16T10:51:00Z"/>
        </w:rPr>
      </w:pPr>
      <w:r>
        <w:t>While photosynthetic least-cost theory provides a u</w:t>
      </w:r>
      <w:r w:rsidR="00825292">
        <w:t xml:space="preserve">nified </w:t>
      </w:r>
      <w:r>
        <w:t xml:space="preserve">hypothesis for </w:t>
      </w:r>
      <w:r w:rsidR="009E2D9C">
        <w:t>understanding</w:t>
      </w:r>
      <w:r w:rsidR="00825292">
        <w:t xml:space="preserve"> 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0615D8">
        <w:t xml:space="preserve">Increasing soil nitrogen availability has been previously shown to decrease the cost of acquiring nutrients </w:t>
      </w:r>
      <w:r w:rsidR="00D12CE9">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Perkowski et al. 2021, Lu et al. 2022)","plainTextFormattedCitation":"(Bae et al. 2015, Perkowski et al. 2021, Lu et al. 2022)","previouslyFormattedCitation":"(Bae et al. 2015, Perkowski et al. 2021, Lu et al. 2022)"},"properties":{"noteIndex":0},"schema":"https://github.com/citation-style-language/schema/raw/master/csl-citation.json"}</w:instrText>
      </w:r>
      <w:r w:rsidR="00D12CE9">
        <w:fldChar w:fldCharType="separate"/>
      </w:r>
      <w:r w:rsidR="0025039E" w:rsidRPr="0025039E">
        <w:rPr>
          <w:noProof/>
        </w:rPr>
        <w:t>(Bae et al. 2015, Perkowski et al. 2021, Lu et al. 2022)</w:t>
      </w:r>
      <w:r w:rsidR="00D12CE9">
        <w:fldChar w:fldCharType="end"/>
      </w:r>
      <w:r w:rsidR="000615D8">
        <w:t>, which</w:t>
      </w:r>
      <w:r w:rsidR="00D12CE9">
        <w:t xml:space="preserve"> can </w:t>
      </w:r>
      <w:r>
        <w:t xml:space="preserve">induce predictable nutrient-water use tradeoffs expected from </w:t>
      </w:r>
      <w:r w:rsidR="003C6746">
        <w:t xml:space="preserve">the </w:t>
      </w:r>
      <w:r>
        <w:t xml:space="preserve">theory across broad environmental gradients </w:t>
      </w:r>
      <w:r w:rsidR="005A2C5C">
        <w:fldChar w:fldCharType="begin" w:fldLock="1"/>
      </w:r>
      <w:r w:rsidR="00B176A8">
        <w:instrText>ADDIN CSL_CITATION {"citationItems":[{"id":"ITEM-1","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1","issue":"3","issued":{"date-parts":[["2023","2","16"]]},"page":"856-873","title":"Coordination of photosynthetic traits across soil and climate gradients","type":"article-journal","volume":"29"},"uris":["http://www.mendeley.com/documents/?uuid=21ffc03c-3e82-40b0-846f-1638da6585e7"]},{"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5A2C5C">
        <w:fldChar w:fldCharType="separate"/>
      </w:r>
      <w:r w:rsidR="00B176A8" w:rsidRPr="00B176A8">
        <w:rPr>
          <w:noProof/>
        </w:rPr>
        <w:t>(Paillassa et al. 2020, Querejeta et al. 2022, Westerband et al. 2023)</w:t>
      </w:r>
      <w:r w:rsidR="005A2C5C">
        <w:fldChar w:fldCharType="end"/>
      </w:r>
      <w:r>
        <w:t xml:space="preserve"> and</w:t>
      </w:r>
      <w:r w:rsidR="005B451C">
        <w:t xml:space="preserve"> </w:t>
      </w:r>
      <w:r w:rsidR="00DD2B66">
        <w:t>in</w:t>
      </w:r>
      <w:r w:rsidR="005B451C">
        <w:t xml:space="preserve"> </w:t>
      </w:r>
      <w:r>
        <w:t>manipulation experiments</w:t>
      </w:r>
      <w:ins w:id="110" w:author="Perkowski, Evan A" w:date="2023-01-12T10:14:00Z">
        <w:r w:rsidR="00E46B6E">
          <w:t xml:space="preserve"> </w:t>
        </w:r>
      </w:ins>
      <w:r w:rsidR="00E46B6E">
        <w:fldChar w:fldCharType="begin" w:fldLock="1"/>
      </w:r>
      <w:r w:rsidR="00E46B6E">
        <w:instrText>ADDIN CSL_CITATION {"citationItems":[{"id":"ITEM-1","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1","issue":"6","issued":{"date-parts":[["2021","6","23"]]},"page":"1145-1156","title":"Invasion‐induced root–fungal disruptions alter plant water and nitrogen economies","type":"article-journal","volume":"24"},"uris":["http://www.mendeley.com/documents/?uuid=40e8c158-e0e6-42ac-bc96-6a2d1831408e"]}],"mendeley":{"formattedCitation":"(Bialic‐Murphy et al. 2021)","manualFormatting":"(Perkowski et al. in prep, Bialic‐Murphy et al. 2021)","plainTextFormattedCitation":"(Bialic‐Murphy et al. 2021)","previouslyFormattedCitation":"(Bialic‐Murphy et al. 2021)"},"properties":{"noteIndex":0},"schema":"https://github.com/citation-style-language/schema/raw/master/csl-citation.json"}</w:instrText>
      </w:r>
      <w:r w:rsidR="00E46B6E">
        <w:fldChar w:fldCharType="separate"/>
      </w:r>
      <w:r w:rsidR="00E46B6E" w:rsidRPr="00E46B6E">
        <w:rPr>
          <w:noProof/>
        </w:rPr>
        <w:t>(</w:t>
      </w:r>
      <w:ins w:id="111" w:author="Perkowski, Evan A" w:date="2023-01-12T10:14:00Z">
        <w:r w:rsidR="00E46B6E">
          <w:rPr>
            <w:noProof/>
          </w:rPr>
          <w:t xml:space="preserve">Perkowski et al. in prep, </w:t>
        </w:r>
      </w:ins>
      <w:r w:rsidR="00E46B6E" w:rsidRPr="00E46B6E">
        <w:rPr>
          <w:noProof/>
        </w:rPr>
        <w:t>Bialic‐Murphy et al. 2021)</w:t>
      </w:r>
      <w:ins w:id="112" w:author="Perkowski, Evan A" w:date="2023-01-12T10:14:00Z">
        <w:r w:rsidR="00E46B6E">
          <w:fldChar w:fldCharType="end"/>
        </w:r>
      </w:ins>
      <w:r w:rsidR="005B451C">
        <w:t xml:space="preserve">. </w:t>
      </w:r>
      <w:r w:rsidR="000615D8">
        <w:t xml:space="preserve">Additionally, increasing </w:t>
      </w:r>
      <w:ins w:id="113" w:author="Perkowski, Evan A" w:date="2023-01-16T15:33:00Z">
        <w:r w:rsidR="00C1617D">
          <w:rPr>
            <w:i/>
            <w:iCs/>
            <w:color w:val="000000" w:themeColor="text1"/>
          </w:rPr>
          <w:t>VPD</w:t>
        </w:r>
        <w:r w:rsidR="00C1617D" w:rsidDel="00C1617D">
          <w:t xml:space="preserve"> </w:t>
        </w:r>
      </w:ins>
      <w:del w:id="114" w:author="Perkowski, Evan A" w:date="2023-01-16T15:33:00Z">
        <w:r w:rsidR="000615D8" w:rsidDel="00C1617D">
          <w:delText xml:space="preserve">vapor pressure deficit </w:delText>
        </w:r>
      </w:del>
      <w:r w:rsidR="000615D8">
        <w:t>ha</w:t>
      </w:r>
      <w:ins w:id="115" w:author="Perkowski, Evan A" w:date="2023-01-12T10:28:00Z">
        <w:r w:rsidR="00541926">
          <w:t>s</w:t>
        </w:r>
      </w:ins>
      <w:r w:rsidR="000615D8">
        <w:t xml:space="preserve"> been shown to have </w:t>
      </w:r>
      <w:ins w:id="116" w:author="Perkowski, Evan A" w:date="2023-01-12T10:28:00Z">
        <w:r w:rsidR="00541926">
          <w:t xml:space="preserve">a </w:t>
        </w:r>
      </w:ins>
      <w:r w:rsidR="000615D8">
        <w:t xml:space="preserve">positive effect on </w:t>
      </w:r>
      <w:r w:rsidR="000615D8">
        <w:rPr>
          <w:i/>
          <w:iCs/>
        </w:rPr>
        <w:t>N</w:t>
      </w:r>
      <w:r w:rsidR="000615D8">
        <w:rPr>
          <w:vertAlign w:val="subscript"/>
        </w:rPr>
        <w:t>area</w:t>
      </w:r>
      <w:r w:rsidR="000615D8">
        <w:t xml:space="preserve"> </w:t>
      </w:r>
      <w:r w:rsidR="000615D8">
        <w:fldChar w:fldCharType="begin" w:fldLock="1"/>
      </w:r>
      <w:r w:rsidR="00CD421F">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3","issue":"3","issued":{"date-parts":[["2019","2","4"]]},"page":"400-406","title":"Leaf nutrients, not specific leaf area, are consistent indicators of elevated nutrient inputs","type":"article-journal","volume":"3"},"uris":["http://www.mendeley.com/documents/?uuid=29e0b7b4-20c1-463b-af0e-323fc7be437b"]}],"mendeley":{"formattedCitation":"(Dong et al. 2017, 2020, Firn et al. 2019)","plainTextFormattedCitation":"(Dong et al. 2017, 2020, Firn et al. 2019)","previouslyFormattedCitation":"(Dong et al. 2017, 2020, Firn et al. 2019)"},"properties":{"noteIndex":0},"schema":"https://github.com/citation-style-language/schema/raw/master/csl-citation.json"}</w:instrText>
      </w:r>
      <w:r w:rsidR="000615D8">
        <w:fldChar w:fldCharType="separate"/>
      </w:r>
      <w:r w:rsidR="0025039E" w:rsidRPr="0025039E">
        <w:rPr>
          <w:noProof/>
        </w:rPr>
        <w:t>(Dong et al. 2017, 2020, Firn et al. 2019)</w:t>
      </w:r>
      <w:r w:rsidR="000615D8">
        <w:fldChar w:fldCharType="end"/>
      </w:r>
      <w:r w:rsidR="000615D8">
        <w:t xml:space="preserve">. </w:t>
      </w:r>
      <w:r w:rsidR="00CC790F">
        <w:t xml:space="preserve">However, </w:t>
      </w:r>
      <w:ins w:id="117" w:author="Perkowski, Evan A" w:date="2023-01-12T10:11:00Z">
        <w:r w:rsidR="00E46B6E">
          <w:t xml:space="preserve">while previous studies have shown that variance in </w:t>
        </w:r>
        <w:r w:rsidR="00E46B6E">
          <w:rPr>
            <w:i/>
            <w:iCs/>
          </w:rPr>
          <w:t>N</w:t>
        </w:r>
        <w:r w:rsidR="00E46B6E">
          <w:rPr>
            <w:vertAlign w:val="subscript"/>
          </w:rPr>
          <w:t>area</w:t>
        </w:r>
        <w:r w:rsidR="00E46B6E">
          <w:t xml:space="preserve"> across environmental gradients is driven by </w:t>
        </w:r>
      </w:ins>
      <w:ins w:id="118" w:author="Perkowski, Evan A" w:date="2023-01-12T10:13:00Z">
        <w:r w:rsidR="00E46B6E">
          <w:t xml:space="preserve">strong </w:t>
        </w:r>
      </w:ins>
      <w:ins w:id="119" w:author="Perkowski, Evan A" w:date="2023-01-12T10:11:00Z">
        <w:r w:rsidR="00E46B6E">
          <w:t>negative relationship</w:t>
        </w:r>
      </w:ins>
      <w:ins w:id="120" w:author="Perkowski, Evan A" w:date="2023-01-12T10:13:00Z">
        <w:r w:rsidR="00E46B6E">
          <w:t>s</w:t>
        </w:r>
      </w:ins>
      <w:ins w:id="121" w:author="Perkowski, Evan A" w:date="2023-01-12T10:11:00Z">
        <w:r w:rsidR="00E46B6E">
          <w:t xml:space="preserve"> with </w:t>
        </w:r>
      </w:ins>
      <w:ins w:id="122" w:author="Perkowski, Evan A" w:date="2023-01-16T10:50:00Z">
        <w:r w:rsidR="00B176A8" w:rsidRPr="004B3F25">
          <w:rPr>
            <w:i/>
            <w:iCs/>
            <w:lang w:val="el-GR"/>
          </w:rPr>
          <w:t>χ</w:t>
        </w:r>
        <w:r w:rsidR="00B176A8">
          <w:t xml:space="preserve"> </w:t>
        </w:r>
      </w:ins>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ins w:id="123" w:author="Perkowski, Evan A" w:date="2023-01-16T10:53:00Z">
        <w:r w:rsidR="00B176A8">
          <w:rPr>
            <w:i/>
            <w:iCs/>
            <w:noProof/>
          </w:rPr>
          <w:t>in review</w:t>
        </w:r>
      </w:ins>
      <w:r w:rsidR="00B176A8" w:rsidRPr="00B176A8">
        <w:rPr>
          <w:noProof/>
        </w:rPr>
        <w:t>, Dong et al. 2017, Paillassa et al. 2020, Westerband et al. 2023)</w:t>
      </w:r>
      <w:ins w:id="124" w:author="Perkowski, Evan A" w:date="2023-01-12T10:16:00Z">
        <w:r w:rsidR="00E46B6E">
          <w:fldChar w:fldCharType="end"/>
        </w:r>
      </w:ins>
      <w:ins w:id="125" w:author="Perkowski, Evan A" w:date="2023-01-12T10:13:00Z">
        <w:r w:rsidR="00E46B6E">
          <w:t xml:space="preserve">, </w:t>
        </w:r>
      </w:ins>
      <w:r w:rsidR="00CC790F">
        <w:t xml:space="preserve">no study to date has </w:t>
      </w:r>
      <w:r w:rsidR="009C5D08">
        <w:t xml:space="preserve">explicitly </w:t>
      </w:r>
      <w:r w:rsidR="00CC790F">
        <w:t xml:space="preserve">investigated </w:t>
      </w:r>
      <w:r w:rsidR="00385D99">
        <w:t>effects of soil resource availability</w:t>
      </w:r>
      <w:ins w:id="126" w:author="Perkowski, Evan A" w:date="2023-01-12T10:52:00Z">
        <w:r w:rsidR="007335E5">
          <w:t xml:space="preserve"> or plant functional group</w:t>
        </w:r>
      </w:ins>
      <w:r w:rsidR="00385D99">
        <w:t xml:space="preserve"> 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ins w:id="127" w:author="Perkowski, Evan A" w:date="2023-01-12T10:17:00Z">
        <w:r w:rsidR="00E46B6E">
          <w:t xml:space="preserve"> </w:t>
        </w:r>
      </w:ins>
      <w:ins w:id="128" w:author="Perkowski, Evan A" w:date="2023-01-16T10:50:00Z">
        <w:r w:rsidR="00B176A8" w:rsidRPr="004B3F25">
          <w:rPr>
            <w:i/>
            <w:iCs/>
            <w:lang w:val="el-GR"/>
          </w:rPr>
          <w:t>χ</w:t>
        </w:r>
      </w:ins>
      <w:r w:rsidR="00CC790F">
        <w:t>.</w:t>
      </w:r>
      <w:ins w:id="129" w:author="Perkowski, Evan A" w:date="2023-01-16T10:50:00Z">
        <w:r w:rsidR="00B176A8">
          <w:t xml:space="preserve"> </w:t>
        </w:r>
      </w:ins>
      <w:ins w:id="130" w:author="Perkowski, Evan A" w:date="2023-01-12T10:49:00Z">
        <w:r w:rsidR="007335E5">
          <w:t>Additionally, as</w:t>
        </w:r>
      </w:ins>
      <w:ins w:id="131" w:author="Perkowski, Evan A" w:date="2023-01-12T10:50:00Z">
        <w:r w:rsidR="007335E5">
          <w:t xml:space="preserve"> </w:t>
        </w:r>
      </w:ins>
      <w:r w:rsidR="00CC790F">
        <w:rPr>
          <w:i/>
          <w:iCs/>
        </w:rPr>
        <w:t>N</w:t>
      </w:r>
      <w:r w:rsidR="00CC790F">
        <w:rPr>
          <w:vertAlign w:val="subscript"/>
        </w:rPr>
        <w:t>area</w:t>
      </w:r>
      <w:r w:rsidR="00CC790F">
        <w:t xml:space="preserve"> </w:t>
      </w:r>
      <w:ins w:id="132" w:author="Perkowski, Evan A" w:date="2023-01-12T10:50:00Z">
        <w:r w:rsidR="007335E5">
          <w:t>can be</w:t>
        </w:r>
      </w:ins>
      <w:r w:rsidR="00CC790F">
        <w:t xml:space="preserve"> broken down into </w:t>
      </w:r>
      <w:ins w:id="133" w:author="Perkowski, Evan A" w:date="2023-01-12T10:31:00Z">
        <w:r w:rsidR="00CA7170">
          <w:t>structural</w:t>
        </w:r>
      </w:ins>
      <w:ins w:id="134" w:author="Perkowski, Evan A" w:date="2023-01-12T10:57:00Z">
        <w:r w:rsidR="007335E5">
          <w:t xml:space="preserve"> (leaf mass per area; </w:t>
        </w:r>
        <w:r w:rsidR="007335E5">
          <w:rPr>
            <w:i/>
            <w:iCs/>
          </w:rPr>
          <w:t>M</w:t>
        </w:r>
      </w:ins>
      <w:ins w:id="135" w:author="Perkowski, Evan A" w:date="2023-01-12T10:58:00Z">
        <w:r w:rsidR="007335E5">
          <w:rPr>
            <w:vertAlign w:val="subscript"/>
          </w:rPr>
          <w:t>area</w:t>
        </w:r>
        <w:r w:rsidR="007335E5">
          <w:t>; g m</w:t>
        </w:r>
        <w:r w:rsidR="007335E5">
          <w:rPr>
            <w:vertAlign w:val="superscript"/>
          </w:rPr>
          <w:t>-2</w:t>
        </w:r>
        <w:r w:rsidR="007335E5">
          <w:t>)</w:t>
        </w:r>
      </w:ins>
      <w:ins w:id="136" w:author="Perkowski, Evan A" w:date="2023-01-12T10:31:00Z">
        <w:r w:rsidR="00CA7170">
          <w:t xml:space="preserve"> and metabolic </w:t>
        </w:r>
      </w:ins>
      <w:ins w:id="137" w:author="Perkowski, Evan A" w:date="2023-01-12T10:58:00Z">
        <w:r w:rsidR="007335E5">
          <w:t xml:space="preserve">(mass-based leaf nitrogen content; </w:t>
        </w:r>
        <w:r w:rsidR="007335E5">
          <w:rPr>
            <w:i/>
            <w:iCs/>
          </w:rPr>
          <w:t>N</w:t>
        </w:r>
        <w:r w:rsidR="007335E5">
          <w:rPr>
            <w:vertAlign w:val="subscript"/>
          </w:rPr>
          <w:t>mass</w:t>
        </w:r>
        <w:r w:rsidR="007335E5">
          <w:t xml:space="preserve">; </w:t>
        </w:r>
        <w:proofErr w:type="spellStart"/>
        <w:r w:rsidR="007335E5">
          <w:t>gN</w:t>
        </w:r>
        <w:proofErr w:type="spellEnd"/>
        <w:r w:rsidR="007335E5">
          <w:t xml:space="preserve"> g</w:t>
        </w:r>
        <w:r w:rsidR="007335E5">
          <w:rPr>
            <w:vertAlign w:val="superscript"/>
          </w:rPr>
          <w:t>-1</w:t>
        </w:r>
        <w:r w:rsidR="007335E5">
          <w:t xml:space="preserve">) components </w:t>
        </w:r>
      </w:ins>
      <w:ins w:id="138" w:author="Perkowski, Evan A" w:date="2023-01-12T10:43:00Z">
        <w:r w:rsidR="000A44CF">
          <w:fldChar w:fldCharType="begin" w:fldLock="1"/>
        </w:r>
      </w:ins>
      <w:r w:rsidR="00B21ED9">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et al. 2017)","plainTextFormattedCitation":"(Dong et al. 2017)","previouslyFormattedCitation":"(Dong et al. 2017)"},"properties":{"noteIndex":0},"schema":"https://github.com/citation-style-language/schema/raw/master/csl-citation.json"}</w:instrText>
      </w:r>
      <w:r w:rsidR="000A44CF">
        <w:fldChar w:fldCharType="separate"/>
      </w:r>
      <w:r w:rsidR="000A44CF" w:rsidRPr="000A44CF">
        <w:rPr>
          <w:noProof/>
        </w:rPr>
        <w:t>(Dong et al. 2017)</w:t>
      </w:r>
      <w:ins w:id="139" w:author="Perkowski, Evan A" w:date="2023-01-12T10:43:00Z">
        <w:r w:rsidR="000A44CF">
          <w:fldChar w:fldCharType="end"/>
        </w:r>
      </w:ins>
      <w:r w:rsidR="00CC790F">
        <w:t>, no study has investigated which component</w:t>
      </w:r>
      <w:r w:rsidR="00610A42">
        <w:t xml:space="preserve"> of </w:t>
      </w:r>
      <w:r w:rsidR="00610A42">
        <w:rPr>
          <w:i/>
          <w:iCs/>
        </w:rPr>
        <w:t>N</w:t>
      </w:r>
      <w:r w:rsidR="00610A42">
        <w:rPr>
          <w:vertAlign w:val="subscript"/>
        </w:rPr>
        <w:t>area</w:t>
      </w:r>
      <w:r w:rsidR="00CC790F">
        <w:t xml:space="preserve"> drives the hypothesized response of </w:t>
      </w:r>
      <w:r w:rsidR="00CC790F">
        <w:rPr>
          <w:i/>
          <w:iCs/>
        </w:rPr>
        <w:t>N</w:t>
      </w:r>
      <w:r w:rsidR="00CC790F">
        <w:rPr>
          <w:vertAlign w:val="subscript"/>
        </w:rPr>
        <w:t>area</w:t>
      </w:r>
      <w:r w:rsidR="00CC790F">
        <w:t xml:space="preserve"> to</w:t>
      </w:r>
      <w:ins w:id="140" w:author="Perkowski, Evan A" w:date="2023-01-12T10:52:00Z">
        <w:r w:rsidR="007335E5" w:rsidRPr="007335E5">
          <w:t xml:space="preserve"> </w:t>
        </w:r>
      </w:ins>
      <w:ins w:id="141" w:author="Perkowski, Evan A" w:date="2023-01-16T10:50:00Z">
        <w:r w:rsidR="00B176A8" w:rsidRPr="004B3F25">
          <w:rPr>
            <w:i/>
            <w:iCs/>
            <w:lang w:val="el-GR"/>
          </w:rPr>
          <w:t>χ</w:t>
        </w:r>
      </w:ins>
      <w:r w:rsidR="004150F4">
        <w:t xml:space="preserve">, which would be useful for detecting whether changes in </w:t>
      </w:r>
      <w:r w:rsidR="004150F4">
        <w:rPr>
          <w:i/>
          <w:iCs/>
        </w:rPr>
        <w:t>N</w:t>
      </w:r>
      <w:r w:rsidR="004150F4">
        <w:rPr>
          <w:vertAlign w:val="subscript"/>
        </w:rPr>
        <w:t>area</w:t>
      </w:r>
      <w:r w:rsidR="004150F4">
        <w:t xml:space="preserve"> due to </w:t>
      </w:r>
      <w:ins w:id="142" w:author="Perkowski, Evan A" w:date="2023-01-16T10:50:00Z">
        <w:r w:rsidR="00B176A8" w:rsidRPr="004B3F25">
          <w:rPr>
            <w:i/>
            <w:iCs/>
            <w:lang w:val="el-GR"/>
          </w:rPr>
          <w:t>χ</w:t>
        </w:r>
        <w:r w:rsidR="00B176A8">
          <w:t xml:space="preserve"> </w:t>
        </w:r>
      </w:ins>
      <w:r w:rsidR="004150F4">
        <w:t>are driven by</w:t>
      </w:r>
      <w:r w:rsidR="0043441A">
        <w:t xml:space="preserve"> </w:t>
      </w:r>
      <w:r w:rsidR="00A42CA7">
        <w:t>changes in</w:t>
      </w:r>
      <w:r w:rsidR="0043441A">
        <w:t xml:space="preserve"> leaf morphology</w:t>
      </w:r>
      <w:r w:rsidR="00A42CA7">
        <w:t xml:space="preserve"> </w:t>
      </w:r>
      <w:r w:rsidR="0043441A">
        <w:t>or</w:t>
      </w:r>
      <w:r w:rsidR="006B48A0">
        <w:t xml:space="preserve"> stoichiometry.</w:t>
      </w:r>
    </w:p>
    <w:p w14:paraId="65F6FE19" w14:textId="7BFE8805" w:rsidR="005A0E7B" w:rsidRDefault="00A833A5" w:rsidP="0025039E">
      <w:pPr>
        <w:spacing w:line="360" w:lineRule="auto"/>
        <w:ind w:firstLine="720"/>
        <w:rPr>
          <w:ins w:id="143" w:author="Perkowski, Evan A [2]" w:date="2023-01-02T23:21:00Z"/>
        </w:rPr>
      </w:pPr>
      <w:r>
        <w:lastRenderedPageBreak/>
        <w:t>Here</w:t>
      </w:r>
      <w:r w:rsidR="00136249">
        <w:t>, we measured</w:t>
      </w:r>
      <w:r w:rsidR="00DD2B66" w:rsidRPr="00DD2B66">
        <w:rPr>
          <w:i/>
          <w:iCs/>
        </w:rPr>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ED632D">
        <w:t xml:space="preserve">leaf </w:t>
      </w:r>
      <w:r w:rsidR="00ED632D">
        <w:rPr>
          <w:lang w:val="el-GR"/>
        </w:rPr>
        <w:t>δ</w:t>
      </w:r>
      <w:r w:rsidR="00ED632D">
        <w:rPr>
          <w:vertAlign w:val="superscript"/>
        </w:rPr>
        <w:t>13</w:t>
      </w:r>
      <w:r w:rsidR="00ED632D">
        <w:t>C</w:t>
      </w:r>
      <w:r>
        <w:t>-</w:t>
      </w:r>
      <w:r w:rsidR="00ED632D">
        <w:t xml:space="preserve">derived estimates of </w:t>
      </w:r>
      <w:ins w:id="144" w:author="Perkowski, Evan A" w:date="2023-01-16T11:00:00Z">
        <w:r w:rsidR="001E3E42">
          <w:rPr>
            <w:i/>
            <w:iCs/>
            <w:lang w:val="el-GR"/>
          </w:rPr>
          <w:t>χ</w:t>
        </w:r>
      </w:ins>
      <w:r w:rsidR="00ED632D">
        <w:t xml:space="preserve">, </w:t>
      </w:r>
      <w:r w:rsidR="00995E58">
        <w:t>and</w:t>
      </w:r>
      <w:r w:rsidR="00ED632D" w:rsidRPr="00ED632D">
        <w:t xml:space="preserve"> </w:t>
      </w:r>
      <w:r w:rsidR="00ED632D">
        <w:t xml:space="preserve">leaf </w:t>
      </w:r>
      <w:r w:rsidR="00ED632D">
        <w:rPr>
          <w:lang w:val="el-GR"/>
        </w:rPr>
        <w:t>δ</w:t>
      </w:r>
      <w:r w:rsidR="00ED632D">
        <w:rPr>
          <w:vertAlign w:val="superscript"/>
        </w:rPr>
        <w:t>13</w:t>
      </w:r>
      <w:r w:rsidR="00ED632D">
        <w:t>C</w:t>
      </w:r>
      <w:r>
        <w:t>-</w:t>
      </w:r>
      <w:r w:rsidR="00ED632D">
        <w:t>derived estimates of</w:t>
      </w:r>
      <w:r w:rsidR="00995E58">
        <w:t xml:space="preserve"> </w:t>
      </w:r>
      <w:r w:rsidR="002B26AB">
        <w:rPr>
          <w:i/>
          <w:iCs/>
          <w:lang w:val="el-GR"/>
        </w:rPr>
        <w:t>β</w:t>
      </w:r>
      <w:r w:rsidR="002B26AB">
        <w:t xml:space="preserve"> </w:t>
      </w:r>
      <w:r w:rsidR="00995E58">
        <w:t xml:space="preserve">in </w:t>
      </w:r>
      <w:r w:rsidR="00C3111F">
        <w:t>520</w:t>
      </w:r>
      <w:r w:rsidR="00136249">
        <w:t xml:space="preserve"> individuals spanning </w:t>
      </w:r>
      <w:r w:rsidR="00C3111F">
        <w:t>57</w:t>
      </w:r>
      <w:r w:rsidR="00136249">
        <w:t xml:space="preserve"> species scattered across 24 grassland sites in Texas, USA</w:t>
      </w:r>
      <w:r w:rsidR="005C2D3A">
        <w:t xml:space="preserve"> (Table S1)</w:t>
      </w:r>
      <w:r w:rsidR="00136249">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w:t>
      </w:r>
      <w:r>
        <w:t xml:space="preserve"> and</w:t>
      </w:r>
      <w:r w:rsidR="005A0E7B">
        <w:t xml:space="preserve"> </w:t>
      </w:r>
      <w:r>
        <w:t xml:space="preserve">2006-2020 </w:t>
      </w:r>
      <w:r w:rsidR="005A0E7B">
        <w:t xml:space="preserve">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D12CE9">
        <w:t xml:space="preserve">nutrient </w:t>
      </w:r>
      <w:r w:rsidR="009E2D9C">
        <w:t>substrate</w:t>
      </w:r>
      <w:r w:rsidR="00A16927">
        <w:t xml:space="preserve">. </w:t>
      </w:r>
      <w:r w:rsidR="005A0E7B">
        <w:t xml:space="preserve">We </w:t>
      </w:r>
      <w:r w:rsidR="005610A3">
        <w:t xml:space="preserve">leveraged </w:t>
      </w:r>
      <w:r w:rsidR="00610A42">
        <w:t>the expected climatic and soil resource</w:t>
      </w:r>
      <w:ins w:id="145" w:author="Perkowski, Evan A" w:date="2023-01-12T11:00:00Z">
        <w:r w:rsidR="00285FF4">
          <w:t xml:space="preserve"> variability</w:t>
        </w:r>
      </w:ins>
      <w:r w:rsidR="00610A42">
        <w:t xml:space="preserve"> across sites </w:t>
      </w:r>
      <w:r w:rsidR="005610A3">
        <w:t xml:space="preserve">to test the following </w:t>
      </w:r>
      <w:commentRangeStart w:id="146"/>
      <w:commentRangeStart w:id="147"/>
      <w:commentRangeStart w:id="148"/>
      <w:r w:rsidR="005610A3">
        <w:t>hypotheses</w:t>
      </w:r>
      <w:commentRangeEnd w:id="146"/>
      <w:r w:rsidR="0043441A">
        <w:rPr>
          <w:rStyle w:val="CommentReference"/>
          <w:rFonts w:eastAsiaTheme="minorHAnsi" w:cs="Times New Roman (Body CS)"/>
        </w:rPr>
        <w:commentReference w:id="146"/>
      </w:r>
      <w:commentRangeEnd w:id="147"/>
      <w:r w:rsidR="006D7311">
        <w:rPr>
          <w:rStyle w:val="CommentReference"/>
          <w:rFonts w:eastAsiaTheme="minorHAnsi" w:cs="Times New Roman (Body CS)"/>
        </w:rPr>
        <w:commentReference w:id="147"/>
      </w:r>
      <w:commentRangeEnd w:id="148"/>
      <w:r w:rsidR="00A763ED">
        <w:rPr>
          <w:rStyle w:val="CommentReference"/>
          <w:rFonts w:eastAsiaTheme="minorHAnsi" w:cs="Times New Roman (Body CS)"/>
        </w:rPr>
        <w:commentReference w:id="148"/>
      </w:r>
      <w:ins w:id="149" w:author="Perkowski, Evan A [2]" w:date="2023-01-02T23:22:00Z">
        <w:r w:rsidR="001D1E96">
          <w:t>:</w:t>
        </w:r>
      </w:ins>
    </w:p>
    <w:p w14:paraId="4D9352B1" w14:textId="5257BFB0" w:rsidR="00BA6872" w:rsidRDefault="001D1E96" w:rsidP="00BA6872">
      <w:pPr>
        <w:pStyle w:val="ListParagraph"/>
        <w:numPr>
          <w:ilvl w:val="0"/>
          <w:numId w:val="4"/>
        </w:numPr>
        <w:spacing w:line="360" w:lineRule="auto"/>
        <w:ind w:left="720"/>
        <w:rPr>
          <w:ins w:id="150" w:author="Perkowski, Evan A" w:date="2023-01-12T13:11:00Z"/>
        </w:rPr>
      </w:pPr>
      <w:ins w:id="151" w:author="Perkowski, Evan A [2]" w:date="2023-01-02T23:21:00Z">
        <w:r>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ater acquisition and use.</w:t>
        </w:r>
      </w:ins>
      <w:ins w:id="152" w:author="Perkowski, Evan A [2]" w:date="2023-01-02T23:22:00Z">
        <w:r>
          <w:t xml:space="preserve"> We expected </w:t>
        </w:r>
      </w:ins>
      <w:ins w:id="153" w:author="Perkowski, Evan A [2]" w:date="2023-01-02T23:23:00Z">
        <w:r>
          <w:t>that N-fixing species would</w:t>
        </w:r>
      </w:ins>
      <w:ins w:id="154" w:author="Perkowski, Evan A" w:date="2023-01-11T17:00:00Z">
        <w:r w:rsidR="00A763ED">
          <w:t xml:space="preserve"> </w:t>
        </w:r>
      </w:ins>
      <w:ins w:id="155" w:author="Perkowski, Evan A [2]" w:date="2023-01-02T23:24:00Z">
        <w:r>
          <w:t xml:space="preserve">have lower </w:t>
        </w:r>
        <w:r w:rsidRPr="00BA6872">
          <w:rPr>
            <w:i/>
            <w:iCs/>
            <w:lang w:val="el-GR"/>
          </w:rPr>
          <w:t>β</w:t>
        </w:r>
        <w:r>
          <w:t xml:space="preserve"> values on average</w:t>
        </w:r>
      </w:ins>
      <w:ins w:id="156" w:author="Perkowski, Evan A [2]" w:date="2023-01-02T23:25:00Z">
        <w:r>
          <w:t xml:space="preserve"> due to </w:t>
        </w:r>
      </w:ins>
      <w:ins w:id="157" w:author="Perkowski, Evan A" w:date="2023-01-11T17:00:00Z">
        <w:r w:rsidR="00A763ED">
          <w:t>t</w:t>
        </w:r>
      </w:ins>
      <w:ins w:id="158" w:author="Perkowski, Evan A" w:date="2023-01-11T17:01:00Z">
        <w:r w:rsidR="00A763ED">
          <w:t>heir ability to minimize costs of nitrogen acquisition under low nitrogen availability</w:t>
        </w:r>
      </w:ins>
      <w:ins w:id="159" w:author="Perkowski, Evan A [2]" w:date="2023-01-02T23:25:00Z">
        <w:r>
          <w:t xml:space="preserve">, and that </w:t>
        </w:r>
        <w:r w:rsidRPr="00285FF4">
          <w:t>C</w:t>
        </w:r>
        <w:r w:rsidRPr="00BA6872">
          <w:rPr>
            <w:vertAlign w:val="subscript"/>
          </w:rPr>
          <w:t>4</w:t>
        </w:r>
        <w:r w:rsidRPr="00285FF4">
          <w:t xml:space="preserve"> species would have </w:t>
        </w:r>
      </w:ins>
      <w:ins w:id="160" w:author="Perkowski, Evan A" w:date="2023-01-12T13:10:00Z">
        <w:r w:rsidR="00BA6872">
          <w:t>higher</w:t>
        </w:r>
      </w:ins>
      <w:ins w:id="161" w:author="Perkowski, Evan A" w:date="2023-01-12T11:07:00Z">
        <w:r w:rsidR="00285FF4">
          <w:t xml:space="preserve"> </w:t>
        </w:r>
      </w:ins>
      <w:ins w:id="162" w:author="Perkowski, Evan A [2]" w:date="2023-01-02T23:25:00Z">
        <w:r w:rsidRPr="00BA6872">
          <w:rPr>
            <w:i/>
            <w:iCs/>
            <w:lang w:val="el-GR"/>
          </w:rPr>
          <w:t>β</w:t>
        </w:r>
        <w:r w:rsidRPr="00285FF4">
          <w:t xml:space="preserve"> values on average due to</w:t>
        </w:r>
      </w:ins>
      <w:ins w:id="163" w:author="Perkowski, Evan A" w:date="2023-01-12T11:07:00Z">
        <w:r w:rsidR="00285FF4">
          <w:t xml:space="preserve"> </w:t>
        </w:r>
      </w:ins>
      <w:ins w:id="164" w:author="Perkowski, Evan A" w:date="2023-01-12T13:10:00Z">
        <w:r w:rsidR="00BA6872">
          <w:t>higher costs of nutrient use associated with</w:t>
        </w:r>
      </w:ins>
      <w:ins w:id="165" w:author="Perkowski, Evan A" w:date="2023-01-12T13:11:00Z">
        <w:r w:rsidR="00BA6872">
          <w:t xml:space="preserve"> PEP carboxylase</w:t>
        </w:r>
      </w:ins>
      <w:ins w:id="166" w:author="Perkowski, Evan A" w:date="2023-01-16T15:59:00Z">
        <w:r w:rsidR="00291404">
          <w:t xml:space="preserve"> construction and maintenance.</w:t>
        </w:r>
      </w:ins>
    </w:p>
    <w:p w14:paraId="69B4C4B0" w14:textId="3CBB4E61" w:rsidR="00AA48B8" w:rsidRDefault="001E3E42" w:rsidP="00285FF4">
      <w:pPr>
        <w:pStyle w:val="ListParagraph"/>
        <w:numPr>
          <w:ilvl w:val="0"/>
          <w:numId w:val="4"/>
        </w:numPr>
        <w:spacing w:line="360" w:lineRule="auto"/>
        <w:ind w:left="720"/>
        <w:rPr>
          <w:ins w:id="167" w:author="Perkowski, Evan A" w:date="2023-01-11T17:10:00Z"/>
        </w:rPr>
      </w:pPr>
      <w:ins w:id="168" w:author="Perkowski, Evan A" w:date="2023-01-16T11:06:00Z">
        <w:r>
          <w:rPr>
            <w:i/>
            <w:iCs/>
            <w:lang w:val="el-GR"/>
          </w:rPr>
          <w:t>χ</w:t>
        </w:r>
        <w:r w:rsidRPr="001E3E42">
          <w:t xml:space="preserve"> </w:t>
        </w:r>
      </w:ins>
      <w:ins w:id="169" w:author="Perkowski, Evan A" w:date="2023-01-11T17:45:00Z">
        <w:r w:rsidR="004D73B8" w:rsidRPr="004D73B8">
          <w:t xml:space="preserve">will be positively related to </w:t>
        </w:r>
        <w:r w:rsidR="004D73B8" w:rsidRPr="00285FF4">
          <w:rPr>
            <w:i/>
            <w:iCs/>
            <w:lang w:val="el-GR"/>
          </w:rPr>
          <w:t>β</w:t>
        </w:r>
        <w:r w:rsidR="004D73B8" w:rsidRPr="004D73B8">
          <w:t xml:space="preserve">, a pattern that will </w:t>
        </w:r>
      </w:ins>
      <w:ins w:id="170" w:author="Perkowski, Evan A" w:date="2023-01-12T11:03:00Z">
        <w:r w:rsidR="00285FF4">
          <w:t>result in</w:t>
        </w:r>
      </w:ins>
      <w:ins w:id="171" w:author="Perkowski, Evan A" w:date="2023-01-11T17:45:00Z">
        <w:r w:rsidR="004D73B8" w:rsidRPr="004D73B8">
          <w:t xml:space="preserve"> a negative indirect effect of increasing soil nitrogen availability, positive indirect effect of increasing soil moisture on </w:t>
        </w:r>
      </w:ins>
      <w:ins w:id="172" w:author="Perkowski, Evan A" w:date="2023-01-16T11:07:00Z">
        <w:r>
          <w:rPr>
            <w:i/>
            <w:iCs/>
            <w:lang w:val="el-GR"/>
          </w:rPr>
          <w:t>χ</w:t>
        </w:r>
      </w:ins>
      <w:ins w:id="173" w:author="Perkowski, Evan A" w:date="2023-01-11T17:45:00Z">
        <w:r w:rsidR="004D73B8">
          <w:t xml:space="preserve">, lower </w:t>
        </w:r>
      </w:ins>
      <w:ins w:id="174" w:author="Perkowski, Evan A" w:date="2023-01-16T11:06:00Z">
        <w:r>
          <w:rPr>
            <w:i/>
            <w:iCs/>
            <w:lang w:val="el-GR"/>
          </w:rPr>
          <w:t>χ</w:t>
        </w:r>
        <w:r w:rsidRPr="001E3E42">
          <w:t xml:space="preserve"> </w:t>
        </w:r>
      </w:ins>
      <w:ins w:id="175" w:author="Perkowski, Evan A" w:date="2023-01-11T17:45:00Z">
        <w:r w:rsidR="004D73B8">
          <w:t xml:space="preserve">in N-fixing </w:t>
        </w:r>
      </w:ins>
      <w:ins w:id="176" w:author="Perkowski, Evan A" w:date="2023-01-12T11:04:00Z">
        <w:r w:rsidR="00285FF4">
          <w:t xml:space="preserve">species, and </w:t>
        </w:r>
        <w:commentRangeStart w:id="177"/>
        <w:r w:rsidR="00285FF4">
          <w:t xml:space="preserve">higher </w:t>
        </w:r>
      </w:ins>
      <w:ins w:id="178" w:author="Perkowski, Evan A" w:date="2023-01-16T11:07:00Z">
        <w:r>
          <w:rPr>
            <w:i/>
            <w:iCs/>
            <w:lang w:val="el-GR"/>
          </w:rPr>
          <w:t>χ</w:t>
        </w:r>
        <w:r w:rsidRPr="001E3E42">
          <w:t xml:space="preserve"> </w:t>
        </w:r>
      </w:ins>
      <w:ins w:id="179" w:author="Perkowski, Evan A" w:date="2023-01-12T11:04:00Z">
        <w:r w:rsidR="00285FF4">
          <w:t xml:space="preserve">in </w:t>
        </w:r>
      </w:ins>
      <w:ins w:id="180" w:author="Perkowski, Evan A" w:date="2023-01-11T17:45:00Z">
        <w:r w:rsidR="004D73B8">
          <w:t>C</w:t>
        </w:r>
        <w:r w:rsidR="004D73B8" w:rsidRPr="00285FF4">
          <w:rPr>
            <w:vertAlign w:val="subscript"/>
          </w:rPr>
          <w:t>4</w:t>
        </w:r>
        <w:r w:rsidR="004D73B8">
          <w:t xml:space="preserve"> species. </w:t>
        </w:r>
      </w:ins>
      <w:commentRangeEnd w:id="177"/>
      <w:ins w:id="181" w:author="Perkowski, Evan A" w:date="2023-01-12T11:04:00Z">
        <w:r w:rsidR="00285FF4">
          <w:rPr>
            <w:rStyle w:val="CommentReference"/>
            <w:rFonts w:eastAsiaTheme="minorHAnsi" w:cs="Times New Roman (Body CS)"/>
          </w:rPr>
          <w:commentReference w:id="177"/>
        </w:r>
      </w:ins>
      <w:ins w:id="182" w:author="Perkowski, Evan A" w:date="2023-01-11T17:45:00Z">
        <w:r w:rsidR="004D73B8">
          <w:t xml:space="preserve">We also expected that </w:t>
        </w:r>
      </w:ins>
      <w:ins w:id="183" w:author="Perkowski, Evan A" w:date="2023-01-16T11:07:00Z">
        <w:r>
          <w:rPr>
            <w:i/>
            <w:iCs/>
            <w:lang w:val="el-GR"/>
          </w:rPr>
          <w:t>χ</w:t>
        </w:r>
      </w:ins>
      <w:ins w:id="184" w:author="Perkowski, Evan A" w:date="2023-01-11T17:11:00Z">
        <w:r w:rsidR="00AA48B8">
          <w:t xml:space="preserve"> w</w:t>
        </w:r>
      </w:ins>
      <w:ins w:id="185" w:author="Perkowski, Evan A" w:date="2023-01-11T17:45:00Z">
        <w:r w:rsidR="004D73B8">
          <w:t>ould</w:t>
        </w:r>
      </w:ins>
      <w:ins w:id="186" w:author="Perkowski, Evan A" w:date="2023-01-11T17:11:00Z">
        <w:r w:rsidR="00AA48B8">
          <w:t xml:space="preserve"> be </w:t>
        </w:r>
      </w:ins>
      <w:ins w:id="187" w:author="Perkowski, Evan A" w:date="2023-01-11T17:12:00Z">
        <w:r w:rsidR="00AA48B8">
          <w:t>negatively</w:t>
        </w:r>
      </w:ins>
      <w:ins w:id="188" w:author="Perkowski, Evan A" w:date="2023-01-11T17:11:00Z">
        <w:r w:rsidR="00AA48B8">
          <w:t xml:space="preserve"> related to</w:t>
        </w:r>
      </w:ins>
      <w:ins w:id="189" w:author="Perkowski, Evan A" w:date="2023-01-11T17:12:00Z">
        <w:r w:rsidR="00AA48B8">
          <w:t xml:space="preserve"> </w:t>
        </w:r>
      </w:ins>
      <w:ins w:id="190" w:author="Perkowski, Evan A" w:date="2023-01-16T11:10:00Z">
        <w:r>
          <w:rPr>
            <w:i/>
            <w:iCs/>
          </w:rPr>
          <w:t>VPD</w:t>
        </w:r>
      </w:ins>
      <w:ins w:id="191" w:author="Perkowski, Evan A" w:date="2023-01-11T17:12:00Z">
        <w:r w:rsidR="00AA48B8">
          <w:t>, as increasing atmospheric dryness should cause plants to close stomata to minimize water loss.</w:t>
        </w:r>
      </w:ins>
    </w:p>
    <w:p w14:paraId="4AF2571C" w14:textId="2A156576" w:rsidR="001E3E42" w:rsidRDefault="00463A7F" w:rsidP="001E3E42">
      <w:pPr>
        <w:pStyle w:val="ListParagraph"/>
        <w:numPr>
          <w:ilvl w:val="0"/>
          <w:numId w:val="4"/>
        </w:numPr>
        <w:spacing w:line="360" w:lineRule="auto"/>
        <w:ind w:left="720"/>
        <w:rPr>
          <w:ins w:id="192" w:author="Perkowski, Evan A" w:date="2023-01-16T11:10:00Z"/>
        </w:rPr>
      </w:pPr>
      <w:ins w:id="193" w:author="Perkowski, Evan A [2]" w:date="2023-01-02T23:29:00Z">
        <w:r>
          <w:t xml:space="preserve">Leaf </w:t>
        </w:r>
        <w:r w:rsidRPr="00A763ED">
          <w:rPr>
            <w:i/>
            <w:iCs/>
          </w:rPr>
          <w:t>N</w:t>
        </w:r>
        <w:r w:rsidRPr="00A763ED">
          <w:rPr>
            <w:vertAlign w:val="subscript"/>
          </w:rPr>
          <w:t>area</w:t>
        </w:r>
        <w:r>
          <w:t xml:space="preserve"> </w:t>
        </w:r>
      </w:ins>
      <w:ins w:id="194" w:author="Perkowski, Evan A [2]" w:date="2023-01-02T23:30:00Z">
        <w:r>
          <w:t xml:space="preserve">will be </w:t>
        </w:r>
      </w:ins>
      <w:ins w:id="195" w:author="Perkowski, Evan A [2]" w:date="2023-01-02T23:32:00Z">
        <w:r>
          <w:t xml:space="preserve">negatively related to </w:t>
        </w:r>
      </w:ins>
      <w:ins w:id="196" w:author="Perkowski, Evan A" w:date="2023-01-16T11:08:00Z">
        <w:r w:rsidR="001E3E42">
          <w:rPr>
            <w:i/>
            <w:iCs/>
            <w:lang w:val="el-GR"/>
          </w:rPr>
          <w:t>χ</w:t>
        </w:r>
      </w:ins>
      <w:ins w:id="197" w:author="Perkowski, Evan A" w:date="2023-01-11T17:14:00Z">
        <w:r w:rsidR="00AA48B8">
          <w:t xml:space="preserve">. This </w:t>
        </w:r>
      </w:ins>
      <w:ins w:id="198" w:author="Perkowski, Evan A [2]" w:date="2023-01-02T23:32:00Z">
        <w:r>
          <w:t xml:space="preserve">response </w:t>
        </w:r>
      </w:ins>
      <w:ins w:id="199" w:author="Perkowski, Evan A" w:date="2023-01-11T17:13:00Z">
        <w:r w:rsidR="00AA48B8">
          <w:t>will result in an indirect positive effect of increasing soil nitrogen availability</w:t>
        </w:r>
      </w:ins>
      <w:ins w:id="200" w:author="Perkowski, Evan A" w:date="2023-01-11T17:46:00Z">
        <w:r w:rsidR="004D73B8">
          <w:t>,</w:t>
        </w:r>
      </w:ins>
      <w:ins w:id="201" w:author="Perkowski, Evan A" w:date="2023-01-11T17:13:00Z">
        <w:r w:rsidR="00AA48B8">
          <w:t xml:space="preserve"> </w:t>
        </w:r>
      </w:ins>
      <w:ins w:id="202" w:author="Perkowski, Evan A" w:date="2023-01-11T17:46:00Z">
        <w:r w:rsidR="004D73B8">
          <w:t xml:space="preserve">a </w:t>
        </w:r>
      </w:ins>
      <w:ins w:id="203" w:author="Perkowski, Evan A" w:date="2023-01-11T17:13:00Z">
        <w:r w:rsidR="00AA48B8">
          <w:t xml:space="preserve">negative effect of increasing soil moisture on </w:t>
        </w:r>
        <w:r w:rsidR="00AA48B8">
          <w:rPr>
            <w:i/>
            <w:iCs/>
          </w:rPr>
          <w:t>N</w:t>
        </w:r>
        <w:r w:rsidR="00AA48B8">
          <w:rPr>
            <w:vertAlign w:val="subscript"/>
          </w:rPr>
          <w:t>area</w:t>
        </w:r>
        <w:r w:rsidR="00AA48B8">
          <w:t xml:space="preserve">, </w:t>
        </w:r>
      </w:ins>
      <w:ins w:id="204" w:author="Perkowski, Evan A" w:date="2023-01-11T17:46:00Z">
        <w:r w:rsidR="004D73B8">
          <w:t xml:space="preserve">generally larger </w:t>
        </w:r>
        <w:r w:rsidR="004D73B8">
          <w:rPr>
            <w:i/>
            <w:iCs/>
          </w:rPr>
          <w:t>N</w:t>
        </w:r>
        <w:r w:rsidR="004D73B8">
          <w:rPr>
            <w:vertAlign w:val="subscript"/>
          </w:rPr>
          <w:t>area</w:t>
        </w:r>
        <w:r w:rsidR="004D73B8">
          <w:t xml:space="preserve"> values in N-fixing</w:t>
        </w:r>
      </w:ins>
      <w:ins w:id="205" w:author="Perkowski, Evan A" w:date="2023-01-12T11:02:00Z">
        <w:r w:rsidR="00285FF4">
          <w:t xml:space="preserve"> specie</w:t>
        </w:r>
      </w:ins>
      <w:ins w:id="206" w:author="Perkowski, Evan A" w:date="2023-01-12T11:03:00Z">
        <w:r w:rsidR="00285FF4">
          <w:t xml:space="preserve">s, but generally lower </w:t>
        </w:r>
        <w:r w:rsidR="00285FF4">
          <w:rPr>
            <w:i/>
            <w:iCs/>
          </w:rPr>
          <w:t>N</w:t>
        </w:r>
        <w:r w:rsidR="00285FF4">
          <w:rPr>
            <w:vertAlign w:val="subscript"/>
          </w:rPr>
          <w:t>area</w:t>
        </w:r>
        <w:r w:rsidR="00285FF4">
          <w:t xml:space="preserve"> values in</w:t>
        </w:r>
      </w:ins>
      <w:ins w:id="207" w:author="Perkowski, Evan A" w:date="2023-01-11T17:46:00Z">
        <w:r w:rsidR="004D73B8">
          <w:t xml:space="preserve"> C</w:t>
        </w:r>
        <w:r w:rsidR="004D73B8">
          <w:rPr>
            <w:vertAlign w:val="subscript"/>
          </w:rPr>
          <w:t>4</w:t>
        </w:r>
        <w:r w:rsidR="004D73B8">
          <w:t xml:space="preserve"> species. Effects of </w:t>
        </w:r>
      </w:ins>
      <w:ins w:id="208" w:author="Perkowski, Evan A" w:date="2023-01-11T17:47:00Z">
        <w:r w:rsidR="004D73B8">
          <w:t xml:space="preserve">soil resource availability and plant functional group were expected to be mediated through </w:t>
        </w:r>
      </w:ins>
      <w:ins w:id="209" w:author="Perkowski, Evan A" w:date="2023-01-11T17:13:00Z">
        <w:r w:rsidR="00AA48B8" w:rsidRPr="004D73B8">
          <w:rPr>
            <w:i/>
            <w:iCs/>
            <w:lang w:val="el-GR"/>
          </w:rPr>
          <w:t>β</w:t>
        </w:r>
      </w:ins>
      <w:ins w:id="210" w:author="Perkowski, Evan A" w:date="2023-01-11T17:14:00Z">
        <w:r w:rsidR="00AA48B8">
          <w:t xml:space="preserve"> and </w:t>
        </w:r>
      </w:ins>
      <w:ins w:id="211" w:author="Perkowski, Evan A" w:date="2023-01-16T11:08:00Z">
        <w:r w:rsidR="001E3E42">
          <w:rPr>
            <w:i/>
            <w:iCs/>
            <w:lang w:val="el-GR"/>
          </w:rPr>
          <w:t>χ</w:t>
        </w:r>
      </w:ins>
      <w:ins w:id="212" w:author="Perkowski, Evan A" w:date="2023-01-11T17:47:00Z">
        <w:r w:rsidR="004D73B8">
          <w:t xml:space="preserve">. Additionally, </w:t>
        </w:r>
      </w:ins>
      <w:ins w:id="213" w:author="Perkowski, Evan A" w:date="2023-01-16T11:10:00Z">
        <w:r w:rsidR="001E3E42">
          <w:rPr>
            <w:i/>
            <w:iCs/>
          </w:rPr>
          <w:t>VPD</w:t>
        </w:r>
        <w:r w:rsidR="001E3E42">
          <w:t xml:space="preserve"> </w:t>
        </w:r>
      </w:ins>
      <w:ins w:id="214" w:author="Perkowski, Evan A" w:date="2023-01-11T17:14:00Z">
        <w:r w:rsidR="00AA48B8">
          <w:t>w</w:t>
        </w:r>
      </w:ins>
      <w:ins w:id="215" w:author="Perkowski, Evan A" w:date="2023-01-11T17:47:00Z">
        <w:r w:rsidR="004D73B8">
          <w:t>as expected to</w:t>
        </w:r>
      </w:ins>
      <w:ins w:id="216" w:author="Perkowski, Evan A" w:date="2023-01-11T17:14:00Z">
        <w:r w:rsidR="00AA48B8">
          <w:t xml:space="preserve"> </w:t>
        </w:r>
      </w:ins>
      <w:ins w:id="217" w:author="Perkowski, Evan A" w:date="2023-01-11T17:15:00Z">
        <w:r w:rsidR="00AA48B8">
          <w:t xml:space="preserve">increase </w:t>
        </w:r>
        <w:r w:rsidR="00AA48B8" w:rsidRPr="004D73B8">
          <w:rPr>
            <w:i/>
            <w:iCs/>
          </w:rPr>
          <w:t>N</w:t>
        </w:r>
        <w:r w:rsidR="00AA48B8" w:rsidRPr="004D73B8">
          <w:rPr>
            <w:vertAlign w:val="subscript"/>
          </w:rPr>
          <w:t>area</w:t>
        </w:r>
      </w:ins>
      <w:ins w:id="218" w:author="Perkowski, Evan A" w:date="2023-01-11T17:47:00Z">
        <w:r w:rsidR="004D73B8">
          <w:t xml:space="preserve">, a pattern that would be </w:t>
        </w:r>
      </w:ins>
      <w:ins w:id="219" w:author="Perkowski, Evan A" w:date="2023-01-16T11:09:00Z">
        <w:r w:rsidR="001E3E42">
          <w:t xml:space="preserve">directly </w:t>
        </w:r>
      </w:ins>
      <w:ins w:id="220" w:author="Perkowski, Evan A" w:date="2023-01-11T17:15:00Z">
        <w:r w:rsidR="00AA48B8">
          <w:t>mediated through</w:t>
        </w:r>
      </w:ins>
      <w:ins w:id="221" w:author="Perkowski, Evan A" w:date="2023-01-16T11:09:00Z">
        <w:r w:rsidR="001E3E42">
          <w:t xml:space="preserve"> the reduction in</w:t>
        </w:r>
      </w:ins>
      <w:ins w:id="222" w:author="Perkowski, Evan A" w:date="2023-01-11T17:15:00Z">
        <w:r w:rsidR="00AA48B8">
          <w:t xml:space="preserve"> </w:t>
        </w:r>
      </w:ins>
      <w:ins w:id="223" w:author="Perkowski, Evan A" w:date="2023-01-16T11:08:00Z">
        <w:r w:rsidR="001E3E42">
          <w:rPr>
            <w:i/>
            <w:iCs/>
            <w:lang w:val="el-GR"/>
          </w:rPr>
          <w:t>χ</w:t>
        </w:r>
      </w:ins>
      <w:ins w:id="224" w:author="Perkowski, Evan A" w:date="2023-01-16T11:09:00Z">
        <w:r w:rsidR="001E3E42">
          <w:t xml:space="preserve"> with increasing </w:t>
        </w:r>
      </w:ins>
      <w:ins w:id="225" w:author="Perkowski, Evan A" w:date="2023-01-16T15:33:00Z">
        <w:r w:rsidR="00C1617D">
          <w:rPr>
            <w:i/>
            <w:iCs/>
            <w:color w:val="000000" w:themeColor="text1"/>
          </w:rPr>
          <w:t>VPD</w:t>
        </w:r>
      </w:ins>
      <w:ins w:id="226" w:author="Perkowski, Evan A" w:date="2023-01-16T11:08:00Z">
        <w:r w:rsidR="001E3E42">
          <w:t>.</w:t>
        </w:r>
      </w:ins>
    </w:p>
    <w:p w14:paraId="687D2195" w14:textId="77777777" w:rsidR="001E3E42" w:rsidRDefault="001E3E42" w:rsidP="0025039E">
      <w:pPr>
        <w:spacing w:line="360" w:lineRule="auto"/>
        <w:rPr>
          <w:ins w:id="227" w:author="Perkowski, Evan A" w:date="2023-01-16T11:10:00Z"/>
          <w:b/>
          <w:bCs/>
        </w:rPr>
      </w:pPr>
    </w:p>
    <w:p w14:paraId="074E51E2" w14:textId="4A278098" w:rsidR="00C61F15" w:rsidRPr="00BF6C3C" w:rsidRDefault="0089277C" w:rsidP="0025039E">
      <w:pPr>
        <w:spacing w:line="360" w:lineRule="auto"/>
      </w:pPr>
      <w:r>
        <w:rPr>
          <w:b/>
          <w:bCs/>
        </w:rPr>
        <w:t>Methods</w:t>
      </w:r>
    </w:p>
    <w:p w14:paraId="1EAD792E" w14:textId="7F9452AF" w:rsidR="00136249" w:rsidRDefault="003301CB" w:rsidP="0025039E">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75B17744" w:rsidR="009B12AC" w:rsidRDefault="00A34141" w:rsidP="0025039E">
      <w:pPr>
        <w:spacing w:line="360" w:lineRule="auto"/>
        <w:ind w:firstLine="720"/>
      </w:pPr>
      <w:r>
        <w:lastRenderedPageBreak/>
        <w:t>We collected leaf and soil samples from 2</w:t>
      </w:r>
      <w:r w:rsidR="000B2E6E">
        <w:t xml:space="preserve">4 </w:t>
      </w:r>
      <w:r w:rsidR="00913F4A">
        <w:t xml:space="preserve">open grassland </w:t>
      </w:r>
      <w:r w:rsidR="002165FD">
        <w:t>sites</w:t>
      </w:r>
      <w:r w:rsidR="00741A00">
        <w:t xml:space="preserve"> </w:t>
      </w:r>
      <w:r>
        <w:t xml:space="preserve">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w:t>
      </w:r>
      <w:r w:rsidR="000F73AB">
        <w:t xml:space="preserve"> variability in </w:t>
      </w:r>
      <w:r w:rsidR="007331E6">
        <w:t xml:space="preserve">precipitation </w:t>
      </w:r>
      <w:r w:rsidR="009B6916">
        <w:t xml:space="preserve">and </w:t>
      </w:r>
      <w:r w:rsidR="000F73AB">
        <w:t>edaphic</w:t>
      </w:r>
      <w:ins w:id="228" w:author="Perkowski, Evan A" w:date="2022-12-30T17:13:00Z">
        <w:r w:rsidR="007331E6">
          <w:t xml:space="preserve"> </w:t>
        </w:r>
      </w:ins>
      <w:r w:rsidR="009B6916">
        <w:t>variability between sites</w:t>
      </w:r>
      <w:r w:rsidR="00463A7F">
        <w:t xml:space="preserve"> </w:t>
      </w:r>
      <w:r>
        <w:t>(</w:t>
      </w:r>
      <w:r w:rsidR="006074BA">
        <w:t>Table 1</w:t>
      </w:r>
      <w:r>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ere used</w:t>
      </w:r>
      <w:r w:rsidR="00E4022C">
        <w:t>.</w:t>
      </w:r>
      <w:r w:rsidR="009B12AC">
        <w:t xml:space="preserve"> </w:t>
      </w:r>
      <w:r w:rsidR="00913F4A">
        <w:t>W</w:t>
      </w:r>
      <w:r w:rsidR="009B12AC">
        <w:t>e collected leaf material from three individuals each of the five most abundant</w:t>
      </w:r>
      <w:r w:rsidR="00DA688E">
        <w:t xml:space="preserve"> </w:t>
      </w:r>
      <w:r w:rsidR="009B12AC">
        <w:t xml:space="preserve">species at random locations </w:t>
      </w:r>
      <w:r w:rsidR="00913F4A">
        <w:t>at each site</w:t>
      </w:r>
      <w:r w:rsidR="007C24E0">
        <w:t xml:space="preserve">, only selecting </w:t>
      </w:r>
      <w:r w:rsidR="00DA688E">
        <w:t xml:space="preserve">species that were broadly classified as graminoid, forb/herb, shrub, or subshru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A688E">
        <w:t xml:space="preserve">other </w:t>
      </w:r>
      <w:r w:rsidR="00D12CE9">
        <w:t xml:space="preserve">external </w:t>
      </w:r>
      <w:r w:rsidR="009B12AC">
        <w:t>damage</w:t>
      </w:r>
      <w:r w:rsidR="00DA688E">
        <w:t xml:space="preserve"> and also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xml:space="preserve">. Soil samples were </w:t>
      </w:r>
      <w:r w:rsidR="007C24E0">
        <w:t xml:space="preserve">later </w:t>
      </w:r>
      <w:r w:rsidR="009B12AC">
        <w:t>mixed together by hand to create one composite soil sample per site.</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426C336B" w:rsidR="009B12AC" w:rsidRDefault="009B12AC" w:rsidP="0025039E">
      <w:pPr>
        <w:autoSpaceDE w:val="0"/>
        <w:autoSpaceDN w:val="0"/>
        <w:adjustRightInd w:val="0"/>
        <w:spacing w:line="36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14190314" w:rsidR="009B12AC" w:rsidRDefault="009B12AC" w:rsidP="0025039E">
      <w:pPr>
        <w:autoSpaceDE w:val="0"/>
        <w:autoSpaceDN w:val="0"/>
        <w:adjustRightInd w:val="0"/>
        <w:spacing w:line="360" w:lineRule="auto"/>
        <w:ind w:firstLine="720"/>
        <w:rPr>
          <w:color w:val="000000"/>
        </w:rPr>
      </w:pPr>
      <w:r>
        <w:rPr>
          <w:color w:val="000000"/>
        </w:rPr>
        <w:t xml:space="preserve">Subsamples of dried and homogenized leaf tissue were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w:t>
      </w:r>
      <w:ins w:id="229" w:author="Perkowski, Evan A [2]" w:date="2023-01-02T23:36:00Z">
        <w:r w:rsidR="00463A7F">
          <w:rPr>
            <w:color w:val="000000"/>
          </w:rPr>
          <w:t xml:space="preserve">ienna Pee </w:t>
        </w:r>
      </w:ins>
      <w:r w:rsidR="00343D30">
        <w:rPr>
          <w:color w:val="000000"/>
        </w:rPr>
        <w:t>D</w:t>
      </w:r>
      <w:ins w:id="230" w:author="Perkowski, Evan A [2]" w:date="2023-01-02T23:36:00Z">
        <w:r w:rsidR="00463A7F">
          <w:rPr>
            <w:color w:val="000000"/>
          </w:rPr>
          <w:t>e</w:t>
        </w:r>
      </w:ins>
      <w:ins w:id="231" w:author="Perkowski, Evan A [2]" w:date="2023-01-02T23:37:00Z">
        <w:r w:rsidR="00463A7F">
          <w:rPr>
            <w:color w:val="000000"/>
          </w:rPr>
          <w:t xml:space="preserve">e </w:t>
        </w:r>
      </w:ins>
      <w:r w:rsidR="00343D30">
        <w:rPr>
          <w:color w:val="000000"/>
        </w:rPr>
        <w:t>B</w:t>
      </w:r>
      <w:ins w:id="232" w:author="Perkowski, Evan A [2]" w:date="2023-01-02T23:37:00Z">
        <w:r w:rsidR="00463A7F">
          <w:rPr>
            <w:color w:val="000000"/>
          </w:rPr>
          <w:t>elemnite international reference standard</w:t>
        </w:r>
      </w:ins>
      <w:r w:rsidR="00343D30">
        <w:rPr>
          <w:color w:val="000000"/>
        </w:rPr>
        <w:t>)</w:t>
      </w:r>
      <w:r>
        <w:rPr>
          <w:color w:val="000000"/>
        </w:rPr>
        <w:t xml:space="preserve"> to estimate the ratio of intercellular (</w:t>
      </w:r>
      <w:r>
        <w:rPr>
          <w:i/>
          <w:color w:val="000000"/>
        </w:rPr>
        <w:t>C</w:t>
      </w:r>
      <w:r>
        <w:rPr>
          <w:color w:val="000000"/>
          <w:vertAlign w:val="subscript"/>
        </w:rPr>
        <w:t>i</w:t>
      </w:r>
      <w:r>
        <w:rPr>
          <w:color w:val="000000"/>
        </w:rPr>
        <w:t xml:space="preserve">) to </w:t>
      </w:r>
      <w:r>
        <w:rPr>
          <w:color w:val="000000"/>
        </w:rPr>
        <w:lastRenderedPageBreak/>
        <w:t>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F7E47">
        <w:rPr>
          <w:color w:val="000000"/>
        </w:rPr>
        <w:t xml:space="preserve">leaf </w:t>
      </w:r>
      <w:r w:rsidR="006F7E47">
        <w:rPr>
          <w:i/>
          <w:iCs/>
          <w:color w:val="000000"/>
        </w:rPr>
        <w:t>C</w:t>
      </w:r>
      <w:r w:rsidR="006F7E47">
        <w:rPr>
          <w:color w:val="000000"/>
          <w:vertAlign w:val="subscript"/>
        </w:rPr>
        <w:t>i</w:t>
      </w:r>
      <w:r w:rsidR="006F7E47">
        <w:rPr>
          <w:color w:val="000000"/>
        </w:rPr>
        <w:t>:</w:t>
      </w:r>
      <w:r w:rsidR="006F7E47">
        <w:rPr>
          <w:i/>
          <w:iCs/>
          <w:color w:val="000000"/>
        </w:rPr>
        <w:t>C</w:t>
      </w:r>
      <w:r w:rsidR="006F7E47">
        <w:rPr>
          <w:color w:val="000000"/>
          <w:vertAlign w:val="subscript"/>
        </w:rPr>
        <w:t>a</w:t>
      </w:r>
      <w:r w:rsidR="006F7E47">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sidR="0025039E">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537726F8" w:rsidR="009B12AC" w:rsidRPr="00A54DE5" w:rsidRDefault="009B12AC" w:rsidP="0025039E">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745E7098" w14:textId="00AD85CC" w:rsidR="009B12AC" w:rsidRDefault="005E6A0B" w:rsidP="0025039E">
      <w:pPr>
        <w:autoSpaceDE w:val="0"/>
        <w:autoSpaceDN w:val="0"/>
        <w:adjustRightInd w:val="0"/>
        <w:spacing w:line="360" w:lineRule="auto"/>
        <w:rPr>
          <w:color w:val="000000"/>
        </w:rPr>
      </w:pPr>
      <w:r>
        <w:rPr>
          <w:color w:val="000000"/>
        </w:rPr>
        <w:t>w</w:t>
      </w:r>
      <w:r w:rsidR="00913F4A">
        <w:rPr>
          <w:color w:val="000000"/>
        </w:rPr>
        <w:t xml:space="preserve">her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air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172EAFB7" w14:textId="0B51A050" w:rsidR="007C1193" w:rsidRDefault="009B12AC" w:rsidP="0025039E">
      <w:pPr>
        <w:autoSpaceDE w:val="0"/>
        <w:autoSpaceDN w:val="0"/>
        <w:adjustRightInd w:val="0"/>
        <w:spacing w:line="360" w:lineRule="auto"/>
        <w:rPr>
          <w:ins w:id="233" w:author="Perkowski, Evan A" w:date="2023-01-04T11:57:00Z"/>
          <w:color w:val="000000"/>
        </w:rPr>
      </w:pPr>
      <w:commentRangeStart w:id="234"/>
      <w:commentRangeStart w:id="235"/>
      <w:commentRangeStart w:id="236"/>
      <w:r>
        <w:rPr>
          <w:color w:val="000000"/>
          <w:lang w:val="el-GR"/>
        </w:rPr>
        <w:t>δ</w:t>
      </w:r>
      <w:r w:rsidRPr="00F72660">
        <w:rPr>
          <w:color w:val="000000"/>
          <w:vertAlign w:val="superscript"/>
        </w:rPr>
        <w:t>13</w:t>
      </w:r>
      <w:r>
        <w:rPr>
          <w:color w:val="000000"/>
        </w:rPr>
        <w:t>C</w:t>
      </w:r>
      <w:r>
        <w:rPr>
          <w:color w:val="000000"/>
          <w:vertAlign w:val="subscript"/>
        </w:rPr>
        <w:t>air</w:t>
      </w:r>
      <w:commentRangeEnd w:id="234"/>
      <w:r>
        <w:rPr>
          <w:rStyle w:val="CommentReference"/>
          <w:rFonts w:eastAsiaTheme="minorHAnsi" w:cs="Times New Roman (Body CS)"/>
        </w:rPr>
        <w:commentReference w:id="234"/>
      </w:r>
      <w:commentRangeEnd w:id="235"/>
      <w:r w:rsidR="00913F4A">
        <w:rPr>
          <w:rStyle w:val="CommentReference"/>
          <w:rFonts w:eastAsiaTheme="minorHAnsi" w:cs="Times New Roman (Body CS)"/>
        </w:rPr>
        <w:commentReference w:id="235"/>
      </w:r>
      <w:commentRangeEnd w:id="236"/>
      <w:r w:rsidR="00937D97">
        <w:rPr>
          <w:rStyle w:val="CommentReference"/>
          <w:rFonts w:eastAsiaTheme="minorHAnsi" w:cs="Times New Roman (Body CS)"/>
        </w:rPr>
        <w:commentReference w:id="236"/>
      </w:r>
      <w:ins w:id="237" w:author="Perkowski, Evan A" w:date="2023-01-04T11:56:00Z">
        <w:r w:rsidR="007C1193">
          <w:rPr>
            <w:color w:val="000000"/>
          </w:rPr>
          <w:t>,</w:t>
        </w:r>
      </w:ins>
      <w:r>
        <w:rPr>
          <w:color w:val="000000"/>
        </w:rPr>
        <w:t xml:space="preserve"> </w:t>
      </w:r>
      <w:ins w:id="238" w:author="Perkowski, Evan A" w:date="2023-01-04T11:55:00Z">
        <w:r w:rsidR="007C1193">
          <w:rPr>
            <w:color w:val="000000"/>
          </w:rPr>
          <w:t xml:space="preserve">traditionally </w:t>
        </w:r>
      </w:ins>
      <w:r>
        <w:rPr>
          <w:color w:val="000000"/>
        </w:rPr>
        <w:t>assumed to be -8</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1","issue":"5692","issued":{"date-parts":[["1979","1","1"]]},"page":"121-123","title":"Recent trends in the &lt;sup&gt;13&lt;/sup&gt;C/&lt;sup&gt;12&lt;/sup&gt;C ratio of atmospheric carbon dioxide","type":"article-journal","volume":"277"},"uris":["http://www.mendeley.com/documents/?uuid=5b753373-5952-40b2-8d1c-5f652cc2a382"]},{"id":"ITEM-2","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2","issue":"1","issued":{"date-parts":[["1989","6"]]},"page":"503-537","title":"Carbon Isotope Discrimination and Photosynthesis","type":"article-journal","volume":"40"},"uris":["http://www.mendeley.com/documents/?uuid=481f9f8f-b219-4f4b-8bb9-6e25cbdb428a"]}],"mendeley":{"formattedCitation":"(Keeling et al. 1979, Farquhar et al. 1989)","plainTextFormattedCitation":"(Keeling et al. 1979, Farquhar et al. 1989)","previouslyFormattedCitation":"(Keeling et al. 1979, Farquhar et al. 1989)"},"properties":{"noteIndex":0},"schema":"https://github.com/citation-style-language/schema/raw/master/csl-citation.json"}</w:instrText>
      </w:r>
      <w:r>
        <w:rPr>
          <w:color w:val="000000"/>
        </w:rPr>
        <w:fldChar w:fldCharType="separate"/>
      </w:r>
      <w:r w:rsidR="0025039E" w:rsidRPr="0025039E">
        <w:rPr>
          <w:noProof/>
          <w:color w:val="000000"/>
        </w:rPr>
        <w:t>(Keeling et al. 1979, Farquhar et al. 1989)</w:t>
      </w:r>
      <w:r>
        <w:rPr>
          <w:color w:val="000000"/>
        </w:rPr>
        <w:fldChar w:fldCharType="end"/>
      </w:r>
      <w:r>
        <w:rPr>
          <w:color w:val="000000"/>
        </w:rPr>
        <w:t>,</w:t>
      </w:r>
      <w:ins w:id="239" w:author="Perkowski, Evan A" w:date="2023-01-04T11:55:00Z">
        <w:r w:rsidR="007C1193">
          <w:rPr>
            <w:color w:val="000000"/>
          </w:rPr>
          <w:t xml:space="preserve"> </w:t>
        </w:r>
      </w:ins>
      <w:ins w:id="240" w:author="Perkowski, Evan A" w:date="2023-01-04T11:56:00Z">
        <w:r w:rsidR="007C1193">
          <w:rPr>
            <w:color w:val="000000"/>
          </w:rPr>
          <w:t>was calculated as a function of calendar year</w:t>
        </w:r>
      </w:ins>
      <w:ins w:id="241" w:author="Perkowski, Evan A" w:date="2023-01-04T11:57:00Z">
        <w:r w:rsidR="007C1193">
          <w:rPr>
            <w:color w:val="000000"/>
          </w:rPr>
          <w:t xml:space="preserve"> </w:t>
        </w:r>
        <w:r w:rsidR="007C1193">
          <w:rPr>
            <w:i/>
            <w:iCs/>
            <w:color w:val="000000"/>
          </w:rPr>
          <w:t>t</w:t>
        </w:r>
      </w:ins>
      <w:ins w:id="242" w:author="Perkowski, Evan A" w:date="2023-01-04T11:56:00Z">
        <w:r w:rsidR="007C1193">
          <w:rPr>
            <w:color w:val="000000"/>
          </w:rPr>
          <w:t xml:space="preserve"> using an empirical equation derived in </w:t>
        </w:r>
      </w:ins>
      <w:r w:rsidR="007C1193">
        <w:rPr>
          <w:color w:val="000000"/>
        </w:rPr>
        <w:fldChar w:fldCharType="begin" w:fldLock="1"/>
      </w:r>
      <w:r w:rsidR="0025039E">
        <w:rPr>
          <w:color w:val="000000"/>
        </w:rPr>
        <w:instrText>ADDIN CSL_CITATION {"citationItems":[{"id":"ITEM-1","itemData":{"DOI":"10.1016/S0016-7037(99)00088-5","ISSN":"00167037","abstract":"To evaluate how the land carbon reservoir has been acting as a sink to the anthropogenic CO2 input to the atmosphere, it is important to study how plants in natural forests physiologically adjust to the changing atmospheric conditions. This has been studied intensively using controlled experiments, but it has been difficult to scale short-term observations to long-term ecosystem-level response. This paper derives variations of plant intrinsic water-use efficiency from natural trees for the past 100-200 years using carbon isotope chronologies. This parameter may potentially cause an increase in plant growth rate by improving the efficiency of plant water use, especially in arid environments. Attempts were made to isolate variations of intrinsic water-use efficiency as a function of only the CO2 concentration of the atmosphere. The intrinsic water-use efficiency of almost all trees increased with increasing atmospheric CO2 concentration. This is caused by an increase in the carbon assimilation rate (A) and/or a decrease in the stomatal conductance (g). The increase in plant intrinsic water-use efficiency may imply an increase in plant transpiration efficiency which may have a direct connection with changes in plant biomass.","author":[{"dropping-particle":"","family":"Feng","given":"Xiahong","non-dropping-particle":"","parse-names":false,"suffix":""}],"container-title":"Geochimica et Cosmochimica Acta","id":"ITEM-1","issue":"13-14","issued":{"date-parts":[["1999"]]},"page":"1891-1903","title":"Trends in intrinsic water-use efficiency of natural trees for the past 100-200 years: A response to atmospheric CO2 concentration","type":"article-journal","volume":"63"},"uris":["http://www.mendeley.com/documents/?uuid=7cf2dc07-3a37-457b-8b97-4f6b15df690f"]}],"mendeley":{"formattedCitation":"(Feng 1999)","manualFormatting":"Feng (1999)","plainTextFormattedCitation":"(Feng 1999)","previouslyFormattedCitation":"(Feng 1999)"},"properties":{"noteIndex":0},"schema":"https://github.com/citation-style-language/schema/raw/master/csl-citation.json"}</w:instrText>
      </w:r>
      <w:r w:rsidR="007C1193">
        <w:rPr>
          <w:color w:val="000000"/>
        </w:rPr>
        <w:fldChar w:fldCharType="separate"/>
      </w:r>
      <w:r w:rsidR="007C1193" w:rsidRPr="007C1193">
        <w:rPr>
          <w:noProof/>
          <w:color w:val="000000"/>
        </w:rPr>
        <w:t>Feng</w:t>
      </w:r>
      <w:ins w:id="243" w:author="Perkowski, Evan A" w:date="2023-01-04T11:56:00Z">
        <w:r w:rsidR="007C1193">
          <w:rPr>
            <w:noProof/>
            <w:color w:val="000000"/>
          </w:rPr>
          <w:t xml:space="preserve"> (</w:t>
        </w:r>
      </w:ins>
      <w:r w:rsidR="007C1193" w:rsidRPr="007C1193">
        <w:rPr>
          <w:noProof/>
          <w:color w:val="000000"/>
        </w:rPr>
        <w:t>1999)</w:t>
      </w:r>
      <w:ins w:id="244" w:author="Perkowski, Evan A" w:date="2023-01-04T11:56:00Z">
        <w:r w:rsidR="007C1193">
          <w:rPr>
            <w:color w:val="000000"/>
          </w:rPr>
          <w:fldChar w:fldCharType="end"/>
        </w:r>
      </w:ins>
      <w:ins w:id="245" w:author="Perkowski, Evan A" w:date="2023-01-04T11:57:00Z">
        <w:r w:rsidR="007C1193">
          <w:rPr>
            <w:color w:val="000000"/>
          </w:rPr>
          <w:t>:</w:t>
        </w:r>
      </w:ins>
    </w:p>
    <w:p w14:paraId="4D16143A" w14:textId="77238959" w:rsidR="007C1193" w:rsidRPr="00937D97" w:rsidRDefault="00000000" w:rsidP="0025039E">
      <w:pPr>
        <w:autoSpaceDE w:val="0"/>
        <w:autoSpaceDN w:val="0"/>
        <w:adjustRightInd w:val="0"/>
        <w:spacing w:line="360" w:lineRule="auto"/>
        <w:rPr>
          <w:ins w:id="246" w:author="Perkowski, Evan A" w:date="2023-01-04T12:03:00Z"/>
          <w:color w:val="000000"/>
        </w:rPr>
      </w:pPr>
      <m:oMath>
        <m:sSup>
          <m:sSupPr>
            <m:ctrlPr>
              <w:ins w:id="247" w:author="Perkowski, Evan A" w:date="2023-01-04T11:57:00Z">
                <w:rPr>
                  <w:rFonts w:ascii="Cambria Math" w:hAnsi="Cambria Math"/>
                  <w:i/>
                  <w:color w:val="000000"/>
                </w:rPr>
              </w:ins>
            </m:ctrlPr>
          </m:sSupPr>
          <m:e>
            <m:r>
              <w:ins w:id="248" w:author="Perkowski, Evan A" w:date="2023-01-04T11:57:00Z">
                <w:rPr>
                  <w:rFonts w:ascii="Cambria Math" w:hAnsi="Cambria Math"/>
                  <w:color w:val="000000"/>
                </w:rPr>
                <m:t>δ</m:t>
              </w:ins>
            </m:r>
          </m:e>
          <m:sup>
            <m:r>
              <w:ins w:id="249" w:author="Perkowski, Evan A" w:date="2023-01-04T11:58:00Z">
                <w:rPr>
                  <w:rFonts w:ascii="Cambria Math" w:hAnsi="Cambria Math"/>
                  <w:color w:val="000000"/>
                </w:rPr>
                <m:t>13</m:t>
              </w:ins>
            </m:r>
          </m:sup>
        </m:sSup>
        <m:sSub>
          <m:sSubPr>
            <m:ctrlPr>
              <w:ins w:id="250" w:author="Perkowski, Evan A" w:date="2023-01-04T11:58:00Z">
                <w:rPr>
                  <w:rFonts w:ascii="Cambria Math" w:hAnsi="Cambria Math"/>
                  <w:i/>
                  <w:color w:val="000000"/>
                </w:rPr>
              </w:ins>
            </m:ctrlPr>
          </m:sSubPr>
          <m:e>
            <m:r>
              <w:ins w:id="251" w:author="Perkowski, Evan A" w:date="2023-01-04T11:58:00Z">
                <w:rPr>
                  <w:rFonts w:ascii="Cambria Math" w:hAnsi="Cambria Math"/>
                  <w:color w:val="000000"/>
                </w:rPr>
                <m:t>C</m:t>
              </w:ins>
            </m:r>
          </m:e>
          <m:sub>
            <m:r>
              <w:ins w:id="252" w:author="Perkowski, Evan A" w:date="2023-01-04T11:58:00Z">
                <w:rPr>
                  <w:rFonts w:ascii="Cambria Math" w:hAnsi="Cambria Math"/>
                  <w:color w:val="000000"/>
                </w:rPr>
                <m:t>air</m:t>
              </w:ins>
            </m:r>
          </m:sub>
        </m:sSub>
        <m:r>
          <w:ins w:id="253" w:author="Perkowski, Evan A" w:date="2023-01-04T11:58:00Z">
            <w:rPr>
              <w:rFonts w:ascii="Cambria Math" w:hAnsi="Cambria Math"/>
              <w:color w:val="000000"/>
            </w:rPr>
            <m:t>=-6.429-0.006</m:t>
          </w:ins>
        </m:r>
        <m:sSup>
          <m:sSupPr>
            <m:ctrlPr>
              <w:ins w:id="254" w:author="Perkowski, Evan A" w:date="2023-01-04T11:58:00Z">
                <w:rPr>
                  <w:rFonts w:ascii="Cambria Math" w:hAnsi="Cambria Math"/>
                  <w:i/>
                  <w:color w:val="000000"/>
                </w:rPr>
              </w:ins>
            </m:ctrlPr>
          </m:sSupPr>
          <m:e>
            <m:r>
              <w:ins w:id="255" w:author="Perkowski, Evan A" w:date="2023-01-04T11:58:00Z">
                <w:rPr>
                  <w:rFonts w:ascii="Cambria Math" w:hAnsi="Cambria Math"/>
                  <w:color w:val="000000"/>
                </w:rPr>
                <m:t>e</m:t>
              </w:ins>
            </m:r>
          </m:e>
          <m:sup>
            <m:r>
              <w:ins w:id="256" w:author="Perkowski, Evan A" w:date="2023-01-04T11:58:00Z">
                <w:rPr>
                  <w:rFonts w:ascii="Cambria Math" w:hAnsi="Cambria Math"/>
                  <w:color w:val="000000"/>
                </w:rPr>
                <m:t>[0.0217</m:t>
              </w:ins>
            </m:r>
            <m:d>
              <m:dPr>
                <m:ctrlPr>
                  <w:ins w:id="257" w:author="Perkowski, Evan A" w:date="2023-01-04T11:58:00Z">
                    <w:rPr>
                      <w:rFonts w:ascii="Cambria Math" w:hAnsi="Cambria Math"/>
                      <w:i/>
                      <w:color w:val="000000"/>
                    </w:rPr>
                  </w:ins>
                </m:ctrlPr>
              </m:dPr>
              <m:e>
                <m:r>
                  <w:ins w:id="258" w:author="Perkowski, Evan A" w:date="2023-01-04T11:58:00Z">
                    <w:rPr>
                      <w:rFonts w:ascii="Cambria Math" w:hAnsi="Cambria Math"/>
                      <w:color w:val="000000"/>
                    </w:rPr>
                    <m:t>t-1740</m:t>
                  </w:ins>
                </m:r>
              </m:e>
            </m:d>
            <m:r>
              <w:ins w:id="259" w:author="Perkowski, Evan A" w:date="2023-01-04T11:58:00Z">
                <w:rPr>
                  <w:rFonts w:ascii="Cambria Math" w:hAnsi="Cambria Math"/>
                  <w:color w:val="000000"/>
                </w:rPr>
                <m:t>]</m:t>
              </w:ins>
            </m:r>
          </m:sup>
        </m:sSup>
      </m:oMath>
      <w:ins w:id="260" w:author="Perkowski, Evan A" w:date="2023-01-12T14:39:00Z">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t>(3)</w:t>
        </w:r>
      </w:ins>
    </w:p>
    <w:p w14:paraId="6EB2AE03" w14:textId="5EAEB638" w:rsidR="009B12AC" w:rsidRPr="00937D97" w:rsidRDefault="00937D97" w:rsidP="0025039E">
      <w:pPr>
        <w:autoSpaceDE w:val="0"/>
        <w:autoSpaceDN w:val="0"/>
        <w:adjustRightInd w:val="0"/>
        <w:spacing w:line="360" w:lineRule="auto"/>
        <w:rPr>
          <w:iCs/>
          <w:color w:val="000000"/>
        </w:rPr>
      </w:pPr>
      <w:ins w:id="261" w:author="Perkowski, Evan A" w:date="2023-01-04T12:04:00Z">
        <w:r>
          <w:rPr>
            <w:color w:val="000000"/>
          </w:rPr>
          <w:t xml:space="preserve">This calculation resulted in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values for 2020 and 2021 as -9.04 and -9.09, respectively</w:t>
        </w:r>
      </w:ins>
      <w:ins w:id="262" w:author="Perkowski, Evan A" w:date="2023-01-04T12:05:00Z">
        <w:r>
          <w:rPr>
            <w:color w:val="000000"/>
          </w:rPr>
          <w:t xml:space="preserve">. </w:t>
        </w:r>
      </w:ins>
      <w:r w:rsidR="009B12AC" w:rsidRPr="002363D4">
        <w:rPr>
          <w:i/>
          <w:iCs/>
          <w:color w:val="000000"/>
        </w:rPr>
        <w:t>a</w:t>
      </w:r>
      <w:r w:rsidR="009B12AC">
        <w:rPr>
          <w:color w:val="000000"/>
        </w:rPr>
        <w:t xml:space="preserve"> represents the fractionation between </w:t>
      </w:r>
      <w:r w:rsidR="009B12AC">
        <w:rPr>
          <w:color w:val="000000"/>
          <w:vertAlign w:val="superscript"/>
        </w:rPr>
        <w:t>12</w:t>
      </w:r>
      <w:r w:rsidR="009B12AC">
        <w:rPr>
          <w:color w:val="000000"/>
        </w:rPr>
        <w:t xml:space="preserve">C and </w:t>
      </w:r>
      <w:r w:rsidR="009B12AC">
        <w:rPr>
          <w:color w:val="000000"/>
          <w:vertAlign w:val="superscript"/>
        </w:rPr>
        <w:t>13</w:t>
      </w:r>
      <w:r w:rsidR="009B12AC">
        <w:rPr>
          <w:color w:val="000000"/>
        </w:rPr>
        <w:t>C due to diffusion in air, assumed to be 4.4</w:t>
      </w:r>
      <w:r w:rsidR="009B12AC" w:rsidRPr="00771C52">
        <w:rPr>
          <w:color w:val="000000"/>
        </w:rPr>
        <w:t>‰</w:t>
      </w:r>
      <w:r w:rsidR="009B12AC">
        <w:rPr>
          <w:color w:val="000000"/>
        </w:rPr>
        <w:t xml:space="preserve">, and </w:t>
      </w:r>
      <w:r w:rsidR="009B12AC">
        <w:rPr>
          <w:i/>
          <w:iCs/>
          <w:color w:val="000000"/>
        </w:rPr>
        <w:t>b</w:t>
      </w:r>
      <w:r w:rsidR="009B12AC">
        <w:rPr>
          <w:color w:val="000000"/>
        </w:rPr>
        <w:t xml:space="preserve"> represents the fractionation caused by Rubisco carboxylation, assumed to be 27</w:t>
      </w:r>
      <w:r w:rsidR="009B12AC" w:rsidRPr="00771C52">
        <w:rPr>
          <w:color w:val="000000"/>
        </w:rPr>
        <w:t>‰</w:t>
      </w:r>
      <w:r w:rsidR="009B12AC">
        <w:rPr>
          <w:color w:val="000000"/>
        </w:rPr>
        <w:t xml:space="preserve"> </w:t>
      </w:r>
      <w:r w:rsidR="009B12AC">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sidR="009B12AC">
        <w:rPr>
          <w:color w:val="000000"/>
        </w:rPr>
        <w:fldChar w:fldCharType="separate"/>
      </w:r>
      <w:r w:rsidR="0025039E" w:rsidRPr="0025039E">
        <w:rPr>
          <w:noProof/>
          <w:color w:val="000000"/>
        </w:rPr>
        <w:t>(Farquhar et al. 1989)</w:t>
      </w:r>
      <w:r w:rsidR="009B12AC">
        <w:rPr>
          <w:color w:val="000000"/>
        </w:rPr>
        <w:fldChar w:fldCharType="end"/>
      </w:r>
      <w:r w:rsidR="009B12AC">
        <w:rPr>
          <w:color w:val="000000"/>
        </w:rPr>
        <w:t>. 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and was derived from:</w:t>
      </w:r>
    </w:p>
    <w:p w14:paraId="57CA98BB" w14:textId="1B51430A"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ins w:id="263" w:author="Perkowski, Evan A" w:date="2023-01-12T14:39:00Z">
        <w:r w:rsidR="00A631F4">
          <w:rPr>
            <w:rFonts w:eastAsiaTheme="minorEastAsia"/>
            <w:iCs/>
            <w:color w:val="000000"/>
          </w:rPr>
          <w:t>4</w:t>
        </w:r>
      </w:ins>
      <w:r>
        <w:rPr>
          <w:rFonts w:eastAsiaTheme="minorEastAsia"/>
          <w:iCs/>
          <w:color w:val="000000"/>
        </w:rPr>
        <w:t>)</w:t>
      </w:r>
    </w:p>
    <w:p w14:paraId="125230A7" w14:textId="61EDDD1C" w:rsidR="009B12AC" w:rsidRDefault="009B12AC" w:rsidP="0025039E">
      <w:pPr>
        <w:autoSpaceDE w:val="0"/>
        <w:autoSpaceDN w:val="0"/>
        <w:adjustRightInd w:val="0"/>
        <w:spacing w:line="36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w:t>
      </w:r>
      <w:r w:rsidR="005E6A0B">
        <w:rPr>
          <w:color w:val="000000"/>
        </w:rPr>
        <w:t xml:space="preserve"> assumed to be incorrect an</w:t>
      </w:r>
      <w:r w:rsidR="000F73AB">
        <w:rPr>
          <w:color w:val="000000"/>
        </w:rPr>
        <w:t>d</w:t>
      </w:r>
      <w:r>
        <w:rPr>
          <w:color w:val="000000"/>
        </w:rPr>
        <w:t xml:space="preserve"> removed.</w:t>
      </w:r>
    </w:p>
    <w:p w14:paraId="1FA0E7D2" w14:textId="4BB07557" w:rsidR="007F134F" w:rsidRDefault="009B12AC" w:rsidP="0025039E">
      <w:pPr>
        <w:autoSpaceDE w:val="0"/>
        <w:autoSpaceDN w:val="0"/>
        <w:adjustRightInd w:val="0"/>
        <w:spacing w:line="36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w:t>
      </w:r>
      <w:ins w:id="264" w:author="Perkowski, Evan A [2]" w:date="2023-01-02T23:38:00Z">
        <w:r w:rsidR="00463A7F">
          <w:rPr>
            <w:color w:val="000000"/>
          </w:rPr>
          <w:t>e</w:t>
        </w:r>
      </w:ins>
      <w:r>
        <w:rPr>
          <w:color w:val="000000"/>
        </w:rPr>
        <w:t xml:space="preserve">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25039E">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7100FB24"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ins w:id="265" w:author="Perkowski, Evan A" w:date="2023-01-12T14:39:00Z">
        <w:r w:rsidR="00A631F4">
          <w:rPr>
            <w:rFonts w:eastAsiaTheme="minorEastAsia"/>
            <w:iCs/>
            <w:color w:val="000000"/>
          </w:rPr>
          <w:t>5</w:t>
        </w:r>
      </w:ins>
      <w:r>
        <w:rPr>
          <w:rFonts w:eastAsiaTheme="minorEastAsia"/>
          <w:iCs/>
          <w:color w:val="000000"/>
        </w:rPr>
        <w:t>)</w:t>
      </w:r>
    </w:p>
    <w:p w14:paraId="7B8465DB" w14:textId="67B5475F" w:rsidR="009B12AC"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9B12AC">
        <w:rPr>
          <w:color w:val="000000"/>
        </w:rPr>
        <w:fldChar w:fldCharType="begin" w:fldLock="1"/>
      </w:r>
      <w:r w:rsidR="0025039E">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9B12AC">
        <w:rPr>
          <w:color w:val="000000"/>
        </w:rPr>
        <w:fldChar w:fldCharType="separate"/>
      </w:r>
      <w:r w:rsidR="009B12AC" w:rsidRPr="00AA5067">
        <w:rPr>
          <w:noProof/>
          <w:color w:val="000000"/>
        </w:rPr>
        <w:t xml:space="preserve">Huber </w:t>
      </w:r>
      <w:r w:rsidR="009B12AC" w:rsidRPr="00AA5067">
        <w:rPr>
          <w:i/>
          <w:noProof/>
          <w:color w:val="000000"/>
        </w:rPr>
        <w:t>et al.</w:t>
      </w:r>
      <w:r w:rsidR="009B12AC" w:rsidRPr="00AA5067">
        <w:rPr>
          <w:noProof/>
          <w:color w:val="000000"/>
        </w:rPr>
        <w:t xml:space="preserve"> </w:t>
      </w:r>
      <w:r w:rsidR="009B12AC">
        <w:rPr>
          <w:noProof/>
          <w:color w:val="000000"/>
        </w:rPr>
        <w:t>(</w:t>
      </w:r>
      <w:r w:rsidR="009B12AC" w:rsidRPr="00AA5067">
        <w:rPr>
          <w:noProof/>
          <w:color w:val="000000"/>
        </w:rPr>
        <w:t>2009)</w:t>
      </w:r>
      <w:r w:rsidR="009B12AC">
        <w:rPr>
          <w:color w:val="000000"/>
        </w:rPr>
        <w:fldChar w:fldCharType="end"/>
      </w:r>
      <w:r w:rsidR="009B12AC">
        <w:rPr>
          <w:color w:val="000000"/>
        </w:rPr>
        <w:t xml:space="preserve">. D represents vapor pressure deficit (Pa), set to the mean vapor pressure deficit of the seven days leading up to each site visit,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68B477A6"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ins w:id="266" w:author="Perkowski, Evan A" w:date="2023-01-12T14:39:00Z">
        <w:r w:rsidR="00A631F4">
          <w:rPr>
            <w:rFonts w:eastAsiaTheme="minorEastAsia"/>
            <w:color w:val="000000"/>
          </w:rPr>
          <w:t>6</w:t>
        </w:r>
      </w:ins>
      <w:r>
        <w:rPr>
          <w:rFonts w:eastAsiaTheme="minorEastAsia"/>
          <w:color w:val="000000"/>
        </w:rPr>
        <w:t>)</w:t>
      </w:r>
    </w:p>
    <w:p w14:paraId="72DACAD6" w14:textId="5ED7851F" w:rsidR="004E5019" w:rsidRDefault="009B12AC" w:rsidP="0025039E">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w:t>
      </w:r>
      <w:r>
        <w:rPr>
          <w:color w:val="000000"/>
        </w:rPr>
        <w:lastRenderedPageBreak/>
        <w:t xml:space="preserve">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sidR="0025039E">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sidR="0025039E">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25039E">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öcker et al. (2020)","plainTextFormattedCitation":"(Stocker et al. 2020)","previouslyFormattedCitation":"(Stocker et al.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p>
    <w:p w14:paraId="3D65370F" w14:textId="6B172B08" w:rsidR="00CF1D5B" w:rsidRDefault="00CF1D5B" w:rsidP="0025039E">
      <w:pPr>
        <w:autoSpaceDE w:val="0"/>
        <w:autoSpaceDN w:val="0"/>
        <w:adjustRightInd w:val="0"/>
        <w:spacing w:line="360" w:lineRule="auto"/>
      </w:pPr>
      <w:r>
        <w:br w:type="page"/>
      </w:r>
    </w:p>
    <w:p w14:paraId="5DC25A91" w14:textId="10921AAE" w:rsidR="0070451C" w:rsidRDefault="00CF1D5B" w:rsidP="0025039E">
      <w:pPr>
        <w:spacing w:line="36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25039E">
      <w:pPr>
        <w:spacing w:line="360" w:lineRule="auto"/>
      </w:pPr>
      <w:r>
        <w:rPr>
          <w:b/>
          <w:bCs/>
        </w:rPr>
        <w:lastRenderedPageBreak/>
        <w:t>Figure 1</w:t>
      </w:r>
    </w:p>
    <w:p w14:paraId="0A339CA6" w14:textId="6A12A8AF" w:rsidR="00E6025B" w:rsidRPr="0082190A" w:rsidRDefault="0082190A" w:rsidP="0025039E">
      <w:pPr>
        <w:spacing w:line="360" w:lineRule="auto"/>
        <w:rPr>
          <w:b/>
          <w:bCs/>
        </w:rPr>
      </w:pPr>
      <w:ins w:id="267" w:author="Perkowski, Evan A" w:date="2023-01-06T11:56:00Z">
        <w:r>
          <w:rPr>
            <w:b/>
            <w:bCs/>
            <w:noProof/>
          </w:rPr>
          <w:drawing>
            <wp:inline distT="0" distB="0" distL="0" distR="0" wp14:anchorId="1B3D3A9F" wp14:editId="12FBF7B2">
              <wp:extent cx="9012835" cy="3605134"/>
              <wp:effectExtent l="0" t="0" r="4445" b="1905"/>
              <wp:docPr id="2" name="Picture 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diagram&#10;&#10;Description automatically generated"/>
                      <pic:cNvPicPr/>
                    </pic:nvPicPr>
                    <pic:blipFill>
                      <a:blip r:embed="rId14"/>
                      <a:stretch>
                        <a:fillRect/>
                      </a:stretch>
                    </pic:blipFill>
                    <pic:spPr>
                      <a:xfrm>
                        <a:off x="0" y="0"/>
                        <a:ext cx="9049260" cy="3619704"/>
                      </a:xfrm>
                      <a:prstGeom prst="rect">
                        <a:avLst/>
                      </a:prstGeom>
                    </pic:spPr>
                  </pic:pic>
                </a:graphicData>
              </a:graphic>
            </wp:inline>
          </w:drawing>
        </w:r>
      </w:ins>
      <w:ins w:id="268" w:author="Perkowski, Evan A [2]" w:date="2023-01-15T22:20:00Z">
        <w:r w:rsidR="00273D41" w:rsidRPr="00273D41">
          <w:t xml:space="preserve"> </w:t>
        </w:r>
      </w:ins>
      <w:del w:id="269" w:author="Perkowski, Evan A" w:date="2023-01-06T11:50:00Z">
        <w:r w:rsidR="00793742" w:rsidDel="00624850">
          <w:rPr>
            <w:b/>
            <w:bCs/>
            <w:noProof/>
          </w:rPr>
          <w:drawing>
            <wp:inline distT="0" distB="0" distL="0" distR="0" wp14:anchorId="71874E6C" wp14:editId="2B605BD0">
              <wp:extent cx="9012237" cy="3130318"/>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5"/>
                      <a:srcRect b="13165"/>
                      <a:stretch/>
                    </pic:blipFill>
                    <pic:spPr bwMode="auto">
                      <a:xfrm>
                        <a:off x="0" y="0"/>
                        <a:ext cx="9038532" cy="3139451"/>
                      </a:xfrm>
                      <a:prstGeom prst="rect">
                        <a:avLst/>
                      </a:prstGeom>
                      <a:ln>
                        <a:noFill/>
                      </a:ln>
                      <a:extLst>
                        <a:ext uri="{53640926-AAD7-44D8-BBD7-CCE9431645EC}">
                          <a14:shadowObscured xmlns:a14="http://schemas.microsoft.com/office/drawing/2010/main"/>
                        </a:ext>
                      </a:extLst>
                    </pic:spPr>
                  </pic:pic>
                </a:graphicData>
              </a:graphic>
            </wp:inline>
          </w:drawing>
        </w:r>
      </w:del>
      <w:r w:rsidR="00793742">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 xml:space="preserve">In both panels, </w:t>
      </w:r>
      <w:ins w:id="270" w:author="Perkowski, Evan A" w:date="2023-01-16T11:12:00Z">
        <w:r w:rsidR="00CE37B5">
          <w:t>addition signs</w:t>
        </w:r>
      </w:ins>
      <w:r w:rsidR="00D16201">
        <w:t xml:space="preserve"> refer to sites visited in 2020, </w:t>
      </w:r>
      <w:ins w:id="271" w:author="Perkowski, Evan A" w:date="2023-01-16T11:12:00Z">
        <w:r w:rsidR="00CE37B5">
          <w:t xml:space="preserve">multiplication signs </w:t>
        </w:r>
      </w:ins>
      <w:r w:rsidR="00D16201">
        <w:t xml:space="preserve">to sites visited in 2021, and </w:t>
      </w:r>
      <w:ins w:id="272" w:author="Perkowski, Evan A" w:date="2023-01-16T11:12:00Z">
        <w:r w:rsidR="00CE37B5">
          <w:t>asterisks</w:t>
        </w:r>
      </w:ins>
      <w:r w:rsidR="00D16201">
        <w:t xml:space="preserve"> to sites visited in 2020 and 2021. </w:t>
      </w:r>
      <w:r w:rsidR="007B5E13">
        <w:t xml:space="preserve">The scale bar in panel A </w:t>
      </w:r>
      <w:r w:rsidR="00136EA4">
        <w:t>also applies to panel B</w:t>
      </w:r>
      <w:r w:rsidR="007B5E13">
        <w:t>.</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25039E">
      <w:pPr>
        <w:spacing w:line="360" w:lineRule="auto"/>
      </w:pPr>
      <w:r>
        <w:rPr>
          <w:i/>
          <w:iCs/>
        </w:rPr>
        <w:lastRenderedPageBreak/>
        <w:t>Site climate data</w:t>
      </w:r>
    </w:p>
    <w:p w14:paraId="4DE5990B" w14:textId="2462336B" w:rsidR="00996E52" w:rsidRDefault="00996E52" w:rsidP="0025039E">
      <w:pPr>
        <w:spacing w:line="360" w:lineRule="auto"/>
        <w:ind w:firstLine="720"/>
      </w:pPr>
      <w:r>
        <w:t xml:space="preserve">We used the Parameter-elevation Regressions on Independent Slopes Model (PRISM; </w:t>
      </w:r>
      <w:r>
        <w:fldChar w:fldCharType="begin" w:fldLock="1"/>
      </w:r>
      <w:r w:rsidR="0025039E">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6"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w:t>
      </w:r>
      <w:r w:rsidR="00CE37B5">
        <w:t>VPD</w:t>
      </w:r>
      <w:r>
        <w:t xml:space="preserve">, and total precipitation data were extracted from the grid cell that contained the latitude and longitude of each property using the ‘extract’ function in the ‘terra’ R package </w:t>
      </w:r>
      <w:r>
        <w:fldChar w:fldCharType="begin" w:fldLock="1"/>
      </w:r>
      <w:r w:rsidR="0025039E">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0025039E" w:rsidRPr="0025039E">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w:t>
      </w:r>
      <w:r w:rsidR="000732AF">
        <w:t>site</w:t>
      </w:r>
      <w:r>
        <w:t>. Daily site climate data were used to estimate mean annual precipitation</w:t>
      </w:r>
      <w:r w:rsidR="00B86A34">
        <w:t xml:space="preserve"> and</w:t>
      </w:r>
      <w:r>
        <w:t xml:space="preserve"> mean annual temperature for each site between</w:t>
      </w:r>
      <w:r w:rsidR="002A0EA7">
        <w:t xml:space="preserve"> </w:t>
      </w:r>
      <w:r w:rsidR="005610A3">
        <w:t>2006</w:t>
      </w:r>
      <w:r>
        <w:t xml:space="preserve"> and 2020 (Table 1). We</w:t>
      </w:r>
      <w:r w:rsidR="002A0EA7">
        <w:t xml:space="preserve"> then</w:t>
      </w:r>
      <w:r>
        <w:t xml:space="preserve"> calculated total precipitation</w:t>
      </w:r>
      <w:r w:rsidR="000F73AB">
        <w:t xml:space="preserve"> </w:t>
      </w:r>
      <w:r>
        <w:t xml:space="preserve">and mean daily </w:t>
      </w:r>
      <w:r w:rsidR="00CE37B5">
        <w:t xml:space="preserve">VPD </w:t>
      </w:r>
      <w:r>
        <w:t xml:space="preserve">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25039E">
      <w:pPr>
        <w:spacing w:line="360" w:lineRule="auto"/>
        <w:ind w:firstLine="720"/>
      </w:pPr>
    </w:p>
    <w:p w14:paraId="66A23D24" w14:textId="77777777" w:rsidR="00996E52" w:rsidRPr="00F96B7E" w:rsidRDefault="00996E52" w:rsidP="0025039E">
      <w:pPr>
        <w:autoSpaceDE w:val="0"/>
        <w:autoSpaceDN w:val="0"/>
        <w:adjustRightInd w:val="0"/>
        <w:spacing w:line="360" w:lineRule="auto"/>
      </w:pPr>
      <w:r>
        <w:rPr>
          <w:i/>
          <w:iCs/>
        </w:rPr>
        <w:t>Site edaphic characteristics</w:t>
      </w:r>
    </w:p>
    <w:p w14:paraId="41A860CD" w14:textId="2FA432AF" w:rsidR="006F3A0F" w:rsidRPr="009664B2" w:rsidRDefault="00F64630" w:rsidP="0025039E">
      <w:pPr>
        <w:autoSpaceDE w:val="0"/>
        <w:autoSpaceDN w:val="0"/>
        <w:adjustRightInd w:val="0"/>
        <w:spacing w:line="36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w:t>
      </w:r>
      <w:r w:rsidR="009664B2">
        <w:t xml:space="preserve">composite </w:t>
      </w:r>
      <w:r w:rsidR="006F3A0F">
        <w:t xml:space="preserve">soil samples in 1 M </w:t>
      </w:r>
      <w:proofErr w:type="spellStart"/>
      <w:r w:rsidR="006F3A0F">
        <w:t>KCl</w:t>
      </w:r>
      <w:proofErr w:type="spellEnd"/>
      <w:r w:rsidR="006F3A0F">
        <w:t>, measuring</w:t>
      </w:r>
      <w:r w:rsidR="00136EA4">
        <w:t xml:space="preserve"> absorbance values</w:t>
      </w:r>
      <w:r w:rsidR="00B86A34">
        <w:t xml:space="preserve"> of extracts</w:t>
      </w:r>
      <w:r w:rsidR="00136EA4">
        <w:t xml:space="preserve">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25039E">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rsidR="00996E52">
        <w:fldChar w:fldCharType="separate"/>
      </w:r>
      <w:r w:rsidR="0025039E" w:rsidRPr="0025039E">
        <w:rPr>
          <w:noProof/>
        </w:rPr>
        <w:t>(Keeney and Nelson 1983, Kachurina et al.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SoilGrids2.0</w:t>
      </w:r>
      <w:r w:rsidR="00C01752">
        <w:t xml:space="preserve"> data product</w:t>
      </w:r>
      <w:r w:rsidR="006F3A0F">
        <w:t xml:space="preserve"> </w:t>
      </w:r>
      <w:r w:rsidR="00C01752">
        <w:fldChar w:fldCharType="begin" w:fldLock="1"/>
      </w:r>
      <w:r w:rsidR="0025039E">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et al. 2021)","plainTextFormattedCitation":"(Poggio et al. 2021)","previouslyFormattedCitation":"(Poggio et al. 2021)"},"properties":{"noteIndex":0},"schema":"https://github.com/citation-style-language/schema/raw/master/csl-citation.json"}</w:instrText>
      </w:r>
      <w:r w:rsidR="00C01752">
        <w:fldChar w:fldCharType="separate"/>
      </w:r>
      <w:r w:rsidR="0025039E" w:rsidRPr="0025039E">
        <w:rPr>
          <w:noProof/>
        </w:rPr>
        <w:t>(Poggio et al.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25039E">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et al. 2022)","plainTextFormattedCitation":"(Beaudette et al. 2022)","previouslyFormattedCitation":"(Beaudette et al. 2022)"},"properties":{"noteIndex":0},"schema":"https://github.com/citation-style-language/schema/raw/master/csl-citation.json"}</w:instrText>
      </w:r>
      <w:r w:rsidR="006F3A0F">
        <w:fldChar w:fldCharType="separate"/>
      </w:r>
      <w:r w:rsidR="0025039E" w:rsidRPr="0025039E">
        <w:rPr>
          <w:noProof/>
        </w:rPr>
        <w:t>(Beaudette et al. 2022)</w:t>
      </w:r>
      <w:r w:rsidR="006F3A0F">
        <w:fldChar w:fldCharType="end"/>
      </w:r>
      <w:r w:rsidR="00C01752">
        <w:t>.</w:t>
      </w:r>
      <w:r w:rsidR="00B86A34">
        <w:t xml:space="preserve"> We used SoilGrids</w:t>
      </w:r>
      <w:ins w:id="273" w:author="Perkowski, Evan A" w:date="2023-01-16T11:14:00Z">
        <w:r w:rsidR="00CE37B5">
          <w:t>2.0</w:t>
        </w:r>
      </w:ins>
      <w:r w:rsidR="00B86A34">
        <w:t xml:space="preserve"> to access soil texture data in lieu of </w:t>
      </w:r>
      <w:r w:rsidR="009664B2">
        <w:t>analyses using the collected composite soil sample due to a lack of soil material from some sites after sending samples for soil NO</w:t>
      </w:r>
      <w:r w:rsidR="009664B2">
        <w:rPr>
          <w:vertAlign w:val="subscript"/>
        </w:rPr>
        <w:t>3</w:t>
      </w:r>
      <w:r w:rsidR="009664B2">
        <w:t>-N.</w:t>
      </w:r>
    </w:p>
    <w:p w14:paraId="3D43E959" w14:textId="4BADF3C3" w:rsidR="00996E52" w:rsidRDefault="00996E52" w:rsidP="0025039E">
      <w:pPr>
        <w:spacing w:line="36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rsidR="0025039E">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0025039E" w:rsidRPr="0025039E">
        <w:rPr>
          <w:noProof/>
        </w:rPr>
        <w:t>(Cramer and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25039E">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rsidR="00F64630">
        <w:fldChar w:fldCharType="separate"/>
      </w:r>
      <w:r w:rsidR="0025039E" w:rsidRPr="0025039E">
        <w:rPr>
          <w:noProof/>
        </w:rPr>
        <w:t>(Priestley and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44CB1657" w:rsidR="00996E52" w:rsidRDefault="00000000" w:rsidP="0025039E">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ins w:id="274" w:author="Perkowski, Evan A" w:date="2023-01-12T14:39:00Z">
        <w:r w:rsidR="00A631F4">
          <w:t>7</w:t>
        </w:r>
      </w:ins>
      <w:r w:rsidR="00996E52">
        <w:t>)</w:t>
      </w:r>
    </w:p>
    <w:p w14:paraId="3B0BA52B" w14:textId="337CC6EF" w:rsidR="00B40834" w:rsidRPr="00E42439" w:rsidRDefault="0065020B" w:rsidP="0025039E">
      <w:pPr>
        <w:spacing w:line="360" w:lineRule="auto"/>
      </w:pPr>
      <w:r>
        <w:lastRenderedPageBreak/>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0025039E" w:rsidRPr="0025039E">
        <w:rPr>
          <w:noProof/>
        </w:rPr>
        <w:t>(Davis et al.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25039E">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rsidR="00BE2D96">
        <w:fldChar w:fldCharType="separate"/>
      </w:r>
      <w:r w:rsidR="0025039E" w:rsidRPr="0025039E">
        <w:rPr>
          <w:noProof/>
        </w:rPr>
        <w:t>(Thieurmel and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25039E">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mp; Rawls (2006)","plainTextFormattedCitation":"(Saxton and Rawls 2006)","previouslyFormattedCitation":"(Saxton and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as </w:t>
      </w:r>
      <w:r w:rsidR="00136EA4">
        <w:t>done</w:t>
      </w:r>
      <w:r w:rsidR="00FC3ED2">
        <w:t xml:space="preserve"> in </w:t>
      </w:r>
      <w:r w:rsidR="00BE2D9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25039E">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number-of-pages":"0-2","title":"Environmental controls on the light use efficiency of terrestrial gross primary production","type":"book"},"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r w:rsidR="00E42439">
        <w:t xml:space="preserve"> A summary of these equations </w:t>
      </w:r>
      <w:r w:rsidR="000732AF">
        <w:t xml:space="preserve">is </w:t>
      </w:r>
      <w:r w:rsidR="00E42439">
        <w:t xml:space="preserve">included in the </w:t>
      </w:r>
      <w:r w:rsidR="00E42439">
        <w:rPr>
          <w:i/>
          <w:iCs/>
        </w:rPr>
        <w:t>Supplemental Information</w:t>
      </w:r>
      <w:r w:rsidR="00E42439">
        <w:t>.</w:t>
      </w:r>
    </w:p>
    <w:p w14:paraId="54828D1D" w14:textId="4877E449" w:rsidR="003C775F" w:rsidRPr="002418D0" w:rsidRDefault="0065020B" w:rsidP="0025039E">
      <w:pPr>
        <w:spacing w:line="36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25039E">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25039E">
      <w:pPr>
        <w:spacing w:line="360" w:lineRule="auto"/>
      </w:pPr>
    </w:p>
    <w:p w14:paraId="7B692B1B" w14:textId="681110D6"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119B35F9" w:rsidR="00BF405C" w:rsidRPr="00BF405C" w:rsidRDefault="00BF405C" w:rsidP="0025039E">
      <w:pPr>
        <w:spacing w:line="36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rsidR="00341AA7">
        <w:t xml:space="preserve"> </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13D46828" w:rsidR="000438F0" w:rsidRPr="00707030" w:rsidRDefault="003C57E0" w:rsidP="0025039E">
      <w:pPr>
        <w:autoSpaceDE w:val="0"/>
        <w:autoSpaceDN w:val="0"/>
        <w:adjustRightInd w:val="0"/>
        <w:spacing w:line="360" w:lineRule="auto"/>
        <w:ind w:firstLine="720"/>
      </w:pPr>
      <w:r w:rsidRPr="00863849">
        <w:t xml:space="preserve">All analyses and </w:t>
      </w:r>
      <w:r w:rsidR="000732AF" w:rsidRPr="00863849">
        <w:t>plot</w:t>
      </w:r>
      <w:r w:rsidR="000732AF">
        <w:t>ting</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C853D8">
        <w:t>We constructed</w:t>
      </w:r>
      <w:r w:rsidR="00B639AF">
        <w:t xml:space="preserve"> a series of separate</w:t>
      </w:r>
      <w:r w:rsidR="00C853D8">
        <w:t xml:space="preserve"> linear mixed-effects models to investigate environmental drivers </w:t>
      </w:r>
      <w:r w:rsidR="00C853D8">
        <w:lastRenderedPageBreak/>
        <w:t xml:space="preserve">of </w:t>
      </w:r>
      <w:r w:rsidR="00C853D8" w:rsidRPr="00C27873">
        <w:rPr>
          <w:i/>
          <w:iCs/>
          <w:lang w:val="el-GR"/>
        </w:rPr>
        <w:t>β</w:t>
      </w:r>
      <w:r w:rsidR="00C853D8">
        <w:t xml:space="preserve">, </w:t>
      </w:r>
      <w:r w:rsidR="00C853D8" w:rsidRPr="009C50E2">
        <w:rPr>
          <w:i/>
          <w:iCs/>
          <w:lang w:val="el-GR"/>
        </w:rPr>
        <w:t>χ</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using a piecewise structural equation model to investigate direct and indirect effects of climate and soil resource availability on </w:t>
      </w:r>
      <w:r w:rsidR="00707030">
        <w:rPr>
          <w:i/>
          <w:iCs/>
        </w:rPr>
        <w:t>N</w:t>
      </w:r>
      <w:r w:rsidR="00707030">
        <w:rPr>
          <w:vertAlign w:val="subscript"/>
        </w:rPr>
        <w:t>area</w:t>
      </w:r>
      <w:r w:rsidR="00707030">
        <w:t>.</w:t>
      </w:r>
    </w:p>
    <w:p w14:paraId="1DEE2562" w14:textId="6C0BC267" w:rsidR="00F676C9" w:rsidRDefault="00C853D8" w:rsidP="0025039E">
      <w:pPr>
        <w:autoSpaceDE w:val="0"/>
        <w:autoSpaceDN w:val="0"/>
        <w:adjustRightInd w:val="0"/>
        <w:spacing w:line="360" w:lineRule="auto"/>
        <w:ind w:firstLine="720"/>
      </w:pPr>
      <w:r>
        <w:t xml:space="preserve">To explore environmental drivers of </w:t>
      </w:r>
      <w:r w:rsidRPr="00C27873">
        <w:rPr>
          <w:i/>
          <w:iCs/>
          <w:lang w:val="el-GR"/>
        </w:rPr>
        <w:t>β</w:t>
      </w:r>
      <w:r>
        <w:t>, we</w:t>
      </w:r>
      <w:r w:rsidR="00D04858">
        <w:t xml:space="preserve"> built a </w:t>
      </w:r>
      <w:r w:rsidR="00965142">
        <w:t>linear mixed</w:t>
      </w:r>
      <w:r w:rsidR="000732AF">
        <w:t>-</w:t>
      </w:r>
      <w:r w:rsidR="00965142">
        <w:t>effect</w:t>
      </w:r>
      <w:r w:rsidR="000732AF">
        <w:t>s</w:t>
      </w:r>
      <w:r w:rsidR="00965142">
        <w:t xml:space="preserve">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01CD5E15" w:rsidR="003438D7" w:rsidRPr="003438D7" w:rsidRDefault="00C853D8" w:rsidP="0025039E">
      <w:pPr>
        <w:autoSpaceDE w:val="0"/>
        <w:autoSpaceDN w:val="0"/>
        <w:adjustRightInd w:val="0"/>
        <w:spacing w:line="360" w:lineRule="auto"/>
        <w:ind w:firstLine="720"/>
      </w:pPr>
      <w:r>
        <w:t>To explore environmental drivers of</w:t>
      </w:r>
      <w:r w:rsidR="006F7E47">
        <w:t xml:space="preserve"> </w:t>
      </w:r>
      <w:r w:rsidRPr="009C50E2">
        <w:rPr>
          <w:i/>
          <w:iCs/>
          <w:lang w:val="el-GR"/>
        </w:rPr>
        <w:t>χ</w:t>
      </w:r>
      <w:r>
        <w:t xml:space="preserve">, </w:t>
      </w:r>
      <w:r w:rsidR="00F676C9">
        <w:t xml:space="preserve">we constructed </w:t>
      </w:r>
      <w:r w:rsidR="00136EA4">
        <w:t>a</w:t>
      </w:r>
      <w:r w:rsidR="00F676C9">
        <w:t xml:space="preserve"> </w:t>
      </w:r>
      <w:r w:rsidR="006F6784">
        <w:t xml:space="preserve">second </w:t>
      </w:r>
      <w:r w:rsidR="00F676C9">
        <w:t>linear mixed effects model</w:t>
      </w:r>
      <w:r w:rsidR="00136EA4">
        <w:t xml:space="preserve"> that </w:t>
      </w:r>
      <w:r w:rsidR="00F676C9">
        <w:t xml:space="preserve">included </w:t>
      </w:r>
      <w:r w:rsidR="00CE37B5" w:rsidRPr="00CE37B5">
        <w:rPr>
          <w:i/>
          <w:iCs/>
        </w:rPr>
        <w:t>VPD</w:t>
      </w:r>
      <w:r w:rsidR="00F676C9">
        <w:t xml:space="preserve">,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ins w:id="275" w:author="Perkowski, Evan A" w:date="2023-01-16T11:16:00Z">
        <w:r w:rsidR="00CE37B5" w:rsidRPr="00CE37B5">
          <w:rPr>
            <w:i/>
            <w:iCs/>
          </w:rPr>
          <w:t>VPD</w:t>
        </w:r>
      </w:ins>
      <w:r w:rsidR="003438D7">
        <w:t xml:space="preserve">,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w:t>
      </w:r>
      <w:r w:rsidR="00CE37B5" w:rsidRPr="00CE37B5">
        <w:rPr>
          <w:i/>
          <w:iCs/>
        </w:rPr>
        <w:t>VPD</w:t>
      </w:r>
      <w:r w:rsidR="00CE37B5" w:rsidDel="00CE37B5">
        <w:t xml:space="preserve"> </w:t>
      </w:r>
      <w:r w:rsidR="00605B64">
        <w:t xml:space="preserve">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6D9141D4" w:rsidR="005E4B91" w:rsidRDefault="00C853D8" w:rsidP="0025039E">
      <w:pPr>
        <w:autoSpaceDE w:val="0"/>
        <w:autoSpaceDN w:val="0"/>
        <w:adjustRightInd w:val="0"/>
        <w:spacing w:line="360" w:lineRule="auto"/>
        <w:ind w:firstLine="720"/>
      </w:pPr>
      <w:r>
        <w:t xml:space="preserve">To explore environmental drivers of </w:t>
      </w:r>
      <w:r w:rsidR="001979FE">
        <w:rPr>
          <w:i/>
          <w:iCs/>
        </w:rPr>
        <w:t>N</w:t>
      </w:r>
      <w:r w:rsidR="001979FE">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965142">
        <w:t>,</w:t>
      </w:r>
      <w:r w:rsidR="00770B11">
        <w:t xml:space="preserve"> </w:t>
      </w:r>
      <w:r w:rsidR="001979FE">
        <w:t xml:space="preserve">we constructed </w:t>
      </w:r>
      <w:r w:rsidR="00FA4A16">
        <w:t>three</w:t>
      </w:r>
      <w:r w:rsidR="000438F0">
        <w:t xml:space="preserve"> </w:t>
      </w:r>
      <w:r w:rsidR="00136EA4">
        <w:t xml:space="preserve">separate </w:t>
      </w:r>
      <w:r w:rsidR="000438F0">
        <w:t>linear mixed effects model</w:t>
      </w:r>
      <w:r w:rsidR="003438D7">
        <w:t xml:space="preserve"> that </w:t>
      </w:r>
      <w:r w:rsidR="00FA4A16">
        <w:t xml:space="preserve">each </w:t>
      </w:r>
      <w:r w:rsidR="000438F0">
        <w:t xml:space="preserve">included </w:t>
      </w:r>
      <w:r w:rsidR="005E4B91" w:rsidRPr="00B639AF">
        <w:rPr>
          <w:i/>
          <w:iCs/>
          <w:lang w:val="el-GR"/>
        </w:rPr>
        <w:t>χ</w:t>
      </w:r>
      <w:r w:rsidR="005E4B91">
        <w:t>, soil nitrogen availability, soil moisture, and plant functional group</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5BB117DF" w:rsidR="005E629D" w:rsidRDefault="005E629D" w:rsidP="0025039E">
      <w:pPr>
        <w:autoSpaceDE w:val="0"/>
        <w:autoSpaceDN w:val="0"/>
        <w:adjustRightInd w:val="0"/>
        <w:spacing w:line="360" w:lineRule="auto"/>
        <w:ind w:firstLine="720"/>
      </w:pPr>
      <w:r>
        <w:lastRenderedPageBreak/>
        <w:t>In all linear mixed-effects models</w:t>
      </w:r>
      <w:r w:rsidR="007C20B9">
        <w:t xml:space="preserve"> explained above</w:t>
      </w:r>
      <w:r>
        <w:t>, including those to select relevant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r w:rsidRPr="005E629D">
        <w:t xml:space="preserve"> </w:t>
      </w:r>
      <w:r>
        <w:t>Trendlines and error ribbons for all plots were drawn using a series of ‘emmeans’ outputs across the range in plotted x-axis values.</w:t>
      </w:r>
    </w:p>
    <w:p w14:paraId="79C6C66C" w14:textId="117E9D1D" w:rsidR="00F45C86" w:rsidRDefault="008A1B10" w:rsidP="0004230F">
      <w:pPr>
        <w:autoSpaceDE w:val="0"/>
        <w:autoSpaceDN w:val="0"/>
        <w:adjustRightInd w:val="0"/>
        <w:spacing w:line="360" w:lineRule="auto"/>
        <w:ind w:firstLine="720"/>
      </w:pPr>
      <w:commentRangeStart w:id="276"/>
      <w:commentRangeStart w:id="277"/>
      <w:r>
        <w:t>F</w:t>
      </w:r>
      <w:commentRangeEnd w:id="276"/>
      <w:r w:rsidR="008B7E7F">
        <w:rPr>
          <w:rStyle w:val="CommentReference"/>
          <w:rFonts w:eastAsiaTheme="minorHAnsi" w:cs="Times New Roman (Body CS)"/>
        </w:rPr>
        <w:commentReference w:id="276"/>
      </w:r>
      <w:commentRangeEnd w:id="277"/>
      <w:r w:rsidR="00266AAF">
        <w:rPr>
          <w:rStyle w:val="CommentReference"/>
          <w:rFonts w:eastAsiaTheme="minorHAnsi" w:cs="Times New Roman (Body CS)"/>
        </w:rPr>
        <w:commentReference w:id="277"/>
      </w:r>
      <w:r>
        <w:t>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even separate linear mixed effects models were loaded into the piecewise structural equation model</w:t>
      </w:r>
      <w:r w:rsidR="00136EA4">
        <w:t xml:space="preserve">. </w:t>
      </w:r>
      <w:ins w:id="278" w:author="Perkowski, Evan A" w:date="2023-01-12T15:20:00Z">
        <w:r w:rsidR="008D3E2B">
          <w:t xml:space="preserve">Models were constructed per our </w:t>
        </w:r>
        <w:r w:rsidR="008D3E2B" w:rsidRPr="00FB6DC9">
          <w:rPr>
            <w:i/>
            <w:iCs/>
          </w:rPr>
          <w:t>a</w:t>
        </w:r>
        <w:r w:rsidR="008D3E2B" w:rsidRPr="00266AAF">
          <w:rPr>
            <w:i/>
            <w:iCs/>
          </w:rPr>
          <w:t xml:space="preserve"> priori</w:t>
        </w:r>
        <w:r w:rsidR="008D3E2B">
          <w:t xml:space="preserve"> hypotheses</w:t>
        </w:r>
      </w:ins>
      <w:ins w:id="279" w:author="Perkowski, Evan A" w:date="2023-01-16T11:51:00Z">
        <w:r w:rsidR="00266AAF">
          <w:t xml:space="preserve"> following patterns expected from photosynthetic least-cost theory</w:t>
        </w:r>
      </w:ins>
      <w:ins w:id="280" w:author="Perkowski, Evan A" w:date="2023-01-12T15:20:00Z">
        <w:r w:rsidR="008D3E2B">
          <w:t xml:space="preserve">. </w:t>
        </w:r>
      </w:ins>
      <w:r w:rsidR="004210A0">
        <w:t>The first</w:t>
      </w:r>
      <w:r w:rsidR="005F1C6D">
        <w:t xml:space="preserve"> </w:t>
      </w:r>
      <w:r w:rsidR="004210A0">
        <w:t>model regressed</w:t>
      </w:r>
      <w:r w:rsidR="007C20B9">
        <w:t xml:space="preserve"> </w:t>
      </w:r>
      <w:r w:rsidR="007C20B9">
        <w:rPr>
          <w:i/>
          <w:iCs/>
        </w:rPr>
        <w:t>N</w:t>
      </w:r>
      <w:r w:rsidR="007C20B9">
        <w:rPr>
          <w:vertAlign w:val="subscript"/>
        </w:rPr>
        <w:t>area</w:t>
      </w:r>
      <w:r w:rsidR="00CE37B5">
        <w:t xml:space="preserve"> </w:t>
      </w:r>
      <w:r w:rsidR="007C20B9">
        <w:t>against</w:t>
      </w:r>
      <w:r w:rsidR="0071254E" w:rsidRPr="0071254E">
        <w:rPr>
          <w:i/>
          <w:iCs/>
        </w:rPr>
        <w:t xml:space="preserve"> </w:t>
      </w:r>
      <w:r w:rsidR="0071254E" w:rsidRPr="00B639AF">
        <w:rPr>
          <w:i/>
          <w:iCs/>
          <w:lang w:val="el-GR"/>
        </w:rPr>
        <w:t>χ</w:t>
      </w:r>
      <w:r w:rsidR="0071254E">
        <w:t>,</w:t>
      </w:r>
      <w:r w:rsidR="004210A0">
        <w:t xml:space="preserve"> </w:t>
      </w:r>
      <w:ins w:id="281" w:author="Perkowski, Evan A" w:date="2023-01-12T15:13:00Z">
        <w:r w:rsidR="0004230F">
          <w:rPr>
            <w:i/>
            <w:iCs/>
          </w:rPr>
          <w:t>N</w:t>
        </w:r>
        <w:r w:rsidR="0004230F">
          <w:rPr>
            <w:vertAlign w:val="subscript"/>
          </w:rPr>
          <w:t>mass</w:t>
        </w:r>
        <w:r w:rsidR="0004230F">
          <w:t>,</w:t>
        </w:r>
      </w:ins>
      <w:ins w:id="282" w:author="Perkowski, Evan A" w:date="2023-01-16T11:50:00Z">
        <w:r w:rsidR="00266AAF">
          <w:t xml:space="preserve"> and</w:t>
        </w:r>
      </w:ins>
      <w:ins w:id="283" w:author="Perkowski, Evan A" w:date="2023-01-12T15:13:00Z">
        <w:r w:rsidR="0004230F">
          <w:t xml:space="preserve"> </w:t>
        </w:r>
        <w:r w:rsidR="0004230F">
          <w:rPr>
            <w:i/>
            <w:iCs/>
          </w:rPr>
          <w:t>M</w:t>
        </w:r>
        <w:r w:rsidR="0004230F">
          <w:rPr>
            <w:vertAlign w:val="subscript"/>
          </w:rPr>
          <w:t>area</w:t>
        </w:r>
      </w:ins>
      <w:ins w:id="284" w:author="Perkowski, Evan A" w:date="2023-01-12T15:15:00Z">
        <w:r w:rsidR="0004230F">
          <w:t xml:space="preserve">. The second model regressed </w:t>
        </w:r>
        <w:r w:rsidR="0004230F">
          <w:rPr>
            <w:i/>
            <w:iCs/>
          </w:rPr>
          <w:t>M</w:t>
        </w:r>
        <w:r w:rsidR="0004230F">
          <w:rPr>
            <w:vertAlign w:val="subscript"/>
          </w:rPr>
          <w:t>area</w:t>
        </w:r>
        <w:r w:rsidR="0004230F">
          <w:t xml:space="preserve"> against </w:t>
        </w:r>
        <w:r w:rsidR="0004230F" w:rsidRPr="00B639AF">
          <w:rPr>
            <w:i/>
            <w:iCs/>
            <w:lang w:val="el-GR"/>
          </w:rPr>
          <w:t>χ</w:t>
        </w:r>
      </w:ins>
      <w:ins w:id="285" w:author="Perkowski, Evan A" w:date="2023-01-12T15:16:00Z">
        <w:r w:rsidR="0004230F">
          <w:t xml:space="preserve">. The third model regressed </w:t>
        </w:r>
        <w:r w:rsidR="0004230F">
          <w:rPr>
            <w:i/>
            <w:iCs/>
          </w:rPr>
          <w:t>N</w:t>
        </w:r>
        <w:r w:rsidR="0004230F">
          <w:rPr>
            <w:vertAlign w:val="subscript"/>
          </w:rPr>
          <w:t>mass</w:t>
        </w:r>
        <w:r w:rsidR="0004230F">
          <w:t xml:space="preserve"> against </w:t>
        </w:r>
        <w:r w:rsidR="0004230F" w:rsidRPr="00B639AF">
          <w:rPr>
            <w:i/>
            <w:iCs/>
            <w:lang w:val="el-GR"/>
          </w:rPr>
          <w:t>χ</w:t>
        </w:r>
      </w:ins>
      <w:ins w:id="286" w:author="Perkowski, Evan A" w:date="2023-01-16T11:52:00Z">
        <w:r w:rsidR="00266AAF">
          <w:t xml:space="preserve"> and </w:t>
        </w:r>
      </w:ins>
      <w:ins w:id="287" w:author="Perkowski, Evan A" w:date="2023-01-12T15:16:00Z">
        <w:r w:rsidR="0004230F">
          <w:rPr>
            <w:i/>
            <w:iCs/>
          </w:rPr>
          <w:t>M</w:t>
        </w:r>
        <w:r w:rsidR="0004230F">
          <w:rPr>
            <w:vertAlign w:val="subscript"/>
          </w:rPr>
          <w:t>area</w:t>
        </w:r>
        <w:r w:rsidR="0004230F">
          <w:t xml:space="preserve"> </w:t>
        </w:r>
      </w:ins>
      <w:ins w:id="288" w:author="Perkowski, Evan A" w:date="2023-01-12T15:17:00Z">
        <w:r w:rsidR="0004230F">
          <w:fldChar w:fldCharType="begin" w:fldLock="1"/>
        </w:r>
      </w:ins>
      <w:r w:rsidR="008D3E2B">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2","issue":"11","issued":{"date-parts":[["2022","11"]]},"page":"2585-2602","title":"Leaf nitrogen from the perspective of optimal plant function","type":"article-journal","volume":"110"},"uris":["http://www.mendeley.com/documents/?uuid=50267697-cf85-48a3-8479-7edfcd508a88"]}],"mendeley":{"formattedCitation":"(Dong et al. 2017, 2022)","plainTextFormattedCitation":"(Dong et al. 2017, 2022)","previouslyFormattedCitation":"(Dong et al. 2017, 2022)"},"properties":{"noteIndex":0},"schema":"https://github.com/citation-style-language/schema/raw/master/csl-citation.json"}</w:instrText>
      </w:r>
      <w:r w:rsidR="0004230F">
        <w:fldChar w:fldCharType="separate"/>
      </w:r>
      <w:r w:rsidR="0004230F" w:rsidRPr="0004230F">
        <w:rPr>
          <w:noProof/>
        </w:rPr>
        <w:t>(Dong et al. 2017, 2022)</w:t>
      </w:r>
      <w:ins w:id="289" w:author="Perkowski, Evan A" w:date="2023-01-12T15:17:00Z">
        <w:r w:rsidR="0004230F">
          <w:fldChar w:fldCharType="end"/>
        </w:r>
      </w:ins>
      <w:ins w:id="290" w:author="Perkowski, Evan A" w:date="2023-01-12T15:18:00Z">
        <w:r w:rsidR="0004230F">
          <w:t xml:space="preserve">. </w:t>
        </w:r>
      </w:ins>
      <w:r w:rsidR="004210A0">
        <w:t xml:space="preserve">The </w:t>
      </w:r>
      <w:r w:rsidR="0071254E">
        <w:t>fourth</w:t>
      </w:r>
      <w:r w:rsidR="004210A0">
        <w:t xml:space="preserve"> model regressed</w:t>
      </w:r>
      <w:r w:rsidR="007C20B9" w:rsidRPr="007C20B9">
        <w:rPr>
          <w:i/>
          <w:iCs/>
        </w:rPr>
        <w:t xml:space="preserve"> </w:t>
      </w:r>
      <w:r w:rsidR="007C20B9" w:rsidRPr="00B639AF">
        <w:rPr>
          <w:i/>
          <w:iCs/>
          <w:lang w:val="el-GR"/>
        </w:rPr>
        <w:t>χ</w:t>
      </w:r>
      <w:r w:rsidR="007C20B9">
        <w:t xml:space="preserve"> against</w:t>
      </w:r>
      <w:r w:rsidR="00B23C7F" w:rsidRPr="00B23C7F">
        <w:rPr>
          <w:i/>
          <w:iCs/>
        </w:rPr>
        <w:t xml:space="preserve"> </w:t>
      </w:r>
      <w:ins w:id="291" w:author="Perkowski, Evan A" w:date="2023-01-03T16:56:00Z">
        <w:r w:rsidR="00B23C7F">
          <w:rPr>
            <w:i/>
            <w:iCs/>
            <w:lang w:val="el-GR"/>
          </w:rPr>
          <w:t>β</w:t>
        </w:r>
      </w:ins>
      <w:ins w:id="292" w:author="Perkowski, Evan A" w:date="2023-01-16T16:10:00Z">
        <w:r w:rsidR="00BE3945">
          <w:t xml:space="preserve"> and </w:t>
        </w:r>
      </w:ins>
      <w:ins w:id="293" w:author="Perkowski, Evan A" w:date="2023-01-16T11:18:00Z">
        <w:r w:rsidR="00CE37B5" w:rsidRPr="00CE37B5">
          <w:rPr>
            <w:i/>
            <w:iCs/>
          </w:rPr>
          <w:t>VPD</w:t>
        </w:r>
      </w:ins>
      <w:r w:rsidR="004210A0">
        <w: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ins w:id="294" w:author="Perkowski, Evan A" w:date="2023-01-03T17:11:00Z">
        <w:r w:rsidR="005F1C6D">
          <w:t>,</w:t>
        </w:r>
      </w:ins>
      <w:r w:rsidR="004210A0">
        <w:t xml:space="preserve"> soil moisture</w:t>
      </w:r>
      <w:ins w:id="295" w:author="Perkowski, Evan A" w:date="2023-01-03T17:11:00Z">
        <w:r w:rsidR="005F1C6D">
          <w:t xml:space="preserve">, ability to associate with symbiotic nitrogen-fixing </w:t>
        </w:r>
      </w:ins>
      <w:ins w:id="296" w:author="Perkowski, Evan A" w:date="2023-01-16T11:52:00Z">
        <w:r w:rsidR="00266AAF">
          <w:t>bacteria</w:t>
        </w:r>
      </w:ins>
      <w:ins w:id="297" w:author="Perkowski, Evan A" w:date="2023-01-03T17:11:00Z">
        <w:r w:rsidR="005F1C6D">
          <w:t>, and photosynthetic pathway</w:t>
        </w:r>
      </w:ins>
      <w:r w:rsidR="004210A0">
        <w:t xml:space="preserve">. The </w:t>
      </w:r>
      <w:r w:rsidR="0071254E">
        <w:t>sixth</w:t>
      </w:r>
      <w:r w:rsidR="004210A0">
        <w:t xml:space="preserve"> model regressed</w:t>
      </w:r>
      <w:r w:rsidR="007C20B9">
        <w:t xml:space="preserve"> soil nitrogen availability against</w:t>
      </w:r>
      <w:r w:rsidR="004210A0">
        <w:t xml:space="preserve"> soil moisture, while the </w:t>
      </w:r>
      <w:r w:rsidR="0071254E">
        <w:t>seventh</w:t>
      </w:r>
      <w:r w:rsidR="004210A0">
        <w:t xml:space="preserve"> model </w:t>
      </w:r>
      <w:r w:rsidR="007C20B9">
        <w:t xml:space="preserve">regressed </w:t>
      </w:r>
      <w:r w:rsidR="00CE37B5" w:rsidRPr="00CE37B5">
        <w:rPr>
          <w:i/>
          <w:iCs/>
        </w:rPr>
        <w:t>VPD</w:t>
      </w:r>
      <w:r w:rsidR="00CE37B5" w:rsidDel="00CE37B5">
        <w:t xml:space="preserve"> </w:t>
      </w:r>
      <w:r w:rsidR="007C20B9">
        <w:t xml:space="preserve">against </w:t>
      </w:r>
      <w:ins w:id="298" w:author="Perkowski, Evan A" w:date="2023-01-04T10:29:00Z">
        <w:r w:rsidR="00F45C86">
          <w:t>soil moisture</w:t>
        </w:r>
      </w:ins>
      <w:ins w:id="299" w:author="Perkowski, Evan A" w:date="2023-01-12T15:19:00Z">
        <w:r w:rsidR="008D3E2B">
          <w:t xml:space="preserve"> </w:t>
        </w:r>
        <w:r w:rsidR="008D3E2B">
          <w:fldChar w:fldCharType="begin" w:fldLock="1"/>
        </w:r>
      </w:ins>
      <w:r w:rsidR="00C445DC">
        <w:instrText>ADDIN CSL_CITATION {"citationItems":[{"id":"ITEM-1","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1","issue":"18","issued":{"date-parts":[["2016"]]},"page":"9686-9695","title":"High atmospheric demand for water can limit forest carbon uptake and transpiration as severely as dry soil","type":"article-journal","volume":"43"},"uris":["http://www.mendeley.com/documents/?uuid=1f62d4c1-56d9-4dde-9da8-40dd90c2b794"]},{"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mendeley":{"formattedCitation":"(Novick et al. 2016, Sulman et al. 2016)","plainTextFormattedCitation":"(Novick et al. 2016, Sulman et al. 2016)","previouslyFormattedCitation":"(Novick et al. 2016, Sulman et al. 2016)"},"properties":{"noteIndex":0},"schema":"https://github.com/citation-style-language/schema/raw/master/csl-citation.json"}</w:instrText>
      </w:r>
      <w:r w:rsidR="008D3E2B">
        <w:fldChar w:fldCharType="separate"/>
      </w:r>
      <w:r w:rsidR="008D3E2B" w:rsidRPr="008D3E2B">
        <w:rPr>
          <w:noProof/>
        </w:rPr>
        <w:t>(Novick et al. 2016, Sulman et al. 2016)</w:t>
      </w:r>
      <w:ins w:id="300" w:author="Perkowski, Evan A" w:date="2023-01-12T15:19:00Z">
        <w:r w:rsidR="008D3E2B">
          <w:fldChar w:fldCharType="end"/>
        </w:r>
      </w:ins>
      <w:r w:rsidR="004210A0">
        <w:t>.</w:t>
      </w:r>
      <w:ins w:id="301" w:author="Perkowski, Evan A [2]" w:date="2023-01-02T23:42:00Z">
        <w:r w:rsidR="006F6784">
          <w:t xml:space="preserve"> All models included the relevant timescale selected in the individual linear mixed effect models explained above</w:t>
        </w:r>
      </w:ins>
      <w:ins w:id="302" w:author="Perkowski, Evan A [2]" w:date="2023-01-02T23:43:00Z">
        <w:r w:rsidR="006F6784">
          <w:t xml:space="preserve"> (</w:t>
        </w:r>
      </w:ins>
      <w:ins w:id="303" w:author="Perkowski, Evan A" w:date="2023-01-04T17:50:00Z">
        <w:r w:rsidR="001F39CF">
          <w:t>2</w:t>
        </w:r>
      </w:ins>
      <w:ins w:id="304" w:author="Perkowski, Evan A [2]" w:date="2023-01-02T23:43:00Z">
        <w:r w:rsidR="006F6784">
          <w:t>-day soil moisture, 4-day vapor pressure deficit). Models also</w:t>
        </w:r>
      </w:ins>
      <w:ins w:id="305" w:author="Perkowski, Evan A [2]" w:date="2023-01-02T23:42:00Z">
        <w:r w:rsidR="006F6784">
          <w:t xml:space="preserve"> </w:t>
        </w:r>
      </w:ins>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25039E">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DBDD66A" w14:textId="7582AB06" w:rsidR="009C531E" w:rsidRDefault="009C531E" w:rsidP="0004230F">
      <w:pPr>
        <w:spacing w:line="360" w:lineRule="auto"/>
        <w:rPr>
          <w:b/>
          <w:bCs/>
          <w:color w:val="000000" w:themeColor="text1"/>
        </w:rPr>
      </w:pPr>
      <w:r>
        <w:rPr>
          <w:b/>
          <w:bCs/>
          <w:color w:val="000000" w:themeColor="text1"/>
        </w:rPr>
        <w:br w:type="page"/>
      </w:r>
    </w:p>
    <w:p w14:paraId="5F16A458" w14:textId="44702810" w:rsidR="00AA3362" w:rsidRDefault="00AA3362" w:rsidP="0025039E">
      <w:pPr>
        <w:autoSpaceDE w:val="0"/>
        <w:autoSpaceDN w:val="0"/>
        <w:adjustRightInd w:val="0"/>
        <w:spacing w:line="360" w:lineRule="auto"/>
        <w:rPr>
          <w:color w:val="000000" w:themeColor="text1"/>
        </w:rPr>
      </w:pPr>
      <w:commentRangeStart w:id="306"/>
      <w:r>
        <w:rPr>
          <w:b/>
          <w:bCs/>
          <w:color w:val="000000" w:themeColor="text1"/>
        </w:rPr>
        <w:lastRenderedPageBreak/>
        <w:t>R</w:t>
      </w:r>
      <w:commentRangeEnd w:id="306"/>
      <w:r w:rsidR="00A703BA">
        <w:rPr>
          <w:rStyle w:val="CommentReference"/>
          <w:rFonts w:eastAsiaTheme="minorHAnsi" w:cs="Times New Roman (Body CS)"/>
        </w:rPr>
        <w:commentReference w:id="306"/>
      </w:r>
      <w:r>
        <w:rPr>
          <w:b/>
          <w:bCs/>
          <w:color w:val="000000" w:themeColor="text1"/>
        </w:rPr>
        <w:t>esults</w:t>
      </w:r>
    </w:p>
    <w:p w14:paraId="23E75D60" w14:textId="2AD5916E" w:rsidR="00EB0F41" w:rsidRPr="00761CFE" w:rsidRDefault="000A276C" w:rsidP="0025039E">
      <w:pPr>
        <w:autoSpaceDE w:val="0"/>
        <w:autoSpaceDN w:val="0"/>
        <w:adjustRightInd w:val="0"/>
        <w:spacing w:line="360" w:lineRule="auto"/>
        <w:rPr>
          <w:color w:val="000000" w:themeColor="text1"/>
        </w:rPr>
      </w:pPr>
      <w:r>
        <w:rPr>
          <w:i/>
          <w:iCs/>
          <w:color w:val="000000" w:themeColor="text1"/>
        </w:rPr>
        <w:t>Cost to acquire nitrogen relative to water</w:t>
      </w:r>
      <w:r w:rsidR="00761CFE">
        <w:rPr>
          <w:i/>
          <w:iCs/>
          <w:color w:val="000000" w:themeColor="text1"/>
        </w:rPr>
        <w:t xml:space="preserve"> (</w:t>
      </w:r>
      <w:r w:rsidR="00761CFE">
        <w:rPr>
          <w:i/>
          <w:iCs/>
          <w:color w:val="000000" w:themeColor="text1"/>
          <w:lang w:val="el-GR"/>
        </w:rPr>
        <w:t>β</w:t>
      </w:r>
      <w:r w:rsidR="00761CFE">
        <w:rPr>
          <w:i/>
          <w:iCs/>
          <w:color w:val="000000" w:themeColor="text1"/>
        </w:rPr>
        <w:t>)</w:t>
      </w:r>
    </w:p>
    <w:p w14:paraId="5DEA9ED6" w14:textId="34874A10" w:rsidR="006D26A6" w:rsidRDefault="00EA6746" w:rsidP="0004230F">
      <w:pPr>
        <w:spacing w:line="360" w:lineRule="auto"/>
        <w:rPr>
          <w:color w:val="000000" w:themeColor="text1"/>
        </w:rPr>
      </w:pPr>
      <w:r>
        <w:rPr>
          <w:color w:val="000000" w:themeColor="text1"/>
        </w:rPr>
        <w:t>Model selection indicated that</w:t>
      </w:r>
      <w:r w:rsidR="003D362D">
        <w:rPr>
          <w:color w:val="000000" w:themeColor="text1"/>
        </w:rPr>
        <w:t xml:space="preserve"> </w:t>
      </w:r>
      <w:ins w:id="307" w:author="Perkowski, Evan A" w:date="2023-01-04T12:17:00Z">
        <w:r w:rsidR="00A703BA">
          <w:rPr>
            <w:color w:val="000000" w:themeColor="text1"/>
          </w:rPr>
          <w:t>2</w:t>
        </w:r>
      </w:ins>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w:t>
      </w:r>
      <w:proofErr w:type="spellStart"/>
      <w:ins w:id="308" w:author="Perkowski, Evan A [2]" w:date="2023-01-02T23:44:00Z">
        <w:r w:rsidR="006F6784">
          <w:rPr>
            <w:color w:val="000000" w:themeColor="text1"/>
          </w:rPr>
          <w:t>AICc</w:t>
        </w:r>
      </w:ins>
      <w:proofErr w:type="spellEnd"/>
      <w:ins w:id="309" w:author="Perkowski, Evan A" w:date="2023-01-12T15:06:00Z">
        <w:r w:rsidR="004E3BFA">
          <w:rPr>
            <w:color w:val="000000" w:themeColor="text1"/>
          </w:rPr>
          <w:t xml:space="preserve"> = 1227.83</w:t>
        </w:r>
      </w:ins>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ins w:id="310" w:author="Perkowski, Evan A [2]" w:date="2023-01-02T23:45:00Z">
        <w:r w:rsidR="006F6784">
          <w:rPr>
            <w:color w:val="000000" w:themeColor="text1"/>
          </w:rPr>
          <w:t>S1</w:t>
        </w:r>
      </w:ins>
      <w:r>
        <w:rPr>
          <w:color w:val="000000" w:themeColor="text1"/>
        </w:rPr>
        <w:t xml:space="preserve">). </w:t>
      </w:r>
      <w:r w:rsidR="007E123F">
        <w:rPr>
          <w:color w:val="000000" w:themeColor="text1"/>
        </w:rPr>
        <w:t xml:space="preserve">Increasing soil nitrogen availability generally decreased </w:t>
      </w:r>
      <w:r w:rsidR="003D362D">
        <w:rPr>
          <w:i/>
          <w:iCs/>
          <w:color w:val="000000" w:themeColor="text1"/>
          <w:lang w:val="el-GR"/>
        </w:rPr>
        <w:t>β</w:t>
      </w:r>
      <w:ins w:id="311" w:author="Perkowski, Evan A [2]" w:date="2023-01-02T23:50:00Z">
        <w:r w:rsidR="00A174A5">
          <w:rPr>
            <w:color w:val="000000" w:themeColor="text1"/>
          </w:rPr>
          <w:t xml:space="preserve"> (</w:t>
        </w:r>
        <w:r w:rsidR="00A174A5" w:rsidRPr="00A631F4">
          <w:rPr>
            <w:i/>
            <w:iCs/>
            <w:color w:val="000000" w:themeColor="text1"/>
          </w:rPr>
          <w:t>p</w:t>
        </w:r>
      </w:ins>
      <w:ins w:id="312" w:author="Perkowski, Evan A" w:date="2023-01-12T14:44:00Z">
        <w:r w:rsidR="00A631F4">
          <w:rPr>
            <w:color w:val="000000" w:themeColor="text1"/>
          </w:rPr>
          <w:t xml:space="preserve"> </w:t>
        </w:r>
      </w:ins>
      <w:ins w:id="313" w:author="Perkowski, Evan A [2]" w:date="2023-01-02T23:50:00Z">
        <w:r w:rsidR="00A174A5">
          <w:rPr>
            <w:color w:val="000000" w:themeColor="text1"/>
          </w:rPr>
          <w:t>&lt;</w:t>
        </w:r>
      </w:ins>
      <w:ins w:id="314" w:author="Perkowski, Evan A" w:date="2023-01-12T14:44:00Z">
        <w:r w:rsidR="00A631F4">
          <w:rPr>
            <w:color w:val="000000" w:themeColor="text1"/>
          </w:rPr>
          <w:t xml:space="preserve"> </w:t>
        </w:r>
      </w:ins>
      <w:ins w:id="315" w:author="Perkowski, Evan A [2]" w:date="2023-01-02T23:50:00Z">
        <w:r w:rsidR="00A174A5">
          <w:rPr>
            <w:color w:val="000000" w:themeColor="text1"/>
          </w:rPr>
          <w:t xml:space="preserve">0.001; Table 2), a pattern driven by a </w:t>
        </w:r>
        <w:del w:id="316" w:author="Perkowski, Evan A" w:date="2023-01-16T16:15:00Z">
          <w:r w:rsidR="00A174A5" w:rsidDel="006A7B9F">
            <w:rPr>
              <w:color w:val="000000" w:themeColor="text1"/>
            </w:rPr>
            <w:delText xml:space="preserve">strong </w:delText>
          </w:r>
        </w:del>
        <w:r w:rsidR="00A174A5">
          <w:rPr>
            <w:color w:val="000000" w:themeColor="text1"/>
          </w:rPr>
          <w:t xml:space="preserve">negative effect of increasing soil nitrogen availability on </w:t>
        </w:r>
      </w:ins>
      <w:ins w:id="317" w:author="Perkowski, Evan A [2]" w:date="2023-01-02T23:51:00Z">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nonlegumes (Tukey: </w:t>
        </w:r>
        <w:r w:rsidR="00A174A5" w:rsidRPr="00A631F4">
          <w:rPr>
            <w:i/>
            <w:iCs/>
            <w:color w:val="000000" w:themeColor="text1"/>
          </w:rPr>
          <w:t>p</w:t>
        </w:r>
      </w:ins>
      <w:ins w:id="318" w:author="Perkowski, Evan A" w:date="2023-01-12T14:44:00Z">
        <w:r w:rsidR="00A631F4">
          <w:rPr>
            <w:color w:val="000000" w:themeColor="text1"/>
          </w:rPr>
          <w:t xml:space="preserve"> </w:t>
        </w:r>
      </w:ins>
      <w:ins w:id="319" w:author="Perkowski, Evan A" w:date="2023-01-04T13:07:00Z">
        <w:r w:rsidR="007B6EDA">
          <w:rPr>
            <w:color w:val="000000" w:themeColor="text1"/>
          </w:rPr>
          <w:t>&lt;</w:t>
        </w:r>
      </w:ins>
      <w:ins w:id="320" w:author="Perkowski, Evan A" w:date="2023-01-12T14:44:00Z">
        <w:r w:rsidR="00A631F4">
          <w:rPr>
            <w:color w:val="000000" w:themeColor="text1"/>
          </w:rPr>
          <w:t xml:space="preserve"> </w:t>
        </w:r>
      </w:ins>
      <w:ins w:id="321" w:author="Perkowski, Evan A" w:date="2023-01-04T13:07:00Z">
        <w:r w:rsidR="007B6EDA">
          <w:rPr>
            <w:color w:val="000000" w:themeColor="text1"/>
          </w:rPr>
          <w:t>0.</w:t>
        </w:r>
      </w:ins>
      <w:ins w:id="322" w:author="Perkowski, Evan A" w:date="2023-01-04T13:08:00Z">
        <w:r w:rsidR="007B6EDA">
          <w:rPr>
            <w:color w:val="000000" w:themeColor="text1"/>
          </w:rPr>
          <w:t>001</w:t>
        </w:r>
      </w:ins>
      <w:ins w:id="323" w:author="Perkowski, Evan A [2]" w:date="2023-01-02T23:51:00Z">
        <w:r w:rsidR="00A174A5">
          <w:rPr>
            <w:color w:val="000000" w:themeColor="text1"/>
          </w:rPr>
          <w:t xml:space="preserve">) and </w:t>
        </w:r>
      </w:ins>
      <w:ins w:id="324" w:author="Perkowski, Evan A [2]" w:date="2023-01-02T23:49:00Z">
        <w:r w:rsidR="006F6784">
          <w:rPr>
            <w:color w:val="000000" w:themeColor="text1"/>
          </w:rPr>
          <w:t>C</w:t>
        </w:r>
        <w:r w:rsidR="006F6784">
          <w:rPr>
            <w:color w:val="000000" w:themeColor="text1"/>
            <w:vertAlign w:val="subscript"/>
          </w:rPr>
          <w:t>3</w:t>
        </w:r>
        <w:r w:rsidR="006F6784">
          <w:rPr>
            <w:color w:val="000000" w:themeColor="text1"/>
          </w:rPr>
          <w:t xml:space="preserve"> legume</w:t>
        </w:r>
        <w:r w:rsidR="00A174A5">
          <w:rPr>
            <w:color w:val="000000" w:themeColor="text1"/>
          </w:rPr>
          <w:t xml:space="preserve">s (Tukey: </w:t>
        </w:r>
        <w:r w:rsidR="00A174A5" w:rsidRPr="00A631F4">
          <w:rPr>
            <w:i/>
            <w:iCs/>
            <w:color w:val="000000" w:themeColor="text1"/>
          </w:rPr>
          <w:t>p</w:t>
        </w:r>
      </w:ins>
      <w:ins w:id="325" w:author="Perkowski, Evan A" w:date="2023-01-12T14:44:00Z">
        <w:r w:rsidR="00A631F4">
          <w:rPr>
            <w:color w:val="000000" w:themeColor="text1"/>
          </w:rPr>
          <w:t xml:space="preserve"> </w:t>
        </w:r>
      </w:ins>
      <w:ins w:id="326" w:author="Perkowski, Evan A [2]" w:date="2023-01-02T23:49:00Z">
        <w:r w:rsidR="00A174A5">
          <w:rPr>
            <w:color w:val="000000" w:themeColor="text1"/>
          </w:rPr>
          <w:t>=</w:t>
        </w:r>
      </w:ins>
      <w:ins w:id="327" w:author="Perkowski, Evan A" w:date="2023-01-12T14:44:00Z">
        <w:r w:rsidR="00A631F4">
          <w:rPr>
            <w:color w:val="000000" w:themeColor="text1"/>
          </w:rPr>
          <w:t xml:space="preserve"> </w:t>
        </w:r>
      </w:ins>
      <w:ins w:id="328" w:author="Perkowski, Evan A [2]" w:date="2023-01-02T23:49:00Z">
        <w:r w:rsidR="00A174A5">
          <w:rPr>
            <w:color w:val="000000" w:themeColor="text1"/>
          </w:rPr>
          <w:t>0.0</w:t>
        </w:r>
      </w:ins>
      <w:ins w:id="329" w:author="Perkowski, Evan A" w:date="2023-01-04T13:08:00Z">
        <w:r w:rsidR="007B6EDA">
          <w:rPr>
            <w:color w:val="000000" w:themeColor="text1"/>
          </w:rPr>
          <w:t>04</w:t>
        </w:r>
      </w:ins>
      <w:ins w:id="330" w:author="Perkowski, Evan A" w:date="2023-01-04T13:09:00Z">
        <w:r w:rsidR="00FD1286">
          <w:rPr>
            <w:color w:val="000000" w:themeColor="text1"/>
          </w:rPr>
          <w:t xml:space="preserve">; Fig. </w:t>
        </w:r>
      </w:ins>
      <w:ins w:id="331" w:author="Perkowski, Evan A" w:date="2023-01-04T13:25:00Z">
        <w:r w:rsidR="0084086E">
          <w:rPr>
            <w:color w:val="000000" w:themeColor="text1"/>
          </w:rPr>
          <w:t>2</w:t>
        </w:r>
      </w:ins>
      <w:ins w:id="332" w:author="Perkowski, Evan A" w:date="2023-01-12T14:43:00Z">
        <w:r w:rsidR="00A631F4">
          <w:rPr>
            <w:color w:val="000000" w:themeColor="text1"/>
          </w:rPr>
          <w:t>a</w:t>
        </w:r>
      </w:ins>
      <w:ins w:id="333" w:author="Perkowski, Evan A [2]" w:date="2023-01-02T23:49:00Z">
        <w:r w:rsidR="00A174A5">
          <w:rPr>
            <w:color w:val="000000" w:themeColor="text1"/>
          </w:rPr>
          <w:t>)</w:t>
        </w:r>
      </w:ins>
      <w:ins w:id="334" w:author="Perkowski, Evan A" w:date="2023-01-04T13:08:00Z">
        <w:r w:rsidR="007B6EDA">
          <w:rPr>
            <w:color w:val="000000" w:themeColor="text1"/>
          </w:rPr>
          <w:t>. C</w:t>
        </w:r>
        <w:r w:rsidR="007B6EDA">
          <w:rPr>
            <w:color w:val="000000" w:themeColor="text1"/>
            <w:vertAlign w:val="subscript"/>
          </w:rPr>
          <w:t>4</w:t>
        </w:r>
        <w:r w:rsidR="007B6EDA">
          <w:rPr>
            <w:color w:val="000000" w:themeColor="text1"/>
          </w:rPr>
          <w:t xml:space="preserve"> nonlegumes also demonstrated a negative trend in the effect of increasing soil nitrogen availability on </w:t>
        </w:r>
        <w:r w:rsidR="007B6EDA">
          <w:rPr>
            <w:i/>
            <w:iCs/>
            <w:color w:val="000000" w:themeColor="text1"/>
            <w:lang w:val="el-GR"/>
          </w:rPr>
          <w:t>β</w:t>
        </w:r>
        <w:r w:rsidR="007B6EDA">
          <w:rPr>
            <w:color w:val="000000" w:themeColor="text1"/>
          </w:rPr>
          <w:t xml:space="preserve">, but this pattern was not </w:t>
        </w:r>
        <w:r w:rsidR="00FD1286">
          <w:rPr>
            <w:color w:val="000000" w:themeColor="text1"/>
          </w:rPr>
          <w:t xml:space="preserve">significantly </w:t>
        </w:r>
      </w:ins>
      <w:ins w:id="335" w:author="Perkowski, Evan A" w:date="2023-01-04T13:09:00Z">
        <w:r w:rsidR="00FD1286">
          <w:rPr>
            <w:color w:val="000000" w:themeColor="text1"/>
          </w:rPr>
          <w:t xml:space="preserve">different from zero (Tukey: </w:t>
        </w:r>
        <w:r w:rsidR="00FD1286" w:rsidRPr="00A631F4">
          <w:rPr>
            <w:i/>
            <w:iCs/>
            <w:color w:val="000000" w:themeColor="text1"/>
          </w:rPr>
          <w:t>p</w:t>
        </w:r>
      </w:ins>
      <w:ins w:id="336" w:author="Perkowski, Evan A" w:date="2023-01-12T14:44:00Z">
        <w:r w:rsidR="00A631F4">
          <w:rPr>
            <w:color w:val="000000" w:themeColor="text1"/>
          </w:rPr>
          <w:t xml:space="preserve"> </w:t>
        </w:r>
      </w:ins>
      <w:ins w:id="337" w:author="Perkowski, Evan A" w:date="2023-01-04T13:09:00Z">
        <w:r w:rsidR="00FD1286">
          <w:rPr>
            <w:color w:val="000000" w:themeColor="text1"/>
          </w:rPr>
          <w:t>=</w:t>
        </w:r>
      </w:ins>
      <w:ins w:id="338" w:author="Perkowski, Evan A" w:date="2023-01-12T14:44:00Z">
        <w:r w:rsidR="00A631F4">
          <w:rPr>
            <w:color w:val="000000" w:themeColor="text1"/>
          </w:rPr>
          <w:t xml:space="preserve"> </w:t>
        </w:r>
      </w:ins>
      <w:ins w:id="339" w:author="Perkowski, Evan A" w:date="2023-01-04T13:09:00Z">
        <w:r w:rsidR="00FD1286">
          <w:rPr>
            <w:color w:val="000000" w:themeColor="text1"/>
          </w:rPr>
          <w:t xml:space="preserve">0.307; Fig. </w:t>
        </w:r>
      </w:ins>
      <w:ins w:id="340" w:author="Perkowski, Evan A" w:date="2023-01-04T13:25:00Z">
        <w:r w:rsidR="0084086E">
          <w:rPr>
            <w:color w:val="000000" w:themeColor="text1"/>
          </w:rPr>
          <w:t>2</w:t>
        </w:r>
      </w:ins>
      <w:ins w:id="341" w:author="Perkowski, Evan A" w:date="2023-01-12T14:43:00Z">
        <w:r w:rsidR="00A631F4">
          <w:rPr>
            <w:color w:val="000000" w:themeColor="text1"/>
          </w:rPr>
          <w:t>a</w:t>
        </w:r>
      </w:ins>
      <w:ins w:id="342" w:author="Perkowski, Evan A" w:date="2023-01-04T13:09:00Z">
        <w:r w:rsidR="00FD1286">
          <w:rPr>
            <w:color w:val="000000" w:themeColor="text1"/>
          </w:rPr>
          <w:t xml:space="preserve">). </w:t>
        </w:r>
      </w:ins>
      <w:ins w:id="343" w:author="Perkowski, Evan A" w:date="2023-01-04T13:10:00Z">
        <w:r w:rsidR="00FD1286">
          <w:rPr>
            <w:color w:val="000000" w:themeColor="text1"/>
          </w:rPr>
          <w:t xml:space="preserve">There was no apparent effect of soil moisture on </w:t>
        </w:r>
        <w:r w:rsidR="00FD1286">
          <w:rPr>
            <w:i/>
            <w:iCs/>
            <w:color w:val="000000" w:themeColor="text1"/>
            <w:lang w:val="el-GR"/>
          </w:rPr>
          <w:t>β</w:t>
        </w:r>
        <w:r w:rsidR="00FD1286">
          <w:rPr>
            <w:color w:val="000000" w:themeColor="text1"/>
          </w:rPr>
          <w:t xml:space="preserve"> (</w:t>
        </w:r>
        <w:r w:rsidR="00FD1286" w:rsidRPr="00A631F4">
          <w:rPr>
            <w:i/>
            <w:iCs/>
            <w:color w:val="000000" w:themeColor="text1"/>
          </w:rPr>
          <w:t>p</w:t>
        </w:r>
      </w:ins>
      <w:ins w:id="344" w:author="Perkowski, Evan A" w:date="2023-01-12T14:44:00Z">
        <w:r w:rsidR="00A631F4">
          <w:rPr>
            <w:color w:val="000000" w:themeColor="text1"/>
          </w:rPr>
          <w:t xml:space="preserve"> </w:t>
        </w:r>
      </w:ins>
      <w:ins w:id="345" w:author="Perkowski, Evan A" w:date="2023-01-04T13:10:00Z">
        <w:r w:rsidR="00FD1286">
          <w:rPr>
            <w:color w:val="000000" w:themeColor="text1"/>
          </w:rPr>
          <w:t>=</w:t>
        </w:r>
      </w:ins>
      <w:ins w:id="346" w:author="Perkowski, Evan A" w:date="2023-01-12T14:44:00Z">
        <w:r w:rsidR="00A631F4">
          <w:rPr>
            <w:color w:val="000000" w:themeColor="text1"/>
          </w:rPr>
          <w:t xml:space="preserve"> </w:t>
        </w:r>
      </w:ins>
      <w:ins w:id="347" w:author="Perkowski, Evan A" w:date="2023-01-04T13:10:00Z">
        <w:r w:rsidR="00FD1286">
          <w:rPr>
            <w:color w:val="000000" w:themeColor="text1"/>
          </w:rPr>
          <w:t>0.264; Table 1</w:t>
        </w:r>
      </w:ins>
      <w:ins w:id="348" w:author="Perkowski, Evan A" w:date="2023-01-04T13:25:00Z">
        <w:r w:rsidR="0084086E">
          <w:rPr>
            <w:color w:val="000000" w:themeColor="text1"/>
          </w:rPr>
          <w:t>; Fig. 2</w:t>
        </w:r>
      </w:ins>
      <w:ins w:id="349" w:author="Perkowski, Evan A" w:date="2023-01-12T14:43:00Z">
        <w:r w:rsidR="00A631F4">
          <w:rPr>
            <w:color w:val="000000" w:themeColor="text1"/>
          </w:rPr>
          <w:t>b</w:t>
        </w:r>
      </w:ins>
      <w:ins w:id="350" w:author="Perkowski, Evan A" w:date="2023-01-04T13:10:00Z">
        <w:r w:rsidR="00FD1286">
          <w:rPr>
            <w:color w:val="000000" w:themeColor="text1"/>
          </w:rPr>
          <w:t xml:space="preserve">). </w:t>
        </w:r>
      </w:ins>
      <w:r w:rsidR="007E123F">
        <w:rPr>
          <w:color w:val="000000" w:themeColor="text1"/>
        </w:rPr>
        <w:t xml:space="preserve">A </w:t>
      </w:r>
      <w:del w:id="351" w:author="Perkowski, Evan A" w:date="2023-01-16T16:16:00Z">
        <w:r w:rsidR="007E123F" w:rsidDel="006A7B9F">
          <w:rPr>
            <w:color w:val="000000" w:themeColor="text1"/>
          </w:rPr>
          <w:delText xml:space="preserve">strong </w:delText>
        </w:r>
      </w:del>
      <w:r w:rsidR="007E123F">
        <w:rPr>
          <w:color w:val="000000" w:themeColor="text1"/>
        </w:rPr>
        <w:t xml:space="preserve">functional group effect </w:t>
      </w:r>
      <w:r w:rsidR="0071657E">
        <w:rPr>
          <w:color w:val="000000" w:themeColor="text1"/>
        </w:rPr>
        <w:t>(</w:t>
      </w:r>
      <w:ins w:id="352" w:author="Perkowski, Evan A" w:date="2023-01-12T14:44:00Z">
        <w:r w:rsidR="00A631F4">
          <w:rPr>
            <w:i/>
            <w:iCs/>
            <w:color w:val="000000" w:themeColor="text1"/>
          </w:rPr>
          <w:t>p</w:t>
        </w:r>
        <w:r w:rsidR="00A631F4">
          <w:rPr>
            <w:color w:val="000000" w:themeColor="text1"/>
          </w:rPr>
          <w:t xml:space="preserve"> </w:t>
        </w:r>
      </w:ins>
      <w:ins w:id="353" w:author="Perkowski, Evan A [2]" w:date="2023-01-02T23:52:00Z">
        <w:r w:rsidR="00A174A5">
          <w:rPr>
            <w:color w:val="000000" w:themeColor="text1"/>
          </w:rPr>
          <w:t>&lt;</w:t>
        </w:r>
      </w:ins>
      <w:ins w:id="354" w:author="Perkowski, Evan A" w:date="2023-01-12T14:44:00Z">
        <w:r w:rsidR="00A631F4">
          <w:rPr>
            <w:color w:val="000000" w:themeColor="text1"/>
          </w:rPr>
          <w:t xml:space="preserve"> </w:t>
        </w:r>
      </w:ins>
      <w:ins w:id="355" w:author="Perkowski, Evan A [2]" w:date="2023-01-02T23:52:00Z">
        <w:r w:rsidR="00A174A5">
          <w:rPr>
            <w:color w:val="000000" w:themeColor="text1"/>
          </w:rPr>
          <w:t>0.001</w:t>
        </w:r>
      </w:ins>
      <w:r w:rsidR="00D308D2">
        <w:rPr>
          <w:color w:val="000000" w:themeColor="text1"/>
        </w:rPr>
        <w:t xml:space="preserve">; </w:t>
      </w:r>
      <w:r w:rsidR="0071657E">
        <w:rPr>
          <w:color w:val="000000" w:themeColor="text1"/>
        </w:rPr>
        <w:t>Table 1)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legumes generally had lower </w:t>
      </w:r>
      <w:r w:rsidR="007E123F">
        <w:rPr>
          <w:i/>
          <w:iCs/>
          <w:color w:val="000000" w:themeColor="text1"/>
          <w:lang w:val="el-GR"/>
        </w:rPr>
        <w:t>β</w:t>
      </w:r>
      <w:r w:rsidR="007E123F">
        <w:rPr>
          <w:color w:val="000000" w:themeColor="text1"/>
        </w:rPr>
        <w:t xml:space="preserve"> values than both C</w:t>
      </w:r>
      <w:r w:rsidR="007E123F">
        <w:rPr>
          <w:color w:val="000000" w:themeColor="text1"/>
          <w:vertAlign w:val="subscript"/>
        </w:rPr>
        <w:t>3</w:t>
      </w:r>
      <w:r w:rsidR="007E123F">
        <w:rPr>
          <w:color w:val="000000" w:themeColor="text1"/>
        </w:rPr>
        <w:t xml:space="preserve"> legumes and C</w:t>
      </w:r>
      <w:r w:rsidR="007E123F">
        <w:rPr>
          <w:color w:val="000000" w:themeColor="text1"/>
          <w:vertAlign w:val="subscript"/>
        </w:rPr>
        <w:t>3</w:t>
      </w:r>
      <w:r w:rsidR="007E123F">
        <w:rPr>
          <w:color w:val="000000" w:themeColor="text1"/>
        </w:rPr>
        <w:t xml:space="preserve"> non-legumes</w:t>
      </w:r>
      <w:r w:rsidR="00F36C18">
        <w:rPr>
          <w:color w:val="000000" w:themeColor="text1"/>
        </w:rPr>
        <w:t xml:space="preserve"> when averaged across soil moisture and soil nitrogen availability values</w:t>
      </w:r>
      <w:r w:rsidR="007E123F">
        <w:rPr>
          <w:color w:val="000000" w:themeColor="text1"/>
        </w:rPr>
        <w:t xml:space="preserve"> (</w:t>
      </w:r>
      <w:r w:rsidR="007E123F" w:rsidRPr="00E7144F">
        <w:rPr>
          <w:color w:val="000000" w:themeColor="text1"/>
        </w:rPr>
        <w:t xml:space="preserve">Tukey: </w:t>
      </w:r>
      <w:r w:rsidR="007E123F" w:rsidRPr="00A631F4">
        <w:rPr>
          <w:i/>
          <w:iCs/>
          <w:color w:val="000000" w:themeColor="text1"/>
        </w:rPr>
        <w:t>p</w:t>
      </w:r>
      <w:r w:rsidR="00A631F4">
        <w:rPr>
          <w:color w:val="000000" w:themeColor="text1"/>
        </w:rPr>
        <w:t xml:space="preserve"> </w:t>
      </w:r>
      <w:r w:rsidR="007E123F" w:rsidRPr="00E7144F">
        <w:rPr>
          <w:color w:val="000000" w:themeColor="text1"/>
        </w:rPr>
        <w:t>&lt;</w:t>
      </w:r>
      <w:r w:rsidR="00A631F4">
        <w:rPr>
          <w:color w:val="000000" w:themeColor="text1"/>
        </w:rPr>
        <w:t xml:space="preserve"> </w:t>
      </w:r>
      <w:r w:rsidR="007E123F" w:rsidRPr="00E7144F">
        <w:rPr>
          <w:color w:val="000000" w:themeColor="text1"/>
        </w:rPr>
        <w:t>0.001</w:t>
      </w:r>
      <w:r w:rsidR="007E123F">
        <w:rPr>
          <w:color w:val="000000" w:themeColor="text1"/>
        </w:rPr>
        <w:t xml:space="preserve"> in both cases</w:t>
      </w:r>
      <w:r w:rsidR="007E123F" w:rsidRPr="00E7144F">
        <w:rPr>
          <w:color w:val="000000" w:themeColor="text1"/>
        </w:rPr>
        <w:t>)</w:t>
      </w:r>
      <w:ins w:id="356" w:author="Perkowski, Evan A [2]" w:date="2023-01-02T23:52:00Z">
        <w:r w:rsidR="00A174A5">
          <w:rPr>
            <w:color w:val="000000" w:themeColor="text1"/>
          </w:rPr>
          <w:t>, while</w:t>
        </w:r>
      </w:ins>
      <w:ins w:id="357" w:author="Perkowski, Evan A" w:date="2023-01-16T11:56:00Z">
        <w:r w:rsidR="00266AAF">
          <w:rPr>
            <w:color w:val="000000" w:themeColor="text1"/>
          </w:rPr>
          <w:t xml:space="preserve"> average</w:t>
        </w:r>
      </w:ins>
      <w:ins w:id="358" w:author="Perkowski, Evan A [2]" w:date="2023-01-02T23:52:00Z">
        <w:r w:rsidR="00A174A5" w:rsidRPr="00A174A5">
          <w:rPr>
            <w:i/>
            <w:iCs/>
            <w:color w:val="000000" w:themeColor="text1"/>
          </w:rPr>
          <w:t xml:space="preserve"> </w:t>
        </w:r>
        <w:r w:rsidR="00A174A5">
          <w:rPr>
            <w:i/>
            <w:iCs/>
            <w:color w:val="000000" w:themeColor="text1"/>
            <w:lang w:val="el-GR"/>
          </w:rPr>
          <w:t>β</w:t>
        </w:r>
        <w:r w:rsidR="00A174A5">
          <w:rPr>
            <w:color w:val="000000" w:themeColor="text1"/>
          </w:rPr>
          <w:t xml:space="preserve"> values in C</w:t>
        </w:r>
        <w:r w:rsidR="00A174A5">
          <w:rPr>
            <w:color w:val="000000" w:themeColor="text1"/>
            <w:vertAlign w:val="subscript"/>
          </w:rPr>
          <w:t>3</w:t>
        </w:r>
        <w:r w:rsidR="00A174A5">
          <w:rPr>
            <w:color w:val="000000" w:themeColor="text1"/>
          </w:rPr>
          <w:t xml:space="preserve"> legumes did not diff</w:t>
        </w:r>
      </w:ins>
      <w:ins w:id="359" w:author="Perkowski, Evan A [2]" w:date="2023-01-02T23:53:00Z">
        <w:r w:rsidR="00A174A5">
          <w:rPr>
            <w:color w:val="000000" w:themeColor="text1"/>
          </w:rPr>
          <w:t>er from</w:t>
        </w:r>
        <w:r w:rsidR="00A174A5" w:rsidRPr="00A174A5">
          <w:rPr>
            <w:i/>
            <w:iCs/>
            <w:color w:val="000000" w:themeColor="text1"/>
          </w:rPr>
          <w:t xml:space="preserve"> </w:t>
        </w:r>
        <w:r w:rsidR="00A174A5">
          <w:rPr>
            <w:color w:val="000000" w:themeColor="text1"/>
          </w:rPr>
          <w:t>C</w:t>
        </w:r>
        <w:r w:rsidR="00A174A5">
          <w:rPr>
            <w:color w:val="000000" w:themeColor="text1"/>
            <w:vertAlign w:val="subscript"/>
          </w:rPr>
          <w:t>3</w:t>
        </w:r>
        <w:r w:rsidR="00A174A5">
          <w:rPr>
            <w:color w:val="000000" w:themeColor="text1"/>
          </w:rPr>
          <w:t xml:space="preserve"> nonlegumes (Tukey: </w:t>
        </w:r>
        <w:r w:rsidR="00A174A5" w:rsidRPr="00A631F4">
          <w:rPr>
            <w:i/>
            <w:iCs/>
            <w:color w:val="000000" w:themeColor="text1"/>
          </w:rPr>
          <w:t>p</w:t>
        </w:r>
      </w:ins>
      <w:ins w:id="360" w:author="Perkowski, Evan A" w:date="2023-01-12T14:45:00Z">
        <w:r w:rsidR="00A631F4">
          <w:rPr>
            <w:color w:val="000000" w:themeColor="text1"/>
          </w:rPr>
          <w:t xml:space="preserve"> </w:t>
        </w:r>
      </w:ins>
      <w:ins w:id="361" w:author="Perkowski, Evan A [2]" w:date="2023-01-02T23:53:00Z">
        <w:r w:rsidR="00A174A5">
          <w:rPr>
            <w:color w:val="000000" w:themeColor="text1"/>
          </w:rPr>
          <w:t>=</w:t>
        </w:r>
      </w:ins>
      <w:ins w:id="362" w:author="Perkowski, Evan A" w:date="2023-01-12T14:45:00Z">
        <w:r w:rsidR="00A631F4">
          <w:rPr>
            <w:color w:val="000000" w:themeColor="text1"/>
          </w:rPr>
          <w:t xml:space="preserve"> </w:t>
        </w:r>
      </w:ins>
      <w:ins w:id="363" w:author="Perkowski, Evan A [2]" w:date="2023-01-02T23:53:00Z">
        <w:r w:rsidR="00A174A5">
          <w:rPr>
            <w:color w:val="000000" w:themeColor="text1"/>
          </w:rPr>
          <w:t>0.6</w:t>
        </w:r>
      </w:ins>
      <w:ins w:id="364" w:author="Perkowski, Evan A" w:date="2023-01-04T13:11:00Z">
        <w:r w:rsidR="00FD1286">
          <w:rPr>
            <w:color w:val="000000" w:themeColor="text1"/>
          </w:rPr>
          <w:t>91</w:t>
        </w:r>
      </w:ins>
      <w:ins w:id="365" w:author="Perkowski, Evan A [2]" w:date="2023-01-02T23:53:00Z">
        <w:r w:rsidR="00A174A5">
          <w:rPr>
            <w:color w:val="000000" w:themeColor="text1"/>
          </w:rPr>
          <w:t>)</w:t>
        </w:r>
      </w:ins>
      <w:r w:rsidR="007E123F">
        <w:rPr>
          <w:color w:val="000000" w:themeColor="text1"/>
        </w:rPr>
        <w:t>.</w:t>
      </w:r>
    </w:p>
    <w:p w14:paraId="2109BFC9" w14:textId="2183F214" w:rsidR="00EA6746" w:rsidRDefault="00EA6746" w:rsidP="0025039E">
      <w:pPr>
        <w:spacing w:line="360" w:lineRule="auto"/>
        <w:ind w:firstLine="720"/>
        <w:rPr>
          <w:color w:val="000000" w:themeColor="text1"/>
        </w:rPr>
      </w:pPr>
      <w:r>
        <w:rPr>
          <w:color w:val="000000" w:themeColor="text1"/>
        </w:rPr>
        <w:br w:type="page"/>
      </w:r>
    </w:p>
    <w:p w14:paraId="677E01F5" w14:textId="1FD1F3AA"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FD1286"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FD1286" w:rsidRPr="003F18D0" w:rsidRDefault="00FD1286" w:rsidP="00FD1286">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711D465A" w:rsidR="00FD1286" w:rsidRPr="00FD1286" w:rsidRDefault="00FD1286" w:rsidP="00FD1286">
            <w:pPr>
              <w:spacing w:line="276" w:lineRule="auto"/>
              <w:jc w:val="right"/>
              <w:rPr>
                <w:color w:val="000000"/>
              </w:rPr>
            </w:pPr>
            <w:r w:rsidRPr="00FD1286">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08FFE9F5" w:rsidR="00FD1286" w:rsidRPr="00FD1286" w:rsidRDefault="00FD1286" w:rsidP="00FD1286">
            <w:pPr>
              <w:spacing w:line="276" w:lineRule="auto"/>
              <w:jc w:val="right"/>
              <w:rPr>
                <w:color w:val="000000"/>
              </w:rPr>
            </w:pPr>
            <w:r w:rsidRPr="00FD1286">
              <w:rPr>
                <w:color w:val="000000"/>
              </w:rPr>
              <w:t>3.20E+00</w:t>
            </w:r>
          </w:p>
        </w:tc>
        <w:tc>
          <w:tcPr>
            <w:tcW w:w="1122" w:type="dxa"/>
            <w:tcBorders>
              <w:top w:val="single" w:sz="4" w:space="0" w:color="auto"/>
              <w:left w:val="nil"/>
              <w:bottom w:val="nil"/>
              <w:right w:val="nil"/>
            </w:tcBorders>
            <w:shd w:val="clear" w:color="auto" w:fill="auto"/>
            <w:noWrap/>
            <w:vAlign w:val="bottom"/>
            <w:hideMark/>
          </w:tcPr>
          <w:p w14:paraId="66FEA868" w14:textId="29BBC81B" w:rsidR="00FD1286" w:rsidRPr="00FD1286" w:rsidRDefault="00FD1286" w:rsidP="00FD1286">
            <w:pPr>
              <w:spacing w:line="276" w:lineRule="auto"/>
              <w:jc w:val="right"/>
              <w:rPr>
                <w:color w:val="000000"/>
              </w:rPr>
            </w:pPr>
            <w:r w:rsidRPr="00FD1286">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0F50E2A5" w:rsidR="00FD1286" w:rsidRPr="00FD1286" w:rsidRDefault="00FD1286" w:rsidP="00FD1286">
            <w:pPr>
              <w:spacing w:line="276" w:lineRule="auto"/>
              <w:jc w:val="right"/>
              <w:rPr>
                <w:color w:val="000000"/>
              </w:rPr>
            </w:pPr>
            <w:r w:rsidRPr="00FD1286">
              <w:rPr>
                <w:color w:val="000000"/>
              </w:rPr>
              <w:t>-</w:t>
            </w:r>
          </w:p>
        </w:tc>
      </w:tr>
      <w:tr w:rsidR="00FD1286"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3221ADEA" w:rsidR="00FD1286" w:rsidRPr="003F18D0" w:rsidRDefault="00FD1286" w:rsidP="00FD1286">
            <w:pPr>
              <w:spacing w:line="276" w:lineRule="auto"/>
              <w:rPr>
                <w:color w:val="000000"/>
              </w:rPr>
            </w:pPr>
            <w:r w:rsidRPr="00C93F1B">
              <w:rPr>
                <w:color w:val="000000"/>
              </w:rPr>
              <w:t>Soil moisture</w:t>
            </w:r>
            <w:r>
              <w:rPr>
                <w:color w:val="000000"/>
              </w:rPr>
              <w:t xml:space="preserve"> (</w:t>
            </w:r>
            <w:r w:rsidRPr="006028A3">
              <w:rPr>
                <w:i/>
                <w:iCs/>
                <w:color w:val="000000"/>
              </w:rPr>
              <w:t>SM</w:t>
            </w:r>
            <w:r w:rsidR="00DA56AF">
              <w:rPr>
                <w:color w:val="000000"/>
                <w:vertAlign w:val="subscript"/>
              </w:rPr>
              <w:t>2</w:t>
            </w:r>
            <w:r>
              <w:rPr>
                <w:color w:val="000000"/>
              </w:rPr>
              <w:t>)</w:t>
            </w:r>
          </w:p>
        </w:tc>
        <w:tc>
          <w:tcPr>
            <w:tcW w:w="536" w:type="dxa"/>
            <w:tcBorders>
              <w:top w:val="nil"/>
              <w:left w:val="nil"/>
              <w:bottom w:val="nil"/>
              <w:right w:val="nil"/>
            </w:tcBorders>
            <w:shd w:val="clear" w:color="auto" w:fill="auto"/>
            <w:noWrap/>
            <w:vAlign w:val="bottom"/>
            <w:hideMark/>
          </w:tcPr>
          <w:p w14:paraId="686C166A" w14:textId="64F65ABC"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15A4CEBB" w14:textId="5E372BCE" w:rsidR="00FD1286" w:rsidRPr="00FD1286" w:rsidRDefault="00FD1286" w:rsidP="00FD1286">
            <w:pPr>
              <w:spacing w:line="276" w:lineRule="auto"/>
              <w:jc w:val="right"/>
              <w:rPr>
                <w:color w:val="000000"/>
              </w:rPr>
            </w:pPr>
            <w:r w:rsidRPr="00FD1286">
              <w:rPr>
                <w:color w:val="000000"/>
              </w:rPr>
              <w:t>2.19E-01</w:t>
            </w:r>
          </w:p>
        </w:tc>
        <w:tc>
          <w:tcPr>
            <w:tcW w:w="1122" w:type="dxa"/>
            <w:tcBorders>
              <w:top w:val="nil"/>
              <w:left w:val="nil"/>
              <w:bottom w:val="nil"/>
              <w:right w:val="nil"/>
            </w:tcBorders>
            <w:shd w:val="clear" w:color="auto" w:fill="auto"/>
            <w:noWrap/>
            <w:vAlign w:val="bottom"/>
            <w:hideMark/>
          </w:tcPr>
          <w:p w14:paraId="6E9B96D3" w14:textId="41D56918" w:rsidR="00FD1286" w:rsidRPr="00FD1286" w:rsidRDefault="00FD1286" w:rsidP="00FD1286">
            <w:pPr>
              <w:spacing w:line="276" w:lineRule="auto"/>
              <w:jc w:val="right"/>
              <w:rPr>
                <w:color w:val="000000"/>
              </w:rPr>
            </w:pPr>
            <w:r w:rsidRPr="00FD1286">
              <w:rPr>
                <w:color w:val="000000"/>
              </w:rPr>
              <w:t>1.244</w:t>
            </w:r>
          </w:p>
        </w:tc>
        <w:tc>
          <w:tcPr>
            <w:tcW w:w="1083" w:type="dxa"/>
            <w:tcBorders>
              <w:top w:val="nil"/>
              <w:left w:val="nil"/>
              <w:bottom w:val="nil"/>
              <w:right w:val="nil"/>
            </w:tcBorders>
            <w:shd w:val="clear" w:color="auto" w:fill="auto"/>
            <w:noWrap/>
            <w:vAlign w:val="bottom"/>
            <w:hideMark/>
          </w:tcPr>
          <w:p w14:paraId="61F61403" w14:textId="7918E3BA" w:rsidR="00FD1286" w:rsidRPr="00FD1286" w:rsidRDefault="00FD1286" w:rsidP="00FD1286">
            <w:pPr>
              <w:spacing w:line="276" w:lineRule="auto"/>
              <w:jc w:val="right"/>
              <w:rPr>
                <w:b/>
                <w:bCs/>
                <w:color w:val="000000"/>
              </w:rPr>
            </w:pPr>
            <w:r w:rsidRPr="00FD1286">
              <w:rPr>
                <w:color w:val="000000"/>
              </w:rPr>
              <w:t>0.265</w:t>
            </w:r>
          </w:p>
        </w:tc>
      </w:tr>
      <w:tr w:rsidR="00FD1286"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FD1286" w:rsidRPr="003F18D0" w:rsidRDefault="00FD1286" w:rsidP="00FD1286">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5B195D6E"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25E7053B" w14:textId="77515E9C" w:rsidR="00FD1286" w:rsidRPr="00FD1286" w:rsidRDefault="00FD1286" w:rsidP="00FD1286">
            <w:pPr>
              <w:spacing w:line="276" w:lineRule="auto"/>
              <w:jc w:val="right"/>
              <w:rPr>
                <w:color w:val="000000"/>
              </w:rPr>
            </w:pPr>
            <w:r w:rsidRPr="00FD1286">
              <w:rPr>
                <w:color w:val="000000"/>
              </w:rPr>
              <w:t>-1.70E-02</w:t>
            </w:r>
          </w:p>
        </w:tc>
        <w:tc>
          <w:tcPr>
            <w:tcW w:w="1122" w:type="dxa"/>
            <w:tcBorders>
              <w:top w:val="nil"/>
              <w:left w:val="nil"/>
              <w:bottom w:val="nil"/>
              <w:right w:val="nil"/>
            </w:tcBorders>
            <w:shd w:val="clear" w:color="auto" w:fill="auto"/>
            <w:noWrap/>
            <w:vAlign w:val="bottom"/>
            <w:hideMark/>
          </w:tcPr>
          <w:p w14:paraId="2AC0601B" w14:textId="400DDB36" w:rsidR="00FD1286" w:rsidRPr="00FD1286" w:rsidRDefault="00FD1286" w:rsidP="00FD1286">
            <w:pPr>
              <w:spacing w:line="276" w:lineRule="auto"/>
              <w:jc w:val="right"/>
              <w:rPr>
                <w:color w:val="000000"/>
              </w:rPr>
            </w:pPr>
            <w:r w:rsidRPr="00FD1286">
              <w:rPr>
                <w:color w:val="000000"/>
              </w:rPr>
              <w:t>26.823</w:t>
            </w:r>
          </w:p>
        </w:tc>
        <w:tc>
          <w:tcPr>
            <w:tcW w:w="1083" w:type="dxa"/>
            <w:tcBorders>
              <w:top w:val="nil"/>
              <w:left w:val="nil"/>
              <w:bottom w:val="nil"/>
              <w:right w:val="nil"/>
            </w:tcBorders>
            <w:shd w:val="clear" w:color="auto" w:fill="auto"/>
            <w:noWrap/>
            <w:vAlign w:val="bottom"/>
            <w:hideMark/>
          </w:tcPr>
          <w:p w14:paraId="3133C413" w14:textId="7577D80C" w:rsidR="00FD1286" w:rsidRPr="00FD1286" w:rsidRDefault="00FD1286" w:rsidP="00FD1286">
            <w:pPr>
              <w:spacing w:line="276" w:lineRule="auto"/>
              <w:jc w:val="right"/>
              <w:rPr>
                <w:b/>
                <w:bCs/>
                <w:color w:val="000000"/>
              </w:rPr>
            </w:pPr>
            <w:r w:rsidRPr="00FD1286">
              <w:rPr>
                <w:b/>
                <w:bCs/>
                <w:color w:val="000000"/>
              </w:rPr>
              <w:t>&lt;0.001</w:t>
            </w:r>
          </w:p>
        </w:tc>
      </w:tr>
      <w:tr w:rsidR="00FD1286"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FD1286" w:rsidRPr="003F18D0" w:rsidRDefault="00FD1286" w:rsidP="00FD1286">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7E3BA6FD"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2CACCA79" w14:textId="0B2E282E"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nil"/>
              <w:right w:val="nil"/>
            </w:tcBorders>
            <w:shd w:val="clear" w:color="auto" w:fill="auto"/>
            <w:noWrap/>
            <w:vAlign w:val="bottom"/>
            <w:hideMark/>
          </w:tcPr>
          <w:p w14:paraId="7BE05AA5" w14:textId="0D98B6D4" w:rsidR="00FD1286" w:rsidRPr="00FD1286" w:rsidRDefault="00FD1286" w:rsidP="00FD1286">
            <w:pPr>
              <w:spacing w:line="276" w:lineRule="auto"/>
              <w:jc w:val="right"/>
              <w:rPr>
                <w:color w:val="000000"/>
              </w:rPr>
            </w:pPr>
            <w:r w:rsidRPr="00FD1286">
              <w:rPr>
                <w:color w:val="000000"/>
              </w:rPr>
              <w:t>199.617</w:t>
            </w:r>
          </w:p>
        </w:tc>
        <w:tc>
          <w:tcPr>
            <w:tcW w:w="1083" w:type="dxa"/>
            <w:tcBorders>
              <w:top w:val="nil"/>
              <w:left w:val="nil"/>
              <w:bottom w:val="nil"/>
              <w:right w:val="nil"/>
            </w:tcBorders>
            <w:shd w:val="clear" w:color="auto" w:fill="auto"/>
            <w:noWrap/>
            <w:vAlign w:val="bottom"/>
            <w:hideMark/>
          </w:tcPr>
          <w:p w14:paraId="69027236" w14:textId="481D1FCD" w:rsidR="00FD1286" w:rsidRPr="00FD1286" w:rsidRDefault="00FD1286" w:rsidP="00FD1286">
            <w:pPr>
              <w:spacing w:line="276" w:lineRule="auto"/>
              <w:jc w:val="right"/>
              <w:rPr>
                <w:b/>
                <w:bCs/>
                <w:color w:val="000000"/>
              </w:rPr>
            </w:pPr>
            <w:r w:rsidRPr="00FD1286">
              <w:rPr>
                <w:b/>
                <w:bCs/>
                <w:color w:val="000000"/>
              </w:rPr>
              <w:t>&lt;0.001</w:t>
            </w:r>
          </w:p>
        </w:tc>
      </w:tr>
      <w:tr w:rsidR="00FD1286"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12644B24"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N</w:t>
            </w:r>
          </w:p>
        </w:tc>
        <w:tc>
          <w:tcPr>
            <w:tcW w:w="536" w:type="dxa"/>
            <w:tcBorders>
              <w:top w:val="nil"/>
              <w:left w:val="nil"/>
              <w:bottom w:val="nil"/>
              <w:right w:val="nil"/>
            </w:tcBorders>
            <w:shd w:val="clear" w:color="auto" w:fill="auto"/>
            <w:noWrap/>
            <w:vAlign w:val="bottom"/>
            <w:hideMark/>
          </w:tcPr>
          <w:p w14:paraId="315AA0C0" w14:textId="30D7D58E"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7CD5A0CA" w14:textId="231ACD0A" w:rsidR="00FD1286" w:rsidRPr="00FD1286" w:rsidRDefault="00FD1286" w:rsidP="00FD1286">
            <w:pPr>
              <w:spacing w:line="276" w:lineRule="auto"/>
              <w:jc w:val="right"/>
              <w:rPr>
                <w:color w:val="000000"/>
              </w:rPr>
            </w:pPr>
            <w:r w:rsidRPr="00FD1286">
              <w:rPr>
                <w:color w:val="000000"/>
              </w:rPr>
              <w:t>1.77E-03</w:t>
            </w:r>
          </w:p>
        </w:tc>
        <w:tc>
          <w:tcPr>
            <w:tcW w:w="1122" w:type="dxa"/>
            <w:tcBorders>
              <w:top w:val="nil"/>
              <w:left w:val="nil"/>
              <w:bottom w:val="nil"/>
              <w:right w:val="nil"/>
            </w:tcBorders>
            <w:shd w:val="clear" w:color="auto" w:fill="auto"/>
            <w:noWrap/>
            <w:vAlign w:val="bottom"/>
            <w:hideMark/>
          </w:tcPr>
          <w:p w14:paraId="2A866AAF" w14:textId="5B936D47" w:rsidR="00FD1286" w:rsidRPr="00FD1286" w:rsidRDefault="00FD1286" w:rsidP="00FD1286">
            <w:pPr>
              <w:spacing w:line="276" w:lineRule="auto"/>
              <w:jc w:val="right"/>
              <w:rPr>
                <w:color w:val="000000"/>
              </w:rPr>
            </w:pPr>
            <w:r w:rsidRPr="00FD1286">
              <w:rPr>
                <w:color w:val="000000"/>
              </w:rPr>
              <w:t>0.438</w:t>
            </w:r>
          </w:p>
        </w:tc>
        <w:tc>
          <w:tcPr>
            <w:tcW w:w="1083" w:type="dxa"/>
            <w:tcBorders>
              <w:top w:val="nil"/>
              <w:left w:val="nil"/>
              <w:bottom w:val="nil"/>
              <w:right w:val="nil"/>
            </w:tcBorders>
            <w:shd w:val="clear" w:color="auto" w:fill="auto"/>
            <w:noWrap/>
            <w:vAlign w:val="bottom"/>
            <w:hideMark/>
          </w:tcPr>
          <w:p w14:paraId="01B77473" w14:textId="0060F76F" w:rsidR="00FD1286" w:rsidRPr="00FD1286" w:rsidRDefault="00FD1286" w:rsidP="00FD1286">
            <w:pPr>
              <w:spacing w:line="276" w:lineRule="auto"/>
              <w:jc w:val="right"/>
              <w:rPr>
                <w:color w:val="000000"/>
              </w:rPr>
            </w:pPr>
            <w:r w:rsidRPr="00FD1286">
              <w:rPr>
                <w:color w:val="000000"/>
              </w:rPr>
              <w:t>0.508</w:t>
            </w:r>
          </w:p>
        </w:tc>
      </w:tr>
      <w:tr w:rsidR="00FD1286"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530D83F0"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PFT</w:t>
            </w:r>
          </w:p>
        </w:tc>
        <w:tc>
          <w:tcPr>
            <w:tcW w:w="536" w:type="dxa"/>
            <w:tcBorders>
              <w:top w:val="nil"/>
              <w:left w:val="nil"/>
              <w:bottom w:val="nil"/>
              <w:right w:val="nil"/>
            </w:tcBorders>
            <w:shd w:val="clear" w:color="auto" w:fill="auto"/>
            <w:noWrap/>
            <w:vAlign w:val="bottom"/>
            <w:hideMark/>
          </w:tcPr>
          <w:p w14:paraId="3EB23475" w14:textId="79700B58"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55933E2D" w14:textId="1ACBF3CF"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nil"/>
              <w:right w:val="nil"/>
            </w:tcBorders>
            <w:shd w:val="clear" w:color="auto" w:fill="auto"/>
            <w:noWrap/>
            <w:vAlign w:val="bottom"/>
            <w:hideMark/>
          </w:tcPr>
          <w:p w14:paraId="0CC51DBE" w14:textId="6220732A" w:rsidR="00FD1286" w:rsidRPr="00FD1286" w:rsidRDefault="00FD1286" w:rsidP="00FD1286">
            <w:pPr>
              <w:spacing w:line="276" w:lineRule="auto"/>
              <w:jc w:val="right"/>
              <w:rPr>
                <w:color w:val="000000"/>
              </w:rPr>
            </w:pPr>
            <w:r w:rsidRPr="00FD1286">
              <w:rPr>
                <w:color w:val="000000"/>
              </w:rPr>
              <w:t>2.038</w:t>
            </w:r>
          </w:p>
        </w:tc>
        <w:tc>
          <w:tcPr>
            <w:tcW w:w="1083" w:type="dxa"/>
            <w:tcBorders>
              <w:top w:val="nil"/>
              <w:left w:val="nil"/>
              <w:bottom w:val="nil"/>
              <w:right w:val="nil"/>
            </w:tcBorders>
            <w:shd w:val="clear" w:color="auto" w:fill="auto"/>
            <w:noWrap/>
            <w:vAlign w:val="bottom"/>
            <w:hideMark/>
          </w:tcPr>
          <w:p w14:paraId="0112A9E4" w14:textId="1643287D" w:rsidR="00FD1286" w:rsidRPr="00FD1286" w:rsidRDefault="00FD1286" w:rsidP="00FD1286">
            <w:pPr>
              <w:spacing w:line="276" w:lineRule="auto"/>
              <w:jc w:val="right"/>
              <w:rPr>
                <w:b/>
                <w:bCs/>
                <w:i/>
                <w:iCs/>
                <w:color w:val="000000"/>
              </w:rPr>
            </w:pPr>
            <w:r w:rsidRPr="00FD1286">
              <w:rPr>
                <w:color w:val="000000"/>
              </w:rPr>
              <w:t>0.361</w:t>
            </w:r>
          </w:p>
        </w:tc>
      </w:tr>
      <w:tr w:rsidR="00FD1286"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FD1286" w:rsidRPr="003F18D0" w:rsidRDefault="00FD1286" w:rsidP="00FD1286">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09BCB6C9"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right w:val="nil"/>
            </w:tcBorders>
            <w:shd w:val="clear" w:color="auto" w:fill="auto"/>
            <w:noWrap/>
            <w:vAlign w:val="bottom"/>
            <w:hideMark/>
          </w:tcPr>
          <w:p w14:paraId="75F66237" w14:textId="141B8411"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right w:val="nil"/>
            </w:tcBorders>
            <w:shd w:val="clear" w:color="auto" w:fill="auto"/>
            <w:noWrap/>
            <w:vAlign w:val="bottom"/>
            <w:hideMark/>
          </w:tcPr>
          <w:p w14:paraId="0822C348" w14:textId="47EA8CEB" w:rsidR="00FD1286" w:rsidRPr="00FD1286" w:rsidRDefault="00FD1286" w:rsidP="00FD1286">
            <w:pPr>
              <w:spacing w:line="276" w:lineRule="auto"/>
              <w:jc w:val="right"/>
              <w:rPr>
                <w:color w:val="000000"/>
              </w:rPr>
            </w:pPr>
            <w:r w:rsidRPr="00FD1286">
              <w:rPr>
                <w:color w:val="000000"/>
              </w:rPr>
              <w:t>7.668</w:t>
            </w:r>
          </w:p>
        </w:tc>
        <w:tc>
          <w:tcPr>
            <w:tcW w:w="1083" w:type="dxa"/>
            <w:tcBorders>
              <w:top w:val="nil"/>
              <w:left w:val="nil"/>
              <w:right w:val="nil"/>
            </w:tcBorders>
            <w:shd w:val="clear" w:color="auto" w:fill="auto"/>
            <w:noWrap/>
            <w:vAlign w:val="bottom"/>
            <w:hideMark/>
          </w:tcPr>
          <w:p w14:paraId="38AA58D4" w14:textId="3421B071" w:rsidR="00FD1286" w:rsidRPr="00FD1286" w:rsidRDefault="00FD1286" w:rsidP="00FD1286">
            <w:pPr>
              <w:spacing w:line="276" w:lineRule="auto"/>
              <w:jc w:val="right"/>
              <w:rPr>
                <w:b/>
                <w:bCs/>
                <w:i/>
                <w:iCs/>
                <w:color w:val="000000"/>
              </w:rPr>
            </w:pPr>
            <w:r w:rsidRPr="00FD1286">
              <w:rPr>
                <w:b/>
                <w:bCs/>
                <w:color w:val="000000"/>
              </w:rPr>
              <w:t>0.022</w:t>
            </w:r>
          </w:p>
        </w:tc>
      </w:tr>
      <w:tr w:rsidR="00FD1286"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41612606"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15D6FE32" w14:textId="7F0549A2"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8FB492A"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C8CEE1D" w:rsidR="00FD1286" w:rsidRPr="00FD1286" w:rsidRDefault="00FD1286" w:rsidP="00FD1286">
            <w:pPr>
              <w:spacing w:line="276" w:lineRule="auto"/>
              <w:jc w:val="right"/>
              <w:rPr>
                <w:color w:val="000000"/>
              </w:rPr>
            </w:pPr>
            <w:r w:rsidRPr="00FD1286">
              <w:rPr>
                <w:color w:val="000000"/>
              </w:rPr>
              <w:t>0.127</w:t>
            </w:r>
          </w:p>
        </w:tc>
        <w:tc>
          <w:tcPr>
            <w:tcW w:w="1083" w:type="dxa"/>
            <w:tcBorders>
              <w:top w:val="nil"/>
              <w:left w:val="nil"/>
              <w:bottom w:val="single" w:sz="4" w:space="0" w:color="auto"/>
              <w:right w:val="nil"/>
            </w:tcBorders>
            <w:shd w:val="clear" w:color="auto" w:fill="auto"/>
            <w:noWrap/>
            <w:vAlign w:val="bottom"/>
            <w:hideMark/>
          </w:tcPr>
          <w:p w14:paraId="1CABBD5E" w14:textId="47D828E4" w:rsidR="00FD1286" w:rsidRPr="00FD1286" w:rsidRDefault="00FD1286" w:rsidP="00FD1286">
            <w:pPr>
              <w:spacing w:line="276" w:lineRule="auto"/>
              <w:jc w:val="right"/>
              <w:rPr>
                <w:color w:val="000000"/>
              </w:rPr>
            </w:pPr>
            <w:r w:rsidRPr="00FD1286">
              <w:rPr>
                <w:color w:val="000000"/>
              </w:rPr>
              <w:t>0.939</w:t>
            </w:r>
          </w:p>
        </w:tc>
      </w:tr>
    </w:tbl>
    <w:p w14:paraId="63ECCCD7" w14:textId="77777777" w:rsidR="003F18D0" w:rsidRPr="003F18D0" w:rsidRDefault="003F18D0" w:rsidP="0025039E">
      <w:pPr>
        <w:spacing w:line="360" w:lineRule="auto"/>
        <w:rPr>
          <w:color w:val="000000" w:themeColor="text1"/>
        </w:rPr>
      </w:pPr>
    </w:p>
    <w:p w14:paraId="524417AB" w14:textId="1BED19A5"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1C925C9F" w:rsidR="002D386D" w:rsidRDefault="003E3C1F" w:rsidP="0025039E">
      <w:pPr>
        <w:spacing w:line="360" w:lineRule="auto"/>
        <w:rPr>
          <w:b/>
          <w:bCs/>
          <w:color w:val="000000" w:themeColor="text1"/>
        </w:rPr>
      </w:pPr>
      <w:r>
        <w:rPr>
          <w:b/>
          <w:bCs/>
          <w:noProof/>
          <w:color w:val="000000" w:themeColor="text1"/>
        </w:rPr>
        <w:drawing>
          <wp:inline distT="0" distB="0" distL="0" distR="0" wp14:anchorId="35F80D77" wp14:editId="770F9FAD">
            <wp:extent cx="5943600" cy="2228850"/>
            <wp:effectExtent l="0" t="0" r="0" b="635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7"/>
                    <a:stretch>
                      <a:fillRect/>
                    </a:stretch>
                  </pic:blipFill>
                  <pic:spPr>
                    <a:xfrm>
                      <a:off x="0" y="0"/>
                      <a:ext cx="5943600" cy="2228850"/>
                    </a:xfrm>
                    <a:prstGeom prst="rect">
                      <a:avLst/>
                    </a:prstGeom>
                  </pic:spPr>
                </pic:pic>
              </a:graphicData>
            </a:graphic>
          </wp:inline>
        </w:drawing>
      </w:r>
    </w:p>
    <w:p w14:paraId="13EC89D7" w14:textId="38881578" w:rsidR="007E3368"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In</w:t>
      </w:r>
      <w:r w:rsidR="00EB5FCB">
        <w:rPr>
          <w:color w:val="000000" w:themeColor="text1"/>
        </w:rPr>
        <w:t xml:space="preserve"> (b)</w:t>
      </w:r>
      <w:r w:rsidR="002F17FB">
        <w:rPr>
          <w:color w:val="000000" w:themeColor="text1"/>
        </w:rPr>
        <w:t xml:space="preserve">,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 C</w:t>
      </w:r>
      <w:r w:rsidR="00341F1C">
        <w:rPr>
          <w:color w:val="000000" w:themeColor="text1"/>
          <w:vertAlign w:val="subscript"/>
        </w:rPr>
        <w:t>3</w:t>
      </w:r>
      <w:r w:rsidR="00341F1C">
        <w:rPr>
          <w:color w:val="000000" w:themeColor="text1"/>
        </w:rPr>
        <w:t xml:space="preserve"> legumes,</w:t>
      </w:r>
      <w:r w:rsidR="003E3C1F" w:rsidRPr="003E3C1F">
        <w:rPr>
          <w:color w:val="000000" w:themeColor="text1"/>
        </w:rPr>
        <w:t xml:space="preserve"> </w:t>
      </w:r>
      <w:r w:rsidR="003E3C1F">
        <w:rPr>
          <w:color w:val="000000" w:themeColor="text1"/>
        </w:rPr>
        <w:t>blue shading</w:t>
      </w:r>
      <w:r w:rsidR="003E3C1F" w:rsidRPr="007E3368">
        <w:rPr>
          <w:color w:val="000000" w:themeColor="text1"/>
        </w:rPr>
        <w:t xml:space="preserve"> </w:t>
      </w:r>
      <w:r w:rsidR="003E3C1F">
        <w:rPr>
          <w:color w:val="000000" w:themeColor="text1"/>
        </w:rPr>
        <w:t>and trendlines indicate C</w:t>
      </w:r>
      <w:r w:rsidR="003E3C1F" w:rsidRPr="00341F1C">
        <w:rPr>
          <w:color w:val="000000" w:themeColor="text1"/>
          <w:vertAlign w:val="subscript"/>
        </w:rPr>
        <w:t>3</w:t>
      </w:r>
      <w:r w:rsidR="003E3C1F">
        <w:rPr>
          <w:color w:val="000000" w:themeColor="text1"/>
        </w:rPr>
        <w:t xml:space="preserve"> non-legumes</w:t>
      </w:r>
      <w:r w:rsidR="003E3C1F">
        <w:rPr>
          <w:color w:val="000000" w:themeColor="text1"/>
        </w:rPr>
        <w:t>, and</w:t>
      </w:r>
      <w:r w:rsidR="00341F1C">
        <w:rPr>
          <w:color w:val="000000" w:themeColor="text1"/>
        </w:rPr>
        <w:t xml:space="preserve"> red shad</w:t>
      </w:r>
      <w:r w:rsidR="007E3368">
        <w:rPr>
          <w:color w:val="000000" w:themeColor="text1"/>
        </w:rPr>
        <w:t xml:space="preserve">ing and trendlines </w:t>
      </w:r>
      <w:r w:rsidR="00341F1C">
        <w:rPr>
          <w:color w:val="000000" w:themeColor="text1"/>
        </w:rPr>
        <w:t>indicate C</w:t>
      </w:r>
      <w:r w:rsidR="00341F1C">
        <w:rPr>
          <w:color w:val="000000" w:themeColor="text1"/>
          <w:vertAlign w:val="subscript"/>
        </w:rPr>
        <w:t>4</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940A6">
        <w:rPr>
          <w:color w:val="000000" w:themeColor="text1"/>
        </w:rPr>
        <w:t xml:space="preserve">Variably colored </w:t>
      </w:r>
      <w:r w:rsidR="007E3368">
        <w:rPr>
          <w:color w:val="000000" w:themeColor="text1"/>
        </w:rPr>
        <w:t xml:space="preserve">trendlines are only included if there is an interaction between the x-axis and </w:t>
      </w:r>
      <w:r w:rsidR="00154B4C">
        <w:rPr>
          <w:color w:val="000000" w:themeColor="text1"/>
        </w:rPr>
        <w:t>plant functional group</w:t>
      </w:r>
      <w:ins w:id="366" w:author="Perkowski, Evan A [2]" w:date="2023-01-02T23:59:00Z">
        <w:r w:rsidR="00A174A5">
          <w:rPr>
            <w:color w:val="000000" w:themeColor="text1"/>
          </w:rPr>
          <w:t>, where solid trendlines indicate slopes that are different from zero (</w:t>
        </w:r>
        <w:r w:rsidR="00A174A5" w:rsidRPr="00EB5FCB">
          <w:rPr>
            <w:i/>
            <w:iCs/>
            <w:color w:val="000000" w:themeColor="text1"/>
          </w:rPr>
          <w:t>p</w:t>
        </w:r>
      </w:ins>
      <w:ins w:id="367" w:author="Perkowski, Evan A" w:date="2023-01-16T12:15:00Z">
        <w:r w:rsidR="00EB5FCB">
          <w:rPr>
            <w:color w:val="000000" w:themeColor="text1"/>
          </w:rPr>
          <w:t xml:space="preserve"> </w:t>
        </w:r>
      </w:ins>
      <w:ins w:id="368" w:author="Perkowski, Evan A [2]" w:date="2023-01-02T23:59:00Z">
        <w:r w:rsidR="00A174A5">
          <w:rPr>
            <w:color w:val="000000" w:themeColor="text1"/>
          </w:rPr>
          <w:t>&lt;</w:t>
        </w:r>
      </w:ins>
      <w:ins w:id="369" w:author="Perkowski, Evan A" w:date="2023-01-16T12:15:00Z">
        <w:r w:rsidR="00EB5FCB">
          <w:rPr>
            <w:color w:val="000000" w:themeColor="text1"/>
          </w:rPr>
          <w:t xml:space="preserve"> </w:t>
        </w:r>
      </w:ins>
      <w:ins w:id="370" w:author="Perkowski, Evan A [2]" w:date="2023-01-02T23:59:00Z">
        <w:r w:rsidR="00A174A5">
          <w:rPr>
            <w:color w:val="000000" w:themeColor="text1"/>
          </w:rPr>
          <w:t>0.05) and dashed trendlines indicate slopes that are not different from zero (</w:t>
        </w:r>
        <w:r w:rsidR="00A174A5" w:rsidRPr="00EB5FCB">
          <w:rPr>
            <w:i/>
            <w:iCs/>
            <w:color w:val="000000" w:themeColor="text1"/>
          </w:rPr>
          <w:t>p</w:t>
        </w:r>
      </w:ins>
      <w:ins w:id="371" w:author="Perkowski, Evan A" w:date="2023-01-16T12:15:00Z">
        <w:r w:rsidR="00EB5FCB">
          <w:rPr>
            <w:color w:val="000000" w:themeColor="text1"/>
          </w:rPr>
          <w:t xml:space="preserve"> </w:t>
        </w:r>
      </w:ins>
      <w:ins w:id="372" w:author="Perkowski, Evan A [2]" w:date="2023-01-02T23:59:00Z">
        <w:r w:rsidR="00A174A5">
          <w:rPr>
            <w:color w:val="000000" w:themeColor="text1"/>
          </w:rPr>
          <w:t>&lt;</w:t>
        </w:r>
      </w:ins>
      <w:ins w:id="373" w:author="Perkowski, Evan A" w:date="2023-01-16T12:15:00Z">
        <w:r w:rsidR="00EB5FCB">
          <w:rPr>
            <w:color w:val="000000" w:themeColor="text1"/>
          </w:rPr>
          <w:t xml:space="preserve"> </w:t>
        </w:r>
      </w:ins>
      <w:ins w:id="374" w:author="Perkowski, Evan A [2]" w:date="2023-01-02T23:59:00Z">
        <w:r w:rsidR="00A174A5">
          <w:rPr>
            <w:color w:val="000000" w:themeColor="text1"/>
          </w:rPr>
          <w:t>0.05)</w:t>
        </w:r>
      </w:ins>
      <w:r w:rsidR="007940A6">
        <w:rPr>
          <w:color w:val="000000" w:themeColor="text1"/>
        </w:rPr>
        <w:t xml:space="preserve">. </w:t>
      </w:r>
      <w:r w:rsidR="000C4BE1">
        <w:rPr>
          <w:color w:val="000000" w:themeColor="text1"/>
        </w:rPr>
        <w:t xml:space="preserve">Error ribbons represent the upper and lower </w:t>
      </w:r>
      <w:r w:rsidR="00427F68">
        <w:rPr>
          <w:color w:val="000000" w:themeColor="text1"/>
        </w:rPr>
        <w:t>95% confidence intervals of each fitted trendline.</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00C6ECCB" w:rsidR="004936F2" w:rsidRDefault="007E3368" w:rsidP="0025039E">
      <w:pPr>
        <w:spacing w:line="36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sidR="000F1589">
        <w:rPr>
          <w:i/>
          <w:iCs/>
          <w:color w:val="000000" w:themeColor="text1"/>
        </w:rPr>
        <w:t xml:space="preserve"> (</w:t>
      </w:r>
      <w:r w:rsidR="004936F2" w:rsidRPr="0093792E">
        <w:rPr>
          <w:i/>
          <w:iCs/>
          <w:color w:val="000000" w:themeColor="text1"/>
          <w:lang w:val="el-GR"/>
        </w:rPr>
        <w:t>χ</w:t>
      </w:r>
      <w:r w:rsidR="000F1589">
        <w:rPr>
          <w:i/>
          <w:iCs/>
          <w:color w:val="000000" w:themeColor="text1"/>
        </w:rPr>
        <w:t>)</w:t>
      </w:r>
    </w:p>
    <w:p w14:paraId="67BFDC55" w14:textId="48A969BE" w:rsidR="009C0C20" w:rsidRDefault="00EA6746" w:rsidP="0025039E">
      <w:pPr>
        <w:spacing w:line="360" w:lineRule="auto"/>
        <w:ind w:firstLine="720"/>
        <w:rPr>
          <w:color w:val="000000" w:themeColor="text1"/>
        </w:rPr>
      </w:pPr>
      <w:r>
        <w:rPr>
          <w:color w:val="000000" w:themeColor="text1"/>
        </w:rPr>
        <w:t>Model selection indicated that 4-day</w:t>
      </w:r>
      <w:r w:rsidR="003847B4">
        <w:rPr>
          <w:color w:val="000000" w:themeColor="text1"/>
        </w:rPr>
        <w:t xml:space="preserve"> daily</w:t>
      </w:r>
      <w:r>
        <w:rPr>
          <w:color w:val="000000" w:themeColor="text1"/>
        </w:rPr>
        <w:t xml:space="preserve"> </w:t>
      </w:r>
      <w:ins w:id="375" w:author="Perkowski, Evan A" w:date="2023-01-16T11:59:00Z">
        <w:r w:rsidR="00266AAF">
          <w:rPr>
            <w:color w:val="000000" w:themeColor="text1"/>
          </w:rPr>
          <w:t>VPD</w:t>
        </w:r>
      </w:ins>
      <w:ins w:id="376" w:author="Perkowski, Evan A" w:date="2023-01-16T12:15:00Z">
        <w:r w:rsidR="00EB5FCB">
          <w:rPr>
            <w:color w:val="000000" w:themeColor="text1"/>
          </w:rPr>
          <w:t xml:space="preserve"> </w:t>
        </w:r>
      </w:ins>
      <w:ins w:id="377" w:author="Perkowski, Evan A [2]" w:date="2023-01-03T00:00:00Z">
        <w:r w:rsidR="00727558">
          <w:rPr>
            <w:color w:val="000000" w:themeColor="text1"/>
          </w:rPr>
          <w:t xml:space="preserve">was </w:t>
        </w:r>
      </w:ins>
      <w:r>
        <w:rPr>
          <w:color w:val="000000" w:themeColor="text1"/>
        </w:rPr>
        <w:t xml:space="preserve">the timescale that conferred the best model fit for </w:t>
      </w:r>
      <w:r w:rsidRPr="0093792E">
        <w:rPr>
          <w:i/>
          <w:iCs/>
          <w:color w:val="000000" w:themeColor="text1"/>
          <w:lang w:val="el-GR"/>
        </w:rPr>
        <w:t>χ</w:t>
      </w:r>
      <w:r>
        <w:rPr>
          <w:color w:val="000000" w:themeColor="text1"/>
        </w:rPr>
        <w:t xml:space="preserve"> (</w:t>
      </w:r>
      <w:proofErr w:type="spellStart"/>
      <w:ins w:id="378" w:author="Perkowski, Evan A" w:date="2023-01-03T15:52:00Z">
        <w:r w:rsidR="00067F56">
          <w:rPr>
            <w:color w:val="000000" w:themeColor="text1"/>
          </w:rPr>
          <w:t>AICc</w:t>
        </w:r>
      </w:ins>
      <w:proofErr w:type="spellEnd"/>
      <w:ins w:id="379" w:author="Perkowski, Evan A" w:date="2023-01-12T14:46:00Z">
        <w:r w:rsidR="00A631F4">
          <w:rPr>
            <w:color w:val="000000" w:themeColor="text1"/>
          </w:rPr>
          <w:t xml:space="preserve"> </w:t>
        </w:r>
      </w:ins>
      <w:ins w:id="380" w:author="Perkowski, Evan A" w:date="2023-01-03T15:52:00Z">
        <w:r w:rsidR="00067F56">
          <w:rPr>
            <w:color w:val="000000" w:themeColor="text1"/>
          </w:rPr>
          <w:t>=</w:t>
        </w:r>
      </w:ins>
      <w:ins w:id="381" w:author="Perkowski, Evan A" w:date="2023-01-12T14:46:00Z">
        <w:r w:rsidR="00A631F4">
          <w:rPr>
            <w:color w:val="000000" w:themeColor="text1"/>
          </w:rPr>
          <w:t xml:space="preserve"> -</w:t>
        </w:r>
      </w:ins>
      <w:ins w:id="382" w:author="Perkowski, Evan A" w:date="2023-01-12T15:06:00Z">
        <w:r w:rsidR="004E3BFA">
          <w:rPr>
            <w:color w:val="000000" w:themeColor="text1"/>
          </w:rPr>
          <w:t>883.97</w:t>
        </w:r>
      </w:ins>
      <w:ins w:id="383" w:author="Perkowski, Evan A" w:date="2023-01-03T15:52:00Z">
        <w:r w:rsidR="00067F56">
          <w:rPr>
            <w:color w:val="000000" w:themeColor="text1"/>
          </w:rPr>
          <w:t>;</w:t>
        </w:r>
      </w:ins>
      <w:r w:rsidR="00D308D2">
        <w:rPr>
          <w:color w:val="000000" w:themeColor="text1"/>
        </w:rPr>
        <w:t xml:space="preserve"> </w:t>
      </w:r>
      <w:r>
        <w:rPr>
          <w:color w:val="000000" w:themeColor="text1"/>
        </w:rPr>
        <w:t>Table S1; Fig. S2).</w:t>
      </w:r>
    </w:p>
    <w:p w14:paraId="564645C0" w14:textId="38FA5433" w:rsidR="00FE77FC" w:rsidRDefault="00FE77FC" w:rsidP="0025039E">
      <w:pPr>
        <w:spacing w:line="360" w:lineRule="auto"/>
        <w:ind w:firstLine="720"/>
        <w:rPr>
          <w:color w:val="000000" w:themeColor="text1"/>
        </w:rPr>
      </w:pPr>
      <w:r>
        <w:rPr>
          <w:color w:val="000000" w:themeColor="text1"/>
        </w:rPr>
        <w:t>Variance in</w:t>
      </w:r>
      <w:r w:rsidRPr="000A276C">
        <w:rPr>
          <w:i/>
          <w:iCs/>
          <w:color w:val="000000" w:themeColor="text1"/>
        </w:rPr>
        <w:t xml:space="preserve"> </w:t>
      </w:r>
      <w:r w:rsidRPr="0093792E">
        <w:rPr>
          <w:i/>
          <w:iCs/>
          <w:color w:val="000000" w:themeColor="text1"/>
          <w:lang w:val="el-GR"/>
        </w:rPr>
        <w:t>χ</w:t>
      </w:r>
      <w:r>
        <w:rPr>
          <w:color w:val="000000" w:themeColor="text1"/>
        </w:rPr>
        <w:t xml:space="preserve"> was driven by </w:t>
      </w:r>
      <w:ins w:id="384" w:author="Perkowski, Evan A" w:date="2023-01-04T13:28:00Z">
        <w:r w:rsidR="0084086E">
          <w:rPr>
            <w:color w:val="000000" w:themeColor="text1"/>
          </w:rPr>
          <w:t xml:space="preserve">a series of </w:t>
        </w:r>
      </w:ins>
      <w:r>
        <w:rPr>
          <w:color w:val="000000" w:themeColor="text1"/>
        </w:rPr>
        <w:t xml:space="preserve">two-way interactions between functional group and </w:t>
      </w:r>
      <w:ins w:id="385" w:author="Perkowski, Evan A" w:date="2023-01-16T11:59:00Z">
        <w:r w:rsidR="00266AAF">
          <w:rPr>
            <w:color w:val="000000" w:themeColor="text1"/>
          </w:rPr>
          <w:t>VPD</w:t>
        </w:r>
        <w:r w:rsidR="00266AAF" w:rsidDel="00266AAF">
          <w:rPr>
            <w:color w:val="000000" w:themeColor="text1"/>
          </w:rPr>
          <w:t xml:space="preserve"> </w:t>
        </w:r>
      </w:ins>
      <w:ins w:id="386" w:author="Perkowski, Evan A" w:date="2023-01-04T13:29:00Z">
        <w:r w:rsidR="0084086E">
          <w:rPr>
            <w:color w:val="000000" w:themeColor="text1"/>
          </w:rPr>
          <w:t>(</w:t>
        </w:r>
        <w:r w:rsidR="0084086E" w:rsidRPr="00A631F4">
          <w:rPr>
            <w:i/>
            <w:iCs/>
            <w:color w:val="000000" w:themeColor="text1"/>
          </w:rPr>
          <w:t>p</w:t>
        </w:r>
      </w:ins>
      <w:ins w:id="387" w:author="Perkowski, Evan A" w:date="2023-01-12T14:46:00Z">
        <w:r w:rsidR="00A631F4">
          <w:rPr>
            <w:color w:val="000000" w:themeColor="text1"/>
          </w:rPr>
          <w:t xml:space="preserve"> </w:t>
        </w:r>
      </w:ins>
      <w:ins w:id="388" w:author="Perkowski, Evan A" w:date="2023-01-04T13:29:00Z">
        <w:r w:rsidR="0084086E">
          <w:rPr>
            <w:color w:val="000000" w:themeColor="text1"/>
          </w:rPr>
          <w:t>=</w:t>
        </w:r>
      </w:ins>
      <w:ins w:id="389" w:author="Perkowski, Evan A" w:date="2023-01-12T14:46:00Z">
        <w:r w:rsidR="00A631F4">
          <w:rPr>
            <w:color w:val="000000" w:themeColor="text1"/>
          </w:rPr>
          <w:t xml:space="preserve"> </w:t>
        </w:r>
      </w:ins>
      <w:ins w:id="390" w:author="Perkowski, Evan A" w:date="2023-01-04T13:29:00Z">
        <w:r w:rsidR="0084086E">
          <w:rPr>
            <w:color w:val="000000" w:themeColor="text1"/>
          </w:rPr>
          <w:t>0.006; Table 3)</w:t>
        </w:r>
      </w:ins>
      <w:ins w:id="391" w:author="Perkowski, Evan A" w:date="2023-01-04T13:28:00Z">
        <w:r w:rsidR="0084086E">
          <w:rPr>
            <w:color w:val="000000" w:themeColor="text1"/>
          </w:rPr>
          <w:t xml:space="preserve">, </w:t>
        </w:r>
      </w:ins>
      <w:r>
        <w:rPr>
          <w:color w:val="000000" w:themeColor="text1"/>
        </w:rPr>
        <w:t>soil moisture</w:t>
      </w:r>
      <w:ins w:id="392" w:author="Perkowski, Evan A" w:date="2023-01-04T13:29:00Z">
        <w:r w:rsidR="0084086E">
          <w:rPr>
            <w:color w:val="000000" w:themeColor="text1"/>
          </w:rPr>
          <w:t xml:space="preserve"> (</w:t>
        </w:r>
        <w:r w:rsidR="0084086E" w:rsidRPr="00A631F4">
          <w:rPr>
            <w:i/>
            <w:iCs/>
            <w:color w:val="000000" w:themeColor="text1"/>
          </w:rPr>
          <w:t>p</w:t>
        </w:r>
      </w:ins>
      <w:ins w:id="393" w:author="Perkowski, Evan A" w:date="2023-01-12T14:46:00Z">
        <w:r w:rsidR="00A631F4">
          <w:rPr>
            <w:color w:val="000000" w:themeColor="text1"/>
          </w:rPr>
          <w:t xml:space="preserve"> </w:t>
        </w:r>
      </w:ins>
      <w:ins w:id="394" w:author="Perkowski, Evan A" w:date="2023-01-04T13:29:00Z">
        <w:r w:rsidR="0084086E">
          <w:rPr>
            <w:color w:val="000000" w:themeColor="text1"/>
          </w:rPr>
          <w:t>=</w:t>
        </w:r>
      </w:ins>
      <w:ins w:id="395" w:author="Perkowski, Evan A" w:date="2023-01-12T14:46:00Z">
        <w:r w:rsidR="00A631F4">
          <w:rPr>
            <w:color w:val="000000" w:themeColor="text1"/>
          </w:rPr>
          <w:t xml:space="preserve"> </w:t>
        </w:r>
      </w:ins>
      <w:ins w:id="396" w:author="Perkowski, Evan A" w:date="2023-01-04T13:29:00Z">
        <w:r w:rsidR="0084086E">
          <w:rPr>
            <w:color w:val="000000" w:themeColor="text1"/>
          </w:rPr>
          <w:t>0.033, Table 3)</w:t>
        </w:r>
      </w:ins>
      <w:ins w:id="397" w:author="Perkowski, Evan A" w:date="2023-01-04T13:28:00Z">
        <w:r w:rsidR="0084086E">
          <w:rPr>
            <w:color w:val="000000" w:themeColor="text1"/>
          </w:rPr>
          <w:t>, and soil nitrogen availability</w:t>
        </w:r>
      </w:ins>
      <w:r>
        <w:rPr>
          <w:color w:val="000000" w:themeColor="text1"/>
        </w:rPr>
        <w:t xml:space="preserve"> (</w:t>
      </w:r>
      <w:r w:rsidR="00D308D2" w:rsidRPr="00A631F4">
        <w:rPr>
          <w:i/>
          <w:iCs/>
          <w:color w:val="000000" w:themeColor="text1"/>
        </w:rPr>
        <w:t>p</w:t>
      </w:r>
      <w:ins w:id="398" w:author="Perkowski, Evan A" w:date="2023-01-12T14:46:00Z">
        <w:r w:rsidR="00A631F4">
          <w:rPr>
            <w:color w:val="000000" w:themeColor="text1"/>
          </w:rPr>
          <w:t xml:space="preserve"> </w:t>
        </w:r>
      </w:ins>
      <w:ins w:id="399" w:author="Perkowski, Evan A" w:date="2023-01-04T13:29:00Z">
        <w:r w:rsidR="0084086E">
          <w:rPr>
            <w:color w:val="000000" w:themeColor="text1"/>
          </w:rPr>
          <w:t>=</w:t>
        </w:r>
      </w:ins>
      <w:ins w:id="400" w:author="Perkowski, Evan A" w:date="2023-01-12T14:46:00Z">
        <w:r w:rsidR="00A631F4">
          <w:rPr>
            <w:color w:val="000000" w:themeColor="text1"/>
          </w:rPr>
          <w:t xml:space="preserve"> </w:t>
        </w:r>
      </w:ins>
      <w:ins w:id="401" w:author="Perkowski, Evan A" w:date="2023-01-04T13:29:00Z">
        <w:r w:rsidR="0084086E">
          <w:rPr>
            <w:color w:val="000000" w:themeColor="text1"/>
          </w:rPr>
          <w:t>0.022</w:t>
        </w:r>
      </w:ins>
      <w:r w:rsidR="00D308D2">
        <w:rPr>
          <w:color w:val="000000" w:themeColor="text1"/>
        </w:rPr>
        <w:t xml:space="preserve">; </w:t>
      </w:r>
      <w:r>
        <w:rPr>
          <w:color w:val="000000" w:themeColor="text1"/>
        </w:rPr>
        <w:t xml:space="preserve">Table </w:t>
      </w:r>
      <w:ins w:id="402" w:author="Perkowski, Evan A" w:date="2023-01-03T15:57:00Z">
        <w:r w:rsidR="00067F56">
          <w:rPr>
            <w:color w:val="000000" w:themeColor="text1"/>
          </w:rPr>
          <w:t>3</w:t>
        </w:r>
      </w:ins>
      <w:r>
        <w:rPr>
          <w:color w:val="000000" w:themeColor="text1"/>
        </w:rPr>
        <w:t xml:space="preserve">). The interaction </w:t>
      </w:r>
      <w:r w:rsidR="000A276C">
        <w:rPr>
          <w:color w:val="000000" w:themeColor="text1"/>
        </w:rPr>
        <w:t xml:space="preserve">between </w:t>
      </w:r>
      <w:r w:rsidR="00B422C3">
        <w:rPr>
          <w:color w:val="000000" w:themeColor="text1"/>
        </w:rPr>
        <w:t xml:space="preserve">4-day </w:t>
      </w:r>
      <w:ins w:id="403" w:author="Perkowski, Evan A" w:date="2023-01-16T11:59:00Z">
        <w:r w:rsidR="00266AAF">
          <w:rPr>
            <w:color w:val="000000" w:themeColor="text1"/>
          </w:rPr>
          <w:t>VPD</w:t>
        </w:r>
        <w:r w:rsidR="00266AAF" w:rsidDel="00266AAF">
          <w:rPr>
            <w:color w:val="000000" w:themeColor="text1"/>
          </w:rPr>
          <w:t xml:space="preserve"> </w:t>
        </w:r>
      </w:ins>
      <w:r w:rsidR="000A276C">
        <w:rPr>
          <w:color w:val="000000" w:themeColor="text1"/>
        </w:rPr>
        <w:t xml:space="preserve">and functional group </w:t>
      </w:r>
      <w:r w:rsidR="00B422C3">
        <w:rPr>
          <w:color w:val="000000" w:themeColor="text1"/>
        </w:rPr>
        <w:t xml:space="preserve">revealed that the general negative effect of increasing </w:t>
      </w:r>
      <w:ins w:id="404" w:author="Perkowski, Evan A" w:date="2023-01-16T11:59:00Z">
        <w:r w:rsidR="00266AAF">
          <w:rPr>
            <w:color w:val="000000" w:themeColor="text1"/>
          </w:rPr>
          <w:t>VPD</w:t>
        </w:r>
        <w:r w:rsidR="00266AAF" w:rsidDel="00266AAF">
          <w:rPr>
            <w:color w:val="000000" w:themeColor="text1"/>
          </w:rPr>
          <w:t xml:space="preserve"> </w:t>
        </w:r>
      </w:ins>
      <w:ins w:id="405" w:author="Perkowski, Evan A" w:date="2023-01-03T15:52:00Z">
        <w:r w:rsidR="00067F56">
          <w:rPr>
            <w:color w:val="000000" w:themeColor="text1"/>
          </w:rPr>
          <w:t>(</w:t>
        </w:r>
        <w:r w:rsidR="00067F56" w:rsidRPr="00A631F4">
          <w:rPr>
            <w:i/>
            <w:iCs/>
            <w:color w:val="000000" w:themeColor="text1"/>
          </w:rPr>
          <w:t>p</w:t>
        </w:r>
      </w:ins>
      <w:ins w:id="406" w:author="Perkowski, Evan A" w:date="2023-01-12T14:46:00Z">
        <w:r w:rsidR="00A631F4">
          <w:rPr>
            <w:color w:val="000000" w:themeColor="text1"/>
          </w:rPr>
          <w:t xml:space="preserve"> </w:t>
        </w:r>
      </w:ins>
      <w:ins w:id="407" w:author="Perkowski, Evan A" w:date="2023-01-03T15:52:00Z">
        <w:r w:rsidR="00067F56">
          <w:rPr>
            <w:color w:val="000000" w:themeColor="text1"/>
          </w:rPr>
          <w:t>&lt;</w:t>
        </w:r>
      </w:ins>
      <w:ins w:id="408" w:author="Perkowski, Evan A" w:date="2023-01-12T14:46:00Z">
        <w:r w:rsidR="00A631F4">
          <w:rPr>
            <w:color w:val="000000" w:themeColor="text1"/>
          </w:rPr>
          <w:t xml:space="preserve"> </w:t>
        </w:r>
      </w:ins>
      <w:ins w:id="409" w:author="Perkowski, Evan A" w:date="2023-01-03T15:52:00Z">
        <w:r w:rsidR="00067F56">
          <w:rPr>
            <w:color w:val="000000" w:themeColor="text1"/>
          </w:rPr>
          <w:t xml:space="preserve">0.001; Table </w:t>
        </w:r>
      </w:ins>
      <w:ins w:id="410" w:author="Perkowski, Evan A" w:date="2023-01-03T15:57:00Z">
        <w:r w:rsidR="00067F56">
          <w:rPr>
            <w:color w:val="000000" w:themeColor="text1"/>
          </w:rPr>
          <w:t>3</w:t>
        </w:r>
      </w:ins>
      <w:ins w:id="411" w:author="Perkowski, Evan A" w:date="2023-01-03T15:52:00Z">
        <w:r w:rsidR="00067F56">
          <w:rPr>
            <w:color w:val="000000" w:themeColor="text1"/>
          </w:rPr>
          <w:t>)</w:t>
        </w:r>
      </w:ins>
      <w:r w:rsidR="00B422C3">
        <w:rPr>
          <w:color w:val="000000" w:themeColor="text1"/>
        </w:rPr>
        <w:t xml:space="preserve"> was driven by a </w:t>
      </w:r>
      <w:del w:id="412" w:author="Perkowski, Evan A" w:date="2023-01-16T16:15:00Z">
        <w:r w:rsidR="00B422C3" w:rsidDel="006A7B9F">
          <w:rPr>
            <w:color w:val="000000" w:themeColor="text1"/>
          </w:rPr>
          <w:delText xml:space="preserve">strong </w:delText>
        </w:r>
      </w:del>
      <w:r w:rsidR="00B422C3">
        <w:rPr>
          <w:color w:val="000000" w:themeColor="text1"/>
        </w:rPr>
        <w:t xml:space="preserve">negative effect of increasing </w:t>
      </w:r>
      <w:ins w:id="413" w:author="Perkowski, Evan A" w:date="2023-01-16T11:59:00Z">
        <w:r w:rsidR="00266AAF">
          <w:rPr>
            <w:color w:val="000000" w:themeColor="text1"/>
          </w:rPr>
          <w:t>VPD</w:t>
        </w:r>
        <w:r w:rsidR="00266AAF" w:rsidDel="00266AAF">
          <w:rPr>
            <w:color w:val="000000" w:themeColor="text1"/>
          </w:rPr>
          <w:t xml:space="preserve"> </w:t>
        </w:r>
      </w:ins>
      <w:r w:rsidR="00B422C3">
        <w:rPr>
          <w:color w:val="000000" w:themeColor="text1"/>
        </w:rPr>
        <w:t>on</w:t>
      </w:r>
      <w:r w:rsidR="00B422C3" w:rsidRPr="000A276C">
        <w:rPr>
          <w:i/>
          <w:iCs/>
          <w:color w:val="000000" w:themeColor="text1"/>
        </w:rPr>
        <w:t xml:space="preserve"> </w:t>
      </w:r>
      <w:r w:rsidR="00B422C3" w:rsidRPr="0093792E">
        <w:rPr>
          <w:i/>
          <w:iCs/>
          <w:color w:val="000000" w:themeColor="text1"/>
          <w:lang w:val="el-GR"/>
        </w:rPr>
        <w:t>χ</w:t>
      </w:r>
      <w:r w:rsidR="00B422C3">
        <w:rPr>
          <w:color w:val="000000" w:themeColor="text1"/>
        </w:rPr>
        <w:t xml:space="preserve"> in</w:t>
      </w:r>
      <w:r w:rsidR="00B422C3" w:rsidRPr="00B422C3">
        <w:rPr>
          <w:color w:val="000000" w:themeColor="text1"/>
        </w:rPr>
        <w:t xml:space="preserve"> </w:t>
      </w:r>
      <w:r w:rsidR="00B422C3">
        <w:rPr>
          <w:color w:val="000000" w:themeColor="text1"/>
        </w:rPr>
        <w:t>C</w:t>
      </w:r>
      <w:r w:rsidR="00B422C3">
        <w:rPr>
          <w:color w:val="000000" w:themeColor="text1"/>
          <w:vertAlign w:val="subscript"/>
        </w:rPr>
        <w:t>3</w:t>
      </w:r>
      <w:r w:rsidR="00B422C3">
        <w:rPr>
          <w:color w:val="000000" w:themeColor="text1"/>
        </w:rPr>
        <w:t xml:space="preserve"> nonlegumes (Tukey: </w:t>
      </w:r>
      <w:r w:rsidR="00B422C3" w:rsidRPr="0038469D">
        <w:rPr>
          <w:i/>
          <w:iCs/>
          <w:color w:val="000000" w:themeColor="text1"/>
        </w:rPr>
        <w:t>p</w:t>
      </w:r>
      <w:r w:rsidR="0038469D">
        <w:rPr>
          <w:color w:val="000000" w:themeColor="text1"/>
        </w:rPr>
        <w:t xml:space="preserve"> </w:t>
      </w:r>
      <w:r w:rsidR="00B422C3">
        <w:rPr>
          <w:color w:val="000000" w:themeColor="text1"/>
        </w:rPr>
        <w:t>&lt;</w:t>
      </w:r>
      <w:r w:rsidR="0038469D">
        <w:rPr>
          <w:color w:val="000000" w:themeColor="text1"/>
        </w:rPr>
        <w:t xml:space="preserve"> </w:t>
      </w:r>
      <w:r w:rsidR="00B422C3">
        <w:rPr>
          <w:color w:val="000000" w:themeColor="text1"/>
        </w:rPr>
        <w:t xml:space="preserve">0.001) </w:t>
      </w:r>
      <w:ins w:id="414" w:author="Perkowski, Evan A" w:date="2023-01-04T13:29:00Z">
        <w:r w:rsidR="00DA0E8E">
          <w:rPr>
            <w:color w:val="000000" w:themeColor="text1"/>
          </w:rPr>
          <w:t xml:space="preserve">and marginal negative effect in </w:t>
        </w:r>
      </w:ins>
      <w:ins w:id="415" w:author="Perkowski, Evan A" w:date="2023-01-03T15:53:00Z">
        <w:r w:rsidR="00067F56">
          <w:rPr>
            <w:color w:val="000000" w:themeColor="text1"/>
          </w:rPr>
          <w:t>C</w:t>
        </w:r>
      </w:ins>
      <w:ins w:id="416" w:author="Perkowski, Evan A" w:date="2023-01-03T15:54:00Z">
        <w:r w:rsidR="00067F56">
          <w:rPr>
            <w:color w:val="000000" w:themeColor="text1"/>
            <w:vertAlign w:val="subscript"/>
          </w:rPr>
          <w:t>3</w:t>
        </w:r>
        <w:r w:rsidR="00067F56">
          <w:rPr>
            <w:color w:val="000000" w:themeColor="text1"/>
          </w:rPr>
          <w:t xml:space="preserve"> legumes (Tukey: </w:t>
        </w:r>
        <w:r w:rsidR="00067F56" w:rsidRPr="00A631F4">
          <w:rPr>
            <w:i/>
            <w:iCs/>
            <w:color w:val="000000" w:themeColor="text1"/>
          </w:rPr>
          <w:t>p</w:t>
        </w:r>
      </w:ins>
      <w:ins w:id="417" w:author="Perkowski, Evan A" w:date="2023-01-12T14:46:00Z">
        <w:r w:rsidR="00A631F4">
          <w:rPr>
            <w:color w:val="000000" w:themeColor="text1"/>
          </w:rPr>
          <w:t xml:space="preserve"> </w:t>
        </w:r>
      </w:ins>
      <w:ins w:id="418" w:author="Perkowski, Evan A" w:date="2023-01-03T15:54:00Z">
        <w:r w:rsidR="00067F56">
          <w:rPr>
            <w:color w:val="000000" w:themeColor="text1"/>
          </w:rPr>
          <w:t>=</w:t>
        </w:r>
      </w:ins>
      <w:ins w:id="419" w:author="Perkowski, Evan A" w:date="2023-01-12T14:46:00Z">
        <w:r w:rsidR="00A631F4">
          <w:rPr>
            <w:color w:val="000000" w:themeColor="text1"/>
          </w:rPr>
          <w:t xml:space="preserve"> </w:t>
        </w:r>
      </w:ins>
      <w:ins w:id="420" w:author="Perkowski, Evan A" w:date="2023-01-03T15:54:00Z">
        <w:r w:rsidR="00067F56">
          <w:rPr>
            <w:color w:val="000000" w:themeColor="text1"/>
          </w:rPr>
          <w:t>0.</w:t>
        </w:r>
      </w:ins>
      <w:ins w:id="421" w:author="Perkowski, Evan A" w:date="2023-01-04T13:30:00Z">
        <w:r w:rsidR="00DA0E8E">
          <w:rPr>
            <w:color w:val="000000" w:themeColor="text1"/>
          </w:rPr>
          <w:t>074</w:t>
        </w:r>
      </w:ins>
      <w:ins w:id="422" w:author="Perkowski, Evan A" w:date="2023-01-03T15:54:00Z">
        <w:r w:rsidR="00067F56">
          <w:rPr>
            <w:color w:val="000000" w:themeColor="text1"/>
          </w:rPr>
          <w:t xml:space="preserve">) paired with a </w:t>
        </w:r>
      </w:ins>
      <w:ins w:id="423" w:author="Perkowski, Evan A" w:date="2023-01-04T13:30:00Z">
        <w:r w:rsidR="00DA0E8E">
          <w:rPr>
            <w:color w:val="000000" w:themeColor="text1"/>
          </w:rPr>
          <w:t xml:space="preserve">positive trending, but insignificant </w:t>
        </w:r>
      </w:ins>
      <w:ins w:id="424" w:author="Perkowski, Evan A" w:date="2023-01-03T15:54:00Z">
        <w:r w:rsidR="00067F56">
          <w:rPr>
            <w:color w:val="000000" w:themeColor="text1"/>
          </w:rPr>
          <w:t xml:space="preserve">effect of </w:t>
        </w:r>
      </w:ins>
      <w:ins w:id="425" w:author="Perkowski, Evan A" w:date="2023-01-04T13:30:00Z">
        <w:r w:rsidR="00DA0E8E">
          <w:rPr>
            <w:color w:val="000000" w:themeColor="text1"/>
          </w:rPr>
          <w:t xml:space="preserve">increasing </w:t>
        </w:r>
      </w:ins>
      <w:ins w:id="426" w:author="Perkowski, Evan A" w:date="2023-01-16T11:59:00Z">
        <w:r w:rsidR="00266AAF">
          <w:rPr>
            <w:color w:val="000000" w:themeColor="text1"/>
          </w:rPr>
          <w:t>VPD</w:t>
        </w:r>
        <w:r w:rsidR="00266AAF">
          <w:rPr>
            <w:color w:val="000000" w:themeColor="text1"/>
          </w:rPr>
          <w:t xml:space="preserve"> </w:t>
        </w:r>
      </w:ins>
      <w:r w:rsidR="000A276C">
        <w:rPr>
          <w:color w:val="000000" w:themeColor="text1"/>
        </w:rPr>
        <w:t>in C</w:t>
      </w:r>
      <w:r w:rsidR="000A276C">
        <w:rPr>
          <w:color w:val="000000" w:themeColor="text1"/>
          <w:vertAlign w:val="subscript"/>
        </w:rPr>
        <w:t>4</w:t>
      </w:r>
      <w:r w:rsidR="000A276C">
        <w:rPr>
          <w:color w:val="000000" w:themeColor="text1"/>
        </w:rPr>
        <w:t xml:space="preserve"> nonlegumes (Tukey: </w:t>
      </w:r>
      <w:r w:rsidR="000A276C" w:rsidRPr="00DE0E3A">
        <w:rPr>
          <w:i/>
          <w:iCs/>
          <w:color w:val="000000" w:themeColor="text1"/>
        </w:rPr>
        <w:t>p</w:t>
      </w:r>
      <w:r w:rsidR="00DE0E3A">
        <w:rPr>
          <w:color w:val="000000" w:themeColor="text1"/>
        </w:rPr>
        <w:t xml:space="preserve"> </w:t>
      </w:r>
      <w:r w:rsidR="000A276C">
        <w:rPr>
          <w:color w:val="000000" w:themeColor="text1"/>
        </w:rPr>
        <w:t>=</w:t>
      </w:r>
      <w:r w:rsidR="00DE0E3A">
        <w:rPr>
          <w:color w:val="000000" w:themeColor="text1"/>
        </w:rPr>
        <w:t xml:space="preserve"> </w:t>
      </w:r>
      <w:r w:rsidR="000A276C">
        <w:rPr>
          <w:color w:val="000000" w:themeColor="text1"/>
        </w:rPr>
        <w:t>0.</w:t>
      </w:r>
      <w:ins w:id="427" w:author="Perkowski, Evan A" w:date="2023-01-03T15:54:00Z">
        <w:r w:rsidR="00067F56">
          <w:rPr>
            <w:color w:val="000000" w:themeColor="text1"/>
          </w:rPr>
          <w:t xml:space="preserve">130; </w:t>
        </w:r>
      </w:ins>
      <w:r w:rsidR="000A276C">
        <w:rPr>
          <w:color w:val="000000" w:themeColor="text1"/>
        </w:rPr>
        <w:t xml:space="preserve">Fig. </w:t>
      </w:r>
      <w:ins w:id="428" w:author="Perkowski, Evan A" w:date="2023-01-12T14:47:00Z">
        <w:r w:rsidR="00A631F4">
          <w:rPr>
            <w:color w:val="000000" w:themeColor="text1"/>
          </w:rPr>
          <w:t>3a</w:t>
        </w:r>
      </w:ins>
      <w:r w:rsidR="000A276C">
        <w:rPr>
          <w:color w:val="000000" w:themeColor="text1"/>
        </w:rPr>
        <w:t>).</w:t>
      </w:r>
      <w:r w:rsidR="00067F56">
        <w:rPr>
          <w:color w:val="000000" w:themeColor="text1"/>
        </w:rPr>
        <w:t xml:space="preserve"> </w:t>
      </w:r>
      <w:r w:rsidR="00BE3C65">
        <w:rPr>
          <w:color w:val="000000" w:themeColor="text1"/>
        </w:rPr>
        <w:t>T</w:t>
      </w:r>
      <w:r>
        <w:rPr>
          <w:color w:val="000000" w:themeColor="text1"/>
        </w:rPr>
        <w:t xml:space="preserve">he interaction between </w:t>
      </w:r>
      <w:ins w:id="429" w:author="Perkowski, Evan A" w:date="2023-01-04T13:31:00Z">
        <w:r w:rsidR="00DA0E8E">
          <w:rPr>
            <w:color w:val="000000" w:themeColor="text1"/>
          </w:rPr>
          <w:t>2</w:t>
        </w:r>
      </w:ins>
      <w:r w:rsidR="00B422C3">
        <w:rPr>
          <w:color w:val="000000" w:themeColor="text1"/>
        </w:rPr>
        <w:t xml:space="preserve">-day </w:t>
      </w:r>
      <w:r>
        <w:rPr>
          <w:color w:val="000000" w:themeColor="text1"/>
        </w:rPr>
        <w:t>soil moisture and functional group indicated</w:t>
      </w:r>
      <w:r w:rsidR="00B422C3">
        <w:rPr>
          <w:color w:val="000000" w:themeColor="text1"/>
        </w:rPr>
        <w:t xml:space="preserve"> that the general negative effect of increasing soil moisture on </w:t>
      </w:r>
      <w:r w:rsidR="00B422C3" w:rsidRPr="0093792E">
        <w:rPr>
          <w:i/>
          <w:iCs/>
          <w:color w:val="000000" w:themeColor="text1"/>
          <w:lang w:val="el-GR"/>
        </w:rPr>
        <w:t>χ</w:t>
      </w:r>
      <w:r w:rsidR="00B422C3">
        <w:rPr>
          <w:color w:val="000000" w:themeColor="text1"/>
        </w:rPr>
        <w:t xml:space="preserve"> was driven by a </w:t>
      </w:r>
      <w:del w:id="430" w:author="Perkowski, Evan A" w:date="2023-01-16T16:15:00Z">
        <w:r w:rsidR="00B422C3" w:rsidDel="006A7B9F">
          <w:rPr>
            <w:color w:val="000000" w:themeColor="text1"/>
          </w:rPr>
          <w:delText xml:space="preserve">strong </w:delText>
        </w:r>
      </w:del>
      <w:ins w:id="431" w:author="Perkowski, Evan A" w:date="2023-01-04T13:31:00Z">
        <w:r w:rsidR="00DA0E8E">
          <w:rPr>
            <w:color w:val="000000" w:themeColor="text1"/>
          </w:rPr>
          <w:t xml:space="preserve">positive </w:t>
        </w:r>
      </w:ins>
      <w:r w:rsidR="00B422C3">
        <w:rPr>
          <w:color w:val="000000" w:themeColor="text1"/>
        </w:rPr>
        <w:t>effect of increasing soil moisture</w:t>
      </w:r>
      <w:ins w:id="432" w:author="Perkowski, Evan A" w:date="2023-01-04T13:31:00Z">
        <w:r w:rsidR="00DA0E8E">
          <w:rPr>
            <w:color w:val="000000" w:themeColor="text1"/>
          </w:rPr>
          <w:t xml:space="preserve"> on</w:t>
        </w:r>
        <w:r w:rsidR="00DA0E8E" w:rsidRPr="00DA0E8E">
          <w:rPr>
            <w:i/>
            <w:iCs/>
            <w:color w:val="000000" w:themeColor="text1"/>
          </w:rPr>
          <w:t xml:space="preserve"> </w:t>
        </w:r>
        <w:r w:rsidR="00DA0E8E" w:rsidRPr="0093792E">
          <w:rPr>
            <w:i/>
            <w:iCs/>
            <w:color w:val="000000" w:themeColor="text1"/>
            <w:lang w:val="el-GR"/>
          </w:rPr>
          <w:t>χ</w:t>
        </w:r>
      </w:ins>
      <w:r w:rsidR="00B422C3">
        <w:rPr>
          <w:color w:val="000000" w:themeColor="text1"/>
        </w:rPr>
        <w:t xml:space="preserve"> </w:t>
      </w:r>
      <w:r>
        <w:rPr>
          <w:color w:val="000000" w:themeColor="text1"/>
        </w:rPr>
        <w:t>in C</w:t>
      </w:r>
      <w:r>
        <w:rPr>
          <w:color w:val="000000" w:themeColor="text1"/>
          <w:vertAlign w:val="subscript"/>
        </w:rPr>
        <w:t>4</w:t>
      </w:r>
      <w:r>
        <w:rPr>
          <w:color w:val="000000" w:themeColor="text1"/>
        </w:rPr>
        <w:t xml:space="preserve"> nonlegumes (Tukey: </w:t>
      </w:r>
      <w:r w:rsidRPr="00A631F4">
        <w:rPr>
          <w:i/>
          <w:iCs/>
          <w:color w:val="000000" w:themeColor="text1"/>
        </w:rPr>
        <w:t>p</w:t>
      </w:r>
      <w:r w:rsidR="00A631F4">
        <w:rPr>
          <w:color w:val="000000" w:themeColor="text1"/>
        </w:rPr>
        <w:t xml:space="preserve"> </w:t>
      </w:r>
      <w:r w:rsidR="00DA0E8E">
        <w:rPr>
          <w:color w:val="000000" w:themeColor="text1"/>
        </w:rPr>
        <w:t>=</w:t>
      </w:r>
      <w:r w:rsidR="00A631F4">
        <w:rPr>
          <w:color w:val="000000" w:themeColor="text1"/>
        </w:rPr>
        <w:t xml:space="preserve"> </w:t>
      </w:r>
      <w:ins w:id="433" w:author="Perkowski, Evan A" w:date="2023-01-04T13:31:00Z">
        <w:r w:rsidR="00DA0E8E">
          <w:rPr>
            <w:color w:val="000000" w:themeColor="text1"/>
          </w:rPr>
          <w:t>0.009</w:t>
        </w:r>
      </w:ins>
      <w:r>
        <w:rPr>
          <w:color w:val="000000" w:themeColor="text1"/>
        </w:rPr>
        <w:t>)</w:t>
      </w:r>
      <w:r w:rsidR="00B422C3">
        <w:rPr>
          <w:color w:val="000000" w:themeColor="text1"/>
        </w:rPr>
        <w:t xml:space="preserve"> despite </w:t>
      </w:r>
      <w:ins w:id="434" w:author="Perkowski, Evan A" w:date="2023-01-04T13:32:00Z">
        <w:r w:rsidR="00DA0E8E">
          <w:rPr>
            <w:color w:val="000000" w:themeColor="text1"/>
          </w:rPr>
          <w:t xml:space="preserve">a positive trending but insignificant effect of increasing </w:t>
        </w:r>
      </w:ins>
      <w:r w:rsidR="00B422C3">
        <w:rPr>
          <w:color w:val="000000" w:themeColor="text1"/>
        </w:rPr>
        <w:t xml:space="preserve">soil moisture on </w:t>
      </w:r>
      <w:r w:rsidR="00B422C3" w:rsidRPr="0093792E">
        <w:rPr>
          <w:i/>
          <w:iCs/>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w:t>
      </w:r>
      <w:r w:rsidRPr="00A631F4">
        <w:rPr>
          <w:i/>
          <w:iCs/>
          <w:color w:val="000000" w:themeColor="text1"/>
        </w:rPr>
        <w:t>p</w:t>
      </w:r>
      <w:r w:rsidR="00A631F4">
        <w:rPr>
          <w:color w:val="000000" w:themeColor="text1"/>
        </w:rPr>
        <w:t xml:space="preserve"> </w:t>
      </w:r>
      <w:r>
        <w:rPr>
          <w:color w:val="000000" w:themeColor="text1"/>
        </w:rPr>
        <w:t>=</w:t>
      </w:r>
      <w:r w:rsidR="00A631F4">
        <w:rPr>
          <w:color w:val="000000" w:themeColor="text1"/>
        </w:rPr>
        <w:t xml:space="preserve"> </w:t>
      </w:r>
      <w:r>
        <w:rPr>
          <w:color w:val="000000" w:themeColor="text1"/>
        </w:rPr>
        <w:t>0.</w:t>
      </w:r>
      <w:ins w:id="435" w:author="Perkowski, Evan A" w:date="2023-01-04T13:32:00Z">
        <w:r w:rsidR="00DA0E8E">
          <w:rPr>
            <w:color w:val="000000" w:themeColor="text1"/>
          </w:rPr>
          <w:t>116</w:t>
        </w:r>
      </w:ins>
      <w:r>
        <w:rPr>
          <w:color w:val="000000" w:themeColor="text1"/>
        </w:rPr>
        <w:t xml:space="preserve">) </w:t>
      </w:r>
      <w:ins w:id="436" w:author="Perkowski, Evan A" w:date="2023-01-04T13:33:00Z">
        <w:r w:rsidR="00DA0E8E">
          <w:rPr>
            <w:color w:val="000000" w:themeColor="text1"/>
          </w:rPr>
          <w:t>and a null effect of soil moisture on</w:t>
        </w:r>
        <w:r w:rsidR="00DA0E8E" w:rsidRPr="00DA0E8E">
          <w:rPr>
            <w:i/>
            <w:iCs/>
            <w:color w:val="000000" w:themeColor="text1"/>
          </w:rPr>
          <w:t xml:space="preserve"> </w:t>
        </w:r>
        <w:r w:rsidR="00DA0E8E" w:rsidRPr="0093792E">
          <w:rPr>
            <w:i/>
            <w:iCs/>
            <w:color w:val="000000" w:themeColor="text1"/>
            <w:lang w:val="el-GR"/>
          </w:rPr>
          <w:t>χ</w:t>
        </w:r>
        <w:r w:rsidR="00DA0E8E">
          <w:rPr>
            <w:color w:val="000000" w:themeColor="text1"/>
          </w:rPr>
          <w:t xml:space="preserve"> in</w:t>
        </w:r>
      </w:ins>
      <w:r>
        <w:rPr>
          <w:color w:val="000000" w:themeColor="text1"/>
        </w:rPr>
        <w:t xml:space="preserve"> C</w:t>
      </w:r>
      <w:r>
        <w:rPr>
          <w:color w:val="000000" w:themeColor="text1"/>
          <w:vertAlign w:val="subscript"/>
        </w:rPr>
        <w:t>3</w:t>
      </w:r>
      <w:r>
        <w:rPr>
          <w:color w:val="000000" w:themeColor="text1"/>
        </w:rPr>
        <w:t xml:space="preserve"> nonlegumes (Tukey: </w:t>
      </w:r>
      <w:r w:rsidRPr="00A631F4">
        <w:rPr>
          <w:i/>
          <w:iCs/>
          <w:color w:val="000000" w:themeColor="text1"/>
        </w:rPr>
        <w:t>p</w:t>
      </w:r>
      <w:r w:rsidR="00A631F4">
        <w:rPr>
          <w:color w:val="000000" w:themeColor="text1"/>
        </w:rPr>
        <w:t xml:space="preserve"> </w:t>
      </w:r>
      <w:r>
        <w:rPr>
          <w:color w:val="000000" w:themeColor="text1"/>
        </w:rPr>
        <w:t>=</w:t>
      </w:r>
      <w:r w:rsidR="00A631F4">
        <w:rPr>
          <w:color w:val="000000" w:themeColor="text1"/>
        </w:rPr>
        <w:t xml:space="preserve"> </w:t>
      </w:r>
      <w:r>
        <w:rPr>
          <w:color w:val="000000" w:themeColor="text1"/>
        </w:rPr>
        <w:t>0.</w:t>
      </w:r>
      <w:ins w:id="437" w:author="Perkowski, Evan A" w:date="2023-01-04T13:32:00Z">
        <w:r w:rsidR="00DA0E8E">
          <w:rPr>
            <w:color w:val="000000" w:themeColor="text1"/>
          </w:rPr>
          <w:t>693</w:t>
        </w:r>
      </w:ins>
      <w:r>
        <w:rPr>
          <w:color w:val="000000" w:themeColor="text1"/>
        </w:rPr>
        <w:t>; Fig. 3</w:t>
      </w:r>
      <w:r w:rsidR="003E3C1F">
        <w:rPr>
          <w:color w:val="000000" w:themeColor="text1"/>
        </w:rPr>
        <w:t>c</w:t>
      </w:r>
      <w:r>
        <w:rPr>
          <w:color w:val="000000" w:themeColor="text1"/>
        </w:rPr>
        <w:t>).</w:t>
      </w:r>
      <w:ins w:id="438" w:author="Perkowski, Evan A" w:date="2023-01-04T13:33:00Z">
        <w:r w:rsidR="00DA0E8E">
          <w:rPr>
            <w:color w:val="000000" w:themeColor="text1"/>
          </w:rPr>
          <w:t xml:space="preserve"> The interaction between soil nitrogen availability and plant functional group revealed a weak ne</w:t>
        </w:r>
      </w:ins>
      <w:ins w:id="439" w:author="Perkowski, Evan A" w:date="2023-01-04T13:34:00Z">
        <w:r w:rsidR="00DA0E8E">
          <w:rPr>
            <w:color w:val="000000" w:themeColor="text1"/>
          </w:rPr>
          <w:t xml:space="preserve">gative effect of increasing soil nitrogen availability on </w:t>
        </w:r>
        <w:r w:rsidR="00DA0E8E" w:rsidRPr="0093792E">
          <w:rPr>
            <w:i/>
            <w:iCs/>
            <w:color w:val="000000" w:themeColor="text1"/>
            <w:lang w:val="el-GR"/>
          </w:rPr>
          <w:t>χ</w:t>
        </w:r>
        <w:r w:rsidR="00DA0E8E">
          <w:rPr>
            <w:color w:val="000000" w:themeColor="text1"/>
          </w:rPr>
          <w:t xml:space="preserve"> in C</w:t>
        </w:r>
        <w:r w:rsidR="00DA0E8E">
          <w:rPr>
            <w:color w:val="000000" w:themeColor="text1"/>
            <w:vertAlign w:val="subscript"/>
          </w:rPr>
          <w:t>3</w:t>
        </w:r>
        <w:r w:rsidR="00DA0E8E">
          <w:rPr>
            <w:color w:val="000000" w:themeColor="text1"/>
          </w:rPr>
          <w:t xml:space="preserve"> legumes (Tukey: </w:t>
        </w:r>
        <w:r w:rsidR="00DA0E8E" w:rsidRPr="00DE0E3A">
          <w:rPr>
            <w:i/>
            <w:iCs/>
            <w:color w:val="000000" w:themeColor="text1"/>
          </w:rPr>
          <w:t>p</w:t>
        </w:r>
      </w:ins>
      <w:ins w:id="440" w:author="Perkowski, Evan A" w:date="2023-01-12T14:47:00Z">
        <w:r w:rsidR="00A631F4">
          <w:rPr>
            <w:color w:val="000000" w:themeColor="text1"/>
          </w:rPr>
          <w:t xml:space="preserve"> </w:t>
        </w:r>
      </w:ins>
      <w:ins w:id="441" w:author="Perkowski, Evan A" w:date="2023-01-04T13:34:00Z">
        <w:r w:rsidR="00DA0E8E">
          <w:rPr>
            <w:color w:val="000000" w:themeColor="text1"/>
          </w:rPr>
          <w:t>=</w:t>
        </w:r>
      </w:ins>
      <w:ins w:id="442" w:author="Perkowski, Evan A" w:date="2023-01-12T14:47:00Z">
        <w:r w:rsidR="00A631F4">
          <w:rPr>
            <w:color w:val="000000" w:themeColor="text1"/>
          </w:rPr>
          <w:t xml:space="preserve"> </w:t>
        </w:r>
      </w:ins>
      <w:ins w:id="443" w:author="Perkowski, Evan A" w:date="2023-01-04T13:34:00Z">
        <w:r w:rsidR="00DA0E8E">
          <w:rPr>
            <w:color w:val="000000" w:themeColor="text1"/>
          </w:rPr>
          <w:t>0.045), with no apparent effect in C</w:t>
        </w:r>
        <w:r w:rsidR="00DA0E8E">
          <w:rPr>
            <w:color w:val="000000" w:themeColor="text1"/>
            <w:vertAlign w:val="subscript"/>
          </w:rPr>
          <w:t>3</w:t>
        </w:r>
        <w:r w:rsidR="00DA0E8E">
          <w:rPr>
            <w:color w:val="000000" w:themeColor="text1"/>
          </w:rPr>
          <w:t xml:space="preserve"> nonlegumes (Tukey: </w:t>
        </w:r>
        <w:r w:rsidR="00DA0E8E" w:rsidRPr="00DE0E3A">
          <w:rPr>
            <w:i/>
            <w:iCs/>
            <w:color w:val="000000" w:themeColor="text1"/>
          </w:rPr>
          <w:t>p</w:t>
        </w:r>
      </w:ins>
      <w:ins w:id="444" w:author="Perkowski, Evan A" w:date="2023-01-12T14:47:00Z">
        <w:r w:rsidR="00A631F4">
          <w:rPr>
            <w:color w:val="000000" w:themeColor="text1"/>
          </w:rPr>
          <w:t xml:space="preserve"> </w:t>
        </w:r>
      </w:ins>
      <w:ins w:id="445" w:author="Perkowski, Evan A" w:date="2023-01-04T13:34:00Z">
        <w:r w:rsidR="00DA0E8E">
          <w:rPr>
            <w:color w:val="000000" w:themeColor="text1"/>
          </w:rPr>
          <w:t>=</w:t>
        </w:r>
      </w:ins>
      <w:ins w:id="446" w:author="Perkowski, Evan A" w:date="2023-01-12T14:47:00Z">
        <w:r w:rsidR="00A631F4">
          <w:rPr>
            <w:color w:val="000000" w:themeColor="text1"/>
          </w:rPr>
          <w:t xml:space="preserve"> </w:t>
        </w:r>
      </w:ins>
      <w:ins w:id="447" w:author="Perkowski, Evan A" w:date="2023-01-04T13:34:00Z">
        <w:r w:rsidR="00DA0E8E">
          <w:rPr>
            <w:color w:val="000000" w:themeColor="text1"/>
          </w:rPr>
          <w:t>0.706) or C</w:t>
        </w:r>
        <w:r w:rsidR="00DA0E8E">
          <w:rPr>
            <w:color w:val="000000" w:themeColor="text1"/>
            <w:vertAlign w:val="subscript"/>
          </w:rPr>
          <w:t>4</w:t>
        </w:r>
        <w:r w:rsidR="00DA0E8E">
          <w:rPr>
            <w:color w:val="000000" w:themeColor="text1"/>
          </w:rPr>
          <w:t xml:space="preserve"> nonlegumes (Tukey: </w:t>
        </w:r>
        <w:r w:rsidR="00DA0E8E" w:rsidRPr="00DE0E3A">
          <w:rPr>
            <w:i/>
            <w:iCs/>
            <w:color w:val="000000" w:themeColor="text1"/>
          </w:rPr>
          <w:t>p</w:t>
        </w:r>
      </w:ins>
      <w:ins w:id="448" w:author="Perkowski, Evan A" w:date="2023-01-12T14:47:00Z">
        <w:r w:rsidR="00A631F4">
          <w:rPr>
            <w:color w:val="000000" w:themeColor="text1"/>
          </w:rPr>
          <w:t xml:space="preserve"> </w:t>
        </w:r>
      </w:ins>
      <w:ins w:id="449" w:author="Perkowski, Evan A" w:date="2023-01-04T13:34:00Z">
        <w:r w:rsidR="00DA0E8E">
          <w:rPr>
            <w:color w:val="000000" w:themeColor="text1"/>
          </w:rPr>
          <w:t>=</w:t>
        </w:r>
      </w:ins>
      <w:ins w:id="450" w:author="Perkowski, Evan A" w:date="2023-01-12T14:47:00Z">
        <w:r w:rsidR="00A631F4">
          <w:rPr>
            <w:color w:val="000000" w:themeColor="text1"/>
          </w:rPr>
          <w:t xml:space="preserve"> </w:t>
        </w:r>
      </w:ins>
      <w:ins w:id="451" w:author="Perkowski, Evan A" w:date="2023-01-04T13:34:00Z">
        <w:r w:rsidR="00DA0E8E">
          <w:rPr>
            <w:color w:val="000000" w:themeColor="text1"/>
          </w:rPr>
          <w:t>0.757).</w:t>
        </w:r>
      </w:ins>
      <w:ins w:id="452" w:author="Perkowski, Evan A" w:date="2023-01-04T13:35:00Z">
        <w:r w:rsidR="00DA0E8E">
          <w:rPr>
            <w:color w:val="000000" w:themeColor="text1"/>
          </w:rPr>
          <w:t xml:space="preserve"> Finally, </w:t>
        </w:r>
      </w:ins>
      <w:r>
        <w:rPr>
          <w:color w:val="000000" w:themeColor="text1"/>
        </w:rPr>
        <w:t>a</w:t>
      </w:r>
      <w:ins w:id="453" w:author="Perkowski, Evan A" w:date="2023-01-16T16:15:00Z">
        <w:r w:rsidR="006A7B9F">
          <w:rPr>
            <w:color w:val="000000" w:themeColor="text1"/>
          </w:rPr>
          <w:t>n</w:t>
        </w:r>
      </w:ins>
      <w:r>
        <w:rPr>
          <w:color w:val="000000" w:themeColor="text1"/>
        </w:rPr>
        <w:t xml:space="preserve"> </w:t>
      </w:r>
      <w:del w:id="454" w:author="Perkowski, Evan A" w:date="2023-01-16T16:15:00Z">
        <w:r w:rsidDel="006A7B9F">
          <w:rPr>
            <w:color w:val="000000" w:themeColor="text1"/>
          </w:rPr>
          <w:delText xml:space="preserve">strong </w:delText>
        </w:r>
      </w:del>
      <w:ins w:id="455" w:author="Perkowski, Evan A" w:date="2023-01-03T15:58:00Z">
        <w:r w:rsidR="00067F56">
          <w:rPr>
            <w:color w:val="000000" w:themeColor="text1"/>
          </w:rPr>
          <w:t xml:space="preserve">individual </w:t>
        </w:r>
      </w:ins>
      <w:r>
        <w:rPr>
          <w:color w:val="000000" w:themeColor="text1"/>
        </w:rPr>
        <w:t>effect of functional group (</w:t>
      </w:r>
      <w:ins w:id="456" w:author="Perkowski, Evan A" w:date="2023-01-03T15:58:00Z">
        <w:r w:rsidR="00067F56" w:rsidRPr="00DE0E3A">
          <w:rPr>
            <w:i/>
            <w:iCs/>
            <w:color w:val="000000" w:themeColor="text1"/>
          </w:rPr>
          <w:t>p</w:t>
        </w:r>
      </w:ins>
      <w:ins w:id="457" w:author="Perkowski, Evan A" w:date="2023-01-12T14:47:00Z">
        <w:r w:rsidR="00A631F4">
          <w:rPr>
            <w:color w:val="000000" w:themeColor="text1"/>
          </w:rPr>
          <w:t xml:space="preserve"> </w:t>
        </w:r>
      </w:ins>
      <w:ins w:id="458" w:author="Perkowski, Evan A" w:date="2023-01-03T15:58:00Z">
        <w:r w:rsidR="00067F56">
          <w:rPr>
            <w:color w:val="000000" w:themeColor="text1"/>
          </w:rPr>
          <w:t>&lt;</w:t>
        </w:r>
      </w:ins>
      <w:ins w:id="459" w:author="Perkowski, Evan A" w:date="2023-01-12T14:47:00Z">
        <w:r w:rsidR="00A631F4">
          <w:rPr>
            <w:color w:val="000000" w:themeColor="text1"/>
          </w:rPr>
          <w:t xml:space="preserve"> </w:t>
        </w:r>
      </w:ins>
      <w:ins w:id="460" w:author="Perkowski, Evan A" w:date="2023-01-03T15:58:00Z">
        <w:r w:rsidR="00067F56">
          <w:rPr>
            <w:color w:val="000000" w:themeColor="text1"/>
          </w:rPr>
          <w:t>0.001;</w:t>
        </w:r>
      </w:ins>
      <w:r w:rsidR="00D308D2">
        <w:rPr>
          <w:color w:val="000000" w:themeColor="text1"/>
        </w:rPr>
        <w:t xml:space="preserve"> </w:t>
      </w:r>
      <w:r>
        <w:rPr>
          <w:color w:val="000000" w:themeColor="text1"/>
        </w:rPr>
        <w:t>Table 3) revealed that C</w:t>
      </w:r>
      <w:r>
        <w:rPr>
          <w:color w:val="000000" w:themeColor="text1"/>
          <w:vertAlign w:val="subscript"/>
        </w:rPr>
        <w:t>4</w:t>
      </w:r>
      <w:r>
        <w:rPr>
          <w:color w:val="000000" w:themeColor="text1"/>
        </w:rPr>
        <w:t xml:space="preserve"> nonlegumes generally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w:t>
      </w:r>
      <w:r w:rsidRPr="00A631F4">
        <w:rPr>
          <w:i/>
          <w:iCs/>
          <w:color w:val="000000" w:themeColor="text1"/>
        </w:rPr>
        <w:t>p</w:t>
      </w:r>
      <w:r w:rsidR="00A631F4">
        <w:rPr>
          <w:color w:val="000000" w:themeColor="text1"/>
        </w:rPr>
        <w:t xml:space="preserve"> </w:t>
      </w:r>
      <w:r>
        <w:rPr>
          <w:color w:val="000000" w:themeColor="text1"/>
        </w:rPr>
        <w:t>&lt;</w:t>
      </w:r>
      <w:r w:rsidR="00A631F4">
        <w:rPr>
          <w:color w:val="000000" w:themeColor="text1"/>
        </w:rPr>
        <w:t xml:space="preserve"> </w:t>
      </w:r>
      <w:r>
        <w:rPr>
          <w:color w:val="000000" w:themeColor="text1"/>
        </w:rPr>
        <w:t>0.001 in both cases), with no</w:t>
      </w:r>
      <w:r w:rsidR="00B1382A">
        <w:rPr>
          <w:color w:val="000000" w:themeColor="text1"/>
        </w:rPr>
        <w:t xml:space="preserve"> apparent</w:t>
      </w:r>
      <w:r>
        <w:rPr>
          <w:color w:val="000000" w:themeColor="text1"/>
        </w:rPr>
        <w:t xml:space="preserve"> 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w:t>
      </w:r>
      <w:r w:rsidRPr="00A631F4">
        <w:rPr>
          <w:i/>
          <w:iCs/>
          <w:color w:val="000000" w:themeColor="text1"/>
        </w:rPr>
        <w:t>p</w:t>
      </w:r>
      <w:r w:rsidR="00A631F4">
        <w:rPr>
          <w:color w:val="000000" w:themeColor="text1"/>
        </w:rPr>
        <w:t xml:space="preserve"> </w:t>
      </w:r>
      <w:r>
        <w:rPr>
          <w:color w:val="000000" w:themeColor="text1"/>
        </w:rPr>
        <w:t>=</w:t>
      </w:r>
      <w:r w:rsidR="00A631F4">
        <w:rPr>
          <w:color w:val="000000" w:themeColor="text1"/>
        </w:rPr>
        <w:t xml:space="preserve"> </w:t>
      </w:r>
      <w:r>
        <w:rPr>
          <w:color w:val="000000" w:themeColor="text1"/>
        </w:rPr>
        <w:t>0.</w:t>
      </w:r>
      <w:ins w:id="461" w:author="Perkowski, Evan A" w:date="2023-01-04T13:35:00Z">
        <w:r w:rsidR="00DA0E8E">
          <w:rPr>
            <w:color w:val="000000" w:themeColor="text1"/>
          </w:rPr>
          <w:t>831</w:t>
        </w:r>
      </w:ins>
      <w:r>
        <w:rPr>
          <w:color w:val="000000" w:themeColor="text1"/>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5E18268F"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DA0E8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DA0E8E" w:rsidRPr="00C93F1B" w:rsidRDefault="00DA0E8E" w:rsidP="00DA0E8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644438C3" w:rsidR="00DA0E8E" w:rsidRPr="00DA0E8E" w:rsidRDefault="00DA0E8E" w:rsidP="00DA0E8E">
            <w:pPr>
              <w:jc w:val="right"/>
              <w:rPr>
                <w:color w:val="000000"/>
              </w:rPr>
            </w:pPr>
            <w:r w:rsidRPr="00DA0E8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1AC65B90" w:rsidR="00DA0E8E" w:rsidRPr="00DA0E8E" w:rsidRDefault="00DA0E8E" w:rsidP="00DA0E8E">
            <w:pPr>
              <w:jc w:val="right"/>
              <w:rPr>
                <w:color w:val="000000"/>
              </w:rPr>
            </w:pPr>
            <w:r w:rsidRPr="00DA0E8E">
              <w:rPr>
                <w:color w:val="000000"/>
              </w:rPr>
              <w:t>9.33E-01</w:t>
            </w:r>
          </w:p>
        </w:tc>
        <w:tc>
          <w:tcPr>
            <w:tcW w:w="1116" w:type="dxa"/>
            <w:tcBorders>
              <w:top w:val="single" w:sz="4" w:space="0" w:color="auto"/>
              <w:left w:val="nil"/>
              <w:bottom w:val="nil"/>
              <w:right w:val="nil"/>
            </w:tcBorders>
            <w:shd w:val="clear" w:color="auto" w:fill="auto"/>
            <w:noWrap/>
            <w:vAlign w:val="bottom"/>
            <w:hideMark/>
          </w:tcPr>
          <w:p w14:paraId="5D561E0E" w14:textId="691834EC" w:rsidR="00DA0E8E" w:rsidRPr="00DA0E8E" w:rsidRDefault="00DA0E8E" w:rsidP="00DA0E8E">
            <w:pPr>
              <w:jc w:val="right"/>
              <w:rPr>
                <w:color w:val="000000"/>
              </w:rPr>
            </w:pPr>
            <w:r w:rsidRPr="00DA0E8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57460DBF" w:rsidR="00DA0E8E" w:rsidRPr="00DA0E8E" w:rsidRDefault="00DA0E8E" w:rsidP="00DA0E8E">
            <w:pPr>
              <w:jc w:val="right"/>
              <w:rPr>
                <w:color w:val="000000"/>
              </w:rPr>
            </w:pPr>
            <w:r w:rsidRPr="00DA0E8E">
              <w:rPr>
                <w:color w:val="000000"/>
              </w:rPr>
              <w:t>-</w:t>
            </w:r>
          </w:p>
        </w:tc>
      </w:tr>
      <w:tr w:rsidR="00DA0E8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DA0E8E" w:rsidRPr="006028A3" w:rsidRDefault="00DA0E8E" w:rsidP="00DA0E8E">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14D1E8EC"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2047F54C" w14:textId="087E4EE7" w:rsidR="00DA0E8E" w:rsidRPr="00DA0E8E" w:rsidRDefault="00DA0E8E" w:rsidP="00DA0E8E">
            <w:pPr>
              <w:jc w:val="right"/>
              <w:rPr>
                <w:color w:val="000000"/>
              </w:rPr>
            </w:pPr>
            <w:r w:rsidRPr="00DA0E8E">
              <w:rPr>
                <w:color w:val="000000"/>
              </w:rPr>
              <w:t>-1.78E-01</w:t>
            </w:r>
          </w:p>
        </w:tc>
        <w:tc>
          <w:tcPr>
            <w:tcW w:w="1116" w:type="dxa"/>
            <w:tcBorders>
              <w:top w:val="nil"/>
              <w:left w:val="nil"/>
              <w:bottom w:val="nil"/>
              <w:right w:val="nil"/>
            </w:tcBorders>
            <w:shd w:val="clear" w:color="auto" w:fill="auto"/>
            <w:noWrap/>
            <w:vAlign w:val="bottom"/>
            <w:hideMark/>
          </w:tcPr>
          <w:p w14:paraId="039A2919" w14:textId="1F4171C9" w:rsidR="00DA0E8E" w:rsidRPr="00DA0E8E" w:rsidRDefault="00DA0E8E" w:rsidP="00DA0E8E">
            <w:pPr>
              <w:jc w:val="right"/>
              <w:rPr>
                <w:color w:val="000000"/>
              </w:rPr>
            </w:pPr>
            <w:r w:rsidRPr="00DA0E8E">
              <w:rPr>
                <w:color w:val="000000"/>
              </w:rPr>
              <w:t>20.792</w:t>
            </w:r>
          </w:p>
        </w:tc>
        <w:tc>
          <w:tcPr>
            <w:tcW w:w="1072" w:type="dxa"/>
            <w:tcBorders>
              <w:top w:val="nil"/>
              <w:left w:val="nil"/>
              <w:bottom w:val="nil"/>
              <w:right w:val="nil"/>
            </w:tcBorders>
            <w:shd w:val="clear" w:color="auto" w:fill="auto"/>
            <w:noWrap/>
            <w:vAlign w:val="bottom"/>
            <w:hideMark/>
          </w:tcPr>
          <w:p w14:paraId="4C27584E" w14:textId="02BF2DBD" w:rsidR="00DA0E8E" w:rsidRPr="00DA0E8E" w:rsidRDefault="00DA0E8E" w:rsidP="00DA0E8E">
            <w:pPr>
              <w:jc w:val="right"/>
              <w:rPr>
                <w:b/>
                <w:bCs/>
                <w:color w:val="000000"/>
              </w:rPr>
            </w:pPr>
            <w:r w:rsidRPr="00DA0E8E">
              <w:rPr>
                <w:b/>
                <w:bCs/>
                <w:color w:val="000000"/>
              </w:rPr>
              <w:t>&lt;0.001</w:t>
            </w:r>
          </w:p>
        </w:tc>
      </w:tr>
      <w:tr w:rsidR="00DA0E8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79957F34" w:rsidR="00DA0E8E" w:rsidRPr="006028A3" w:rsidRDefault="00DA0E8E" w:rsidP="00DA0E8E">
            <w:pPr>
              <w:rPr>
                <w:color w:val="000000"/>
              </w:rPr>
            </w:pPr>
            <w:r w:rsidRPr="00C93F1B">
              <w:rPr>
                <w:color w:val="000000"/>
              </w:rPr>
              <w:t>Soil moisture</w:t>
            </w:r>
            <w:r>
              <w:rPr>
                <w:color w:val="000000"/>
              </w:rPr>
              <w:t xml:space="preserve"> (</w:t>
            </w:r>
            <w:r w:rsidRPr="006028A3">
              <w:rPr>
                <w:i/>
                <w:iCs/>
                <w:color w:val="000000"/>
              </w:rPr>
              <w:t>SM</w:t>
            </w:r>
            <w:r w:rsidR="0038469D">
              <w:rPr>
                <w:color w:val="000000"/>
                <w:vertAlign w:val="subscript"/>
              </w:rPr>
              <w:t>2</w:t>
            </w:r>
            <w:r>
              <w:rPr>
                <w:color w:val="000000"/>
              </w:rPr>
              <w:t>)</w:t>
            </w:r>
          </w:p>
        </w:tc>
        <w:tc>
          <w:tcPr>
            <w:tcW w:w="536" w:type="dxa"/>
            <w:tcBorders>
              <w:top w:val="nil"/>
              <w:left w:val="nil"/>
              <w:bottom w:val="nil"/>
              <w:right w:val="nil"/>
            </w:tcBorders>
            <w:shd w:val="clear" w:color="auto" w:fill="auto"/>
            <w:noWrap/>
            <w:vAlign w:val="bottom"/>
            <w:hideMark/>
          </w:tcPr>
          <w:p w14:paraId="3B9868F0" w14:textId="6E89DAE3"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60FEA5FD" w14:textId="2AF89BC4" w:rsidR="00DA0E8E" w:rsidRPr="00DA0E8E" w:rsidRDefault="00DA0E8E" w:rsidP="00DA0E8E">
            <w:pPr>
              <w:jc w:val="right"/>
              <w:rPr>
                <w:color w:val="000000"/>
              </w:rPr>
            </w:pPr>
            <w:r w:rsidRPr="00DA0E8E">
              <w:rPr>
                <w:color w:val="000000"/>
              </w:rPr>
              <w:t>4.53E-02</w:t>
            </w:r>
          </w:p>
        </w:tc>
        <w:tc>
          <w:tcPr>
            <w:tcW w:w="1116" w:type="dxa"/>
            <w:tcBorders>
              <w:top w:val="nil"/>
              <w:left w:val="nil"/>
              <w:bottom w:val="nil"/>
              <w:right w:val="nil"/>
            </w:tcBorders>
            <w:shd w:val="clear" w:color="auto" w:fill="auto"/>
            <w:noWrap/>
            <w:vAlign w:val="bottom"/>
            <w:hideMark/>
          </w:tcPr>
          <w:p w14:paraId="2432BCD8" w14:textId="2AC97C2E" w:rsidR="00DA0E8E" w:rsidRPr="00DA0E8E" w:rsidRDefault="00DA0E8E" w:rsidP="00DA0E8E">
            <w:pPr>
              <w:jc w:val="right"/>
              <w:rPr>
                <w:color w:val="000000"/>
              </w:rPr>
            </w:pPr>
            <w:r w:rsidRPr="00DA0E8E">
              <w:rPr>
                <w:color w:val="000000"/>
              </w:rPr>
              <w:t>1.972</w:t>
            </w:r>
          </w:p>
        </w:tc>
        <w:tc>
          <w:tcPr>
            <w:tcW w:w="1072" w:type="dxa"/>
            <w:tcBorders>
              <w:top w:val="nil"/>
              <w:left w:val="nil"/>
              <w:bottom w:val="nil"/>
              <w:right w:val="nil"/>
            </w:tcBorders>
            <w:shd w:val="clear" w:color="auto" w:fill="auto"/>
            <w:noWrap/>
            <w:vAlign w:val="bottom"/>
            <w:hideMark/>
          </w:tcPr>
          <w:p w14:paraId="49836D74" w14:textId="59361B17" w:rsidR="00DA0E8E" w:rsidRPr="00DA0E8E" w:rsidRDefault="00DA0E8E" w:rsidP="00DA0E8E">
            <w:pPr>
              <w:jc w:val="right"/>
              <w:rPr>
                <w:b/>
                <w:bCs/>
                <w:color w:val="000000"/>
              </w:rPr>
            </w:pPr>
            <w:r w:rsidRPr="00DA0E8E">
              <w:rPr>
                <w:color w:val="000000"/>
              </w:rPr>
              <w:t>0.16</w:t>
            </w:r>
            <w:r>
              <w:rPr>
                <w:color w:val="000000"/>
              </w:rPr>
              <w:t>0</w:t>
            </w:r>
          </w:p>
        </w:tc>
      </w:tr>
      <w:tr w:rsidR="00DA0E8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DA0E8E" w:rsidRPr="00C93F1B" w:rsidRDefault="00DA0E8E" w:rsidP="00DA0E8E">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6FD109A9"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58616357" w14:textId="7B49F83B" w:rsidR="00DA0E8E" w:rsidRPr="00DA0E8E" w:rsidRDefault="00DA0E8E" w:rsidP="00DA0E8E">
            <w:pPr>
              <w:jc w:val="right"/>
              <w:rPr>
                <w:color w:val="000000"/>
              </w:rPr>
            </w:pPr>
            <w:r w:rsidRPr="00DA0E8E">
              <w:rPr>
                <w:color w:val="000000"/>
              </w:rPr>
              <w:t>-1.30E-03</w:t>
            </w:r>
          </w:p>
        </w:tc>
        <w:tc>
          <w:tcPr>
            <w:tcW w:w="1116" w:type="dxa"/>
            <w:tcBorders>
              <w:top w:val="nil"/>
              <w:left w:val="nil"/>
              <w:bottom w:val="nil"/>
              <w:right w:val="nil"/>
            </w:tcBorders>
            <w:shd w:val="clear" w:color="auto" w:fill="auto"/>
            <w:noWrap/>
            <w:vAlign w:val="bottom"/>
            <w:hideMark/>
          </w:tcPr>
          <w:p w14:paraId="2B2CD9C6" w14:textId="1D9ADB09" w:rsidR="00DA0E8E" w:rsidRPr="00DA0E8E" w:rsidRDefault="00DA0E8E" w:rsidP="00DA0E8E">
            <w:pPr>
              <w:jc w:val="right"/>
              <w:rPr>
                <w:color w:val="000000"/>
              </w:rPr>
            </w:pPr>
            <w:r w:rsidRPr="00DA0E8E">
              <w:rPr>
                <w:color w:val="000000"/>
              </w:rPr>
              <w:t>0.168</w:t>
            </w:r>
          </w:p>
        </w:tc>
        <w:tc>
          <w:tcPr>
            <w:tcW w:w="1072" w:type="dxa"/>
            <w:tcBorders>
              <w:top w:val="nil"/>
              <w:left w:val="nil"/>
              <w:bottom w:val="nil"/>
              <w:right w:val="nil"/>
            </w:tcBorders>
            <w:shd w:val="clear" w:color="auto" w:fill="auto"/>
            <w:noWrap/>
            <w:vAlign w:val="bottom"/>
            <w:hideMark/>
          </w:tcPr>
          <w:p w14:paraId="72AB3A3F" w14:textId="7EA3C549" w:rsidR="00DA0E8E" w:rsidRPr="00DA0E8E" w:rsidRDefault="00DA0E8E" w:rsidP="00DA0E8E">
            <w:pPr>
              <w:jc w:val="right"/>
              <w:rPr>
                <w:color w:val="000000"/>
              </w:rPr>
            </w:pPr>
            <w:r w:rsidRPr="00DA0E8E">
              <w:rPr>
                <w:color w:val="000000"/>
              </w:rPr>
              <w:t>0.682</w:t>
            </w:r>
          </w:p>
        </w:tc>
      </w:tr>
      <w:tr w:rsidR="00DA0E8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DA0E8E" w:rsidRPr="00C93F1B" w:rsidRDefault="00DA0E8E" w:rsidP="00DA0E8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5114584D"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5886E258" w14:textId="6B4E6255"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49A62CCD" w14:textId="7DAB086E" w:rsidR="00DA0E8E" w:rsidRPr="00DA0E8E" w:rsidRDefault="00DA0E8E" w:rsidP="00DA0E8E">
            <w:pPr>
              <w:jc w:val="right"/>
              <w:rPr>
                <w:color w:val="000000"/>
              </w:rPr>
            </w:pPr>
            <w:r w:rsidRPr="00DA0E8E">
              <w:rPr>
                <w:color w:val="000000"/>
              </w:rPr>
              <w:t>172.624</w:t>
            </w:r>
          </w:p>
        </w:tc>
        <w:tc>
          <w:tcPr>
            <w:tcW w:w="1072" w:type="dxa"/>
            <w:tcBorders>
              <w:top w:val="nil"/>
              <w:left w:val="nil"/>
              <w:bottom w:val="nil"/>
              <w:right w:val="nil"/>
            </w:tcBorders>
            <w:shd w:val="clear" w:color="auto" w:fill="auto"/>
            <w:noWrap/>
            <w:vAlign w:val="bottom"/>
            <w:hideMark/>
          </w:tcPr>
          <w:p w14:paraId="07117E5B" w14:textId="3DCCCC25" w:rsidR="00DA0E8E" w:rsidRPr="00DA0E8E" w:rsidRDefault="00DA0E8E" w:rsidP="00DA0E8E">
            <w:pPr>
              <w:jc w:val="right"/>
              <w:rPr>
                <w:b/>
                <w:bCs/>
                <w:color w:val="000000"/>
              </w:rPr>
            </w:pPr>
            <w:r w:rsidRPr="00DA0E8E">
              <w:rPr>
                <w:b/>
                <w:bCs/>
                <w:color w:val="000000"/>
              </w:rPr>
              <w:t>&lt;0.001</w:t>
            </w:r>
          </w:p>
        </w:tc>
      </w:tr>
      <w:tr w:rsidR="00DA0E8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131C0487"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184097ED"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39CD7D21" w14:textId="0861134D" w:rsidR="00DA0E8E" w:rsidRPr="00DA0E8E" w:rsidRDefault="00DA0E8E" w:rsidP="00DA0E8E">
            <w:pPr>
              <w:jc w:val="right"/>
              <w:rPr>
                <w:color w:val="000000"/>
              </w:rPr>
            </w:pPr>
            <w:r w:rsidRPr="00DA0E8E">
              <w:rPr>
                <w:color w:val="000000"/>
              </w:rPr>
              <w:t>7.40E-04</w:t>
            </w:r>
          </w:p>
        </w:tc>
        <w:tc>
          <w:tcPr>
            <w:tcW w:w="1116" w:type="dxa"/>
            <w:tcBorders>
              <w:top w:val="nil"/>
              <w:left w:val="nil"/>
              <w:bottom w:val="nil"/>
              <w:right w:val="nil"/>
            </w:tcBorders>
            <w:shd w:val="clear" w:color="auto" w:fill="auto"/>
            <w:noWrap/>
            <w:vAlign w:val="bottom"/>
            <w:hideMark/>
          </w:tcPr>
          <w:p w14:paraId="1B463235" w14:textId="778CB4B5" w:rsidR="00DA0E8E" w:rsidRPr="00DA0E8E" w:rsidRDefault="00DA0E8E" w:rsidP="00DA0E8E">
            <w:pPr>
              <w:jc w:val="right"/>
              <w:rPr>
                <w:color w:val="000000"/>
              </w:rPr>
            </w:pPr>
            <w:r w:rsidRPr="00DA0E8E">
              <w:rPr>
                <w:color w:val="000000"/>
              </w:rPr>
              <w:t>0.849</w:t>
            </w:r>
          </w:p>
        </w:tc>
        <w:tc>
          <w:tcPr>
            <w:tcW w:w="1072" w:type="dxa"/>
            <w:tcBorders>
              <w:top w:val="nil"/>
              <w:left w:val="nil"/>
              <w:bottom w:val="nil"/>
              <w:right w:val="nil"/>
            </w:tcBorders>
            <w:shd w:val="clear" w:color="auto" w:fill="auto"/>
            <w:noWrap/>
            <w:vAlign w:val="bottom"/>
            <w:hideMark/>
          </w:tcPr>
          <w:p w14:paraId="6F00DF36" w14:textId="76AC7C02" w:rsidR="00DA0E8E" w:rsidRPr="00DA0E8E" w:rsidRDefault="00DA0E8E" w:rsidP="00DA0E8E">
            <w:pPr>
              <w:jc w:val="right"/>
              <w:rPr>
                <w:color w:val="000000"/>
              </w:rPr>
            </w:pPr>
            <w:r w:rsidRPr="00DA0E8E">
              <w:rPr>
                <w:color w:val="000000"/>
              </w:rPr>
              <w:t>0.357</w:t>
            </w:r>
          </w:p>
        </w:tc>
      </w:tr>
      <w:tr w:rsidR="00DA0E8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DA0E8E" w:rsidRPr="00C93F1B" w:rsidRDefault="00DA0E8E" w:rsidP="00DA0E8E">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DE81B01"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1791F8B8" w14:textId="2B415576"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55FF6BBB" w14:textId="17E1346F" w:rsidR="00DA0E8E" w:rsidRPr="00DA0E8E" w:rsidRDefault="00DA0E8E" w:rsidP="00DA0E8E">
            <w:pPr>
              <w:jc w:val="right"/>
              <w:rPr>
                <w:color w:val="000000"/>
              </w:rPr>
            </w:pPr>
            <w:r w:rsidRPr="00DA0E8E">
              <w:rPr>
                <w:color w:val="000000"/>
              </w:rPr>
              <w:t>10.241</w:t>
            </w:r>
          </w:p>
        </w:tc>
        <w:tc>
          <w:tcPr>
            <w:tcW w:w="1072" w:type="dxa"/>
            <w:tcBorders>
              <w:top w:val="nil"/>
              <w:left w:val="nil"/>
              <w:bottom w:val="nil"/>
              <w:right w:val="nil"/>
            </w:tcBorders>
            <w:shd w:val="clear" w:color="auto" w:fill="auto"/>
            <w:noWrap/>
            <w:vAlign w:val="bottom"/>
            <w:hideMark/>
          </w:tcPr>
          <w:p w14:paraId="42D4CA50" w14:textId="1E230519" w:rsidR="00DA0E8E" w:rsidRPr="00DA0E8E" w:rsidRDefault="00DA0E8E" w:rsidP="00DA0E8E">
            <w:pPr>
              <w:jc w:val="right"/>
              <w:rPr>
                <w:b/>
                <w:bCs/>
                <w:color w:val="000000"/>
              </w:rPr>
            </w:pPr>
            <w:r w:rsidRPr="00DA0E8E">
              <w:rPr>
                <w:b/>
                <w:bCs/>
                <w:color w:val="000000"/>
              </w:rPr>
              <w:t>0.006</w:t>
            </w:r>
          </w:p>
        </w:tc>
      </w:tr>
      <w:tr w:rsidR="00DA0E8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7DD1FA63"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1FD01B47"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6C928FCC" w14:textId="31BAFE18"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4DA36EAF" w14:textId="7C031BC2" w:rsidR="00DA0E8E" w:rsidRPr="00DA0E8E" w:rsidRDefault="00DA0E8E" w:rsidP="00DA0E8E">
            <w:pPr>
              <w:jc w:val="right"/>
              <w:rPr>
                <w:color w:val="000000"/>
              </w:rPr>
            </w:pPr>
            <w:r w:rsidRPr="00DA0E8E">
              <w:rPr>
                <w:color w:val="000000"/>
              </w:rPr>
              <w:t>6.806</w:t>
            </w:r>
          </w:p>
        </w:tc>
        <w:tc>
          <w:tcPr>
            <w:tcW w:w="1072" w:type="dxa"/>
            <w:tcBorders>
              <w:top w:val="nil"/>
              <w:left w:val="nil"/>
              <w:bottom w:val="nil"/>
              <w:right w:val="nil"/>
            </w:tcBorders>
            <w:shd w:val="clear" w:color="auto" w:fill="auto"/>
            <w:noWrap/>
            <w:vAlign w:val="bottom"/>
            <w:hideMark/>
          </w:tcPr>
          <w:p w14:paraId="11DA06DE" w14:textId="033347BA" w:rsidR="00DA0E8E" w:rsidRPr="00DA0E8E" w:rsidRDefault="00DA0E8E" w:rsidP="00DA0E8E">
            <w:pPr>
              <w:jc w:val="right"/>
              <w:rPr>
                <w:b/>
                <w:bCs/>
                <w:color w:val="000000"/>
              </w:rPr>
            </w:pPr>
            <w:r w:rsidRPr="00DA0E8E">
              <w:rPr>
                <w:b/>
                <w:bCs/>
                <w:color w:val="000000"/>
              </w:rPr>
              <w:t>0.033</w:t>
            </w:r>
          </w:p>
        </w:tc>
      </w:tr>
      <w:tr w:rsidR="00DA0E8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DA0E8E" w:rsidRPr="00C93F1B" w:rsidRDefault="00DA0E8E" w:rsidP="00DA0E8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53A282AF" w:rsidR="00DA0E8E" w:rsidRPr="00DA0E8E" w:rsidRDefault="00DA0E8E" w:rsidP="00DA0E8E">
            <w:pPr>
              <w:jc w:val="right"/>
              <w:rPr>
                <w:color w:val="000000"/>
              </w:rPr>
            </w:pPr>
            <w:r w:rsidRPr="00DA0E8E">
              <w:rPr>
                <w:color w:val="000000"/>
              </w:rPr>
              <w:t>2</w:t>
            </w:r>
          </w:p>
        </w:tc>
        <w:tc>
          <w:tcPr>
            <w:tcW w:w="1416" w:type="dxa"/>
            <w:tcBorders>
              <w:top w:val="nil"/>
              <w:left w:val="nil"/>
              <w:right w:val="nil"/>
            </w:tcBorders>
            <w:shd w:val="clear" w:color="auto" w:fill="auto"/>
            <w:noWrap/>
            <w:vAlign w:val="bottom"/>
            <w:hideMark/>
          </w:tcPr>
          <w:p w14:paraId="57468915" w14:textId="67F7AA13" w:rsidR="00DA0E8E" w:rsidRPr="00DA0E8E" w:rsidRDefault="00DA0E8E" w:rsidP="00DA0E8E">
            <w:pPr>
              <w:jc w:val="right"/>
              <w:rPr>
                <w:color w:val="000000"/>
              </w:rPr>
            </w:pPr>
            <w:r w:rsidRPr="00DA0E8E">
              <w:rPr>
                <w:color w:val="000000"/>
              </w:rPr>
              <w:t>-</w:t>
            </w:r>
          </w:p>
        </w:tc>
        <w:tc>
          <w:tcPr>
            <w:tcW w:w="1116" w:type="dxa"/>
            <w:tcBorders>
              <w:top w:val="nil"/>
              <w:left w:val="nil"/>
              <w:right w:val="nil"/>
            </w:tcBorders>
            <w:shd w:val="clear" w:color="auto" w:fill="auto"/>
            <w:noWrap/>
            <w:vAlign w:val="bottom"/>
            <w:hideMark/>
          </w:tcPr>
          <w:p w14:paraId="4805DDDE" w14:textId="169B138A" w:rsidR="00DA0E8E" w:rsidRPr="00DA0E8E" w:rsidRDefault="00DA0E8E" w:rsidP="00DA0E8E">
            <w:pPr>
              <w:jc w:val="right"/>
              <w:rPr>
                <w:color w:val="000000"/>
              </w:rPr>
            </w:pPr>
            <w:r w:rsidRPr="00DA0E8E">
              <w:rPr>
                <w:color w:val="000000"/>
              </w:rPr>
              <w:t>7.602</w:t>
            </w:r>
          </w:p>
        </w:tc>
        <w:tc>
          <w:tcPr>
            <w:tcW w:w="1072" w:type="dxa"/>
            <w:tcBorders>
              <w:top w:val="nil"/>
              <w:left w:val="nil"/>
              <w:right w:val="nil"/>
            </w:tcBorders>
            <w:shd w:val="clear" w:color="auto" w:fill="auto"/>
            <w:noWrap/>
            <w:vAlign w:val="bottom"/>
            <w:hideMark/>
          </w:tcPr>
          <w:p w14:paraId="241D756D" w14:textId="56EBBDE4" w:rsidR="00DA0E8E" w:rsidRPr="00DA0E8E" w:rsidRDefault="00DA0E8E" w:rsidP="00DA0E8E">
            <w:pPr>
              <w:jc w:val="right"/>
              <w:rPr>
                <w:b/>
                <w:bCs/>
                <w:color w:val="000000"/>
              </w:rPr>
            </w:pPr>
            <w:r w:rsidRPr="00DA0E8E">
              <w:rPr>
                <w:b/>
                <w:bCs/>
                <w:color w:val="000000"/>
              </w:rPr>
              <w:t>0.022</w:t>
            </w:r>
          </w:p>
        </w:tc>
      </w:tr>
      <w:tr w:rsidR="00DA0E8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1E69393D"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447E7341" w:rsidR="00DA0E8E" w:rsidRPr="00DA0E8E" w:rsidRDefault="00DA0E8E" w:rsidP="00DA0E8E">
            <w:pPr>
              <w:jc w:val="right"/>
              <w:rPr>
                <w:color w:val="000000"/>
              </w:rPr>
            </w:pPr>
            <w:r w:rsidRPr="00DA0E8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3E703CD8" w:rsidR="00DA0E8E" w:rsidRPr="00DA0E8E" w:rsidRDefault="00DA0E8E" w:rsidP="00DA0E8E">
            <w:pPr>
              <w:jc w:val="right"/>
              <w:rPr>
                <w:color w:val="000000"/>
              </w:rPr>
            </w:pPr>
            <w:r w:rsidRPr="00DA0E8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56D3E149" w:rsidR="00DA0E8E" w:rsidRPr="00DA0E8E" w:rsidRDefault="00DA0E8E" w:rsidP="00DA0E8E">
            <w:pPr>
              <w:jc w:val="right"/>
              <w:rPr>
                <w:color w:val="000000"/>
              </w:rPr>
            </w:pPr>
            <w:r w:rsidRPr="00DA0E8E">
              <w:rPr>
                <w:color w:val="000000"/>
              </w:rPr>
              <w:t>0.732</w:t>
            </w:r>
          </w:p>
        </w:tc>
        <w:tc>
          <w:tcPr>
            <w:tcW w:w="1072" w:type="dxa"/>
            <w:tcBorders>
              <w:top w:val="nil"/>
              <w:left w:val="nil"/>
              <w:bottom w:val="single" w:sz="4" w:space="0" w:color="auto"/>
              <w:right w:val="nil"/>
            </w:tcBorders>
            <w:shd w:val="clear" w:color="auto" w:fill="auto"/>
            <w:noWrap/>
            <w:vAlign w:val="bottom"/>
            <w:hideMark/>
          </w:tcPr>
          <w:p w14:paraId="38BDA523" w14:textId="739B216F" w:rsidR="00DA0E8E" w:rsidRPr="00DA0E8E" w:rsidRDefault="00DA0E8E" w:rsidP="00DA0E8E">
            <w:pPr>
              <w:jc w:val="right"/>
              <w:rPr>
                <w:color w:val="000000"/>
              </w:rPr>
            </w:pPr>
            <w:r w:rsidRPr="00DA0E8E">
              <w:rPr>
                <w:color w:val="000000"/>
              </w:rPr>
              <w:t>0.694</w:t>
            </w:r>
          </w:p>
        </w:tc>
      </w:tr>
    </w:tbl>
    <w:p w14:paraId="1B7FBA50" w14:textId="77777777" w:rsidR="00466818" w:rsidRPr="000E5BEF" w:rsidRDefault="00466818" w:rsidP="0025039E">
      <w:pPr>
        <w:spacing w:line="360" w:lineRule="auto"/>
        <w:rPr>
          <w:color w:val="000000" w:themeColor="text1"/>
        </w:rPr>
      </w:pPr>
    </w:p>
    <w:p w14:paraId="5D31B3F7" w14:textId="474726C3"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C21287">
        <w:t xml:space="preserve"> </w:t>
      </w:r>
      <w:r>
        <w:t>=</w:t>
      </w:r>
      <w:r w:rsidR="00C21287">
        <w:t xml:space="preserve"> </w:t>
      </w:r>
      <w:r>
        <w:t xml:space="preserve">0.05). </w:t>
      </w:r>
      <w:r>
        <w:rPr>
          <w:i/>
          <w:iCs/>
        </w:rPr>
        <w:t>P</w:t>
      </w:r>
      <w:r>
        <w:t>-values less than 0.05 are in bold</w:t>
      </w:r>
      <w:r w:rsidR="0038469D" w:rsidRPr="0038469D">
        <w:t xml:space="preserve"> </w:t>
      </w:r>
      <w:r w:rsidR="0038469D" w:rsidRPr="00EA6746">
        <w:t>and</w:t>
      </w:r>
      <w:r w:rsidR="0038469D">
        <w:t xml:space="preserve"> </w:t>
      </w:r>
      <w:r w:rsidR="0038469D" w:rsidRPr="00DE0E3A">
        <w:rPr>
          <w:i/>
          <w:iCs/>
        </w:rPr>
        <w:t>p</w:t>
      </w:r>
      <w:r w:rsidR="0038469D">
        <w:t>-values where</w:t>
      </w:r>
      <w:r w:rsidRPr="00EA6746">
        <w:t xml:space="preserve"> 0.05</w:t>
      </w:r>
      <w:r w:rsidR="00C21287">
        <w:t xml:space="preserve"> </w:t>
      </w:r>
      <w:r w:rsidRPr="00EA6746">
        <w:t>&lt;</w:t>
      </w:r>
      <w:r w:rsidR="00C21287">
        <w:t xml:space="preserve"> </w:t>
      </w:r>
      <w:r w:rsidR="00DE0776">
        <w:rPr>
          <w:i/>
          <w:iCs/>
        </w:rPr>
        <w:t>p</w:t>
      </w:r>
      <w:r w:rsidR="00C21287">
        <w:rPr>
          <w:i/>
          <w:iCs/>
        </w:rPr>
        <w:t xml:space="preserve"> </w:t>
      </w:r>
      <w:r w:rsidRPr="00EA6746">
        <w:t>&lt;</w:t>
      </w:r>
      <w:r w:rsidR="00C21287">
        <w:t xml:space="preserve"> </w:t>
      </w:r>
      <w:r w:rsidRPr="00EA6746">
        <w: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1E817DF3" w:rsidR="00BE2AD9" w:rsidRDefault="003E3C1F" w:rsidP="0025039E">
      <w:pPr>
        <w:spacing w:line="360" w:lineRule="auto"/>
        <w:rPr>
          <w:b/>
          <w:bCs/>
          <w:color w:val="000000" w:themeColor="text1"/>
        </w:rPr>
      </w:pPr>
      <w:r>
        <w:rPr>
          <w:b/>
          <w:bCs/>
          <w:noProof/>
          <w:color w:val="000000" w:themeColor="text1"/>
        </w:rPr>
        <w:drawing>
          <wp:inline distT="0" distB="0" distL="0" distR="0" wp14:anchorId="68C98DB8" wp14:editId="39DEF23D">
            <wp:extent cx="5943600" cy="5466080"/>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8"/>
                    <a:stretch>
                      <a:fillRect/>
                    </a:stretch>
                  </pic:blipFill>
                  <pic:spPr>
                    <a:xfrm>
                      <a:off x="0" y="0"/>
                      <a:ext cx="5943600" cy="5466080"/>
                    </a:xfrm>
                    <a:prstGeom prst="rect">
                      <a:avLst/>
                    </a:prstGeom>
                  </pic:spPr>
                </pic:pic>
              </a:graphicData>
            </a:graphic>
          </wp:inline>
        </w:drawing>
      </w:r>
    </w:p>
    <w:p w14:paraId="4042139A" w14:textId="31A64BF0" w:rsidR="00AC317B" w:rsidRPr="004F2F3C"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D97DAB">
        <w:rPr>
          <w:color w:val="000000" w:themeColor="text1"/>
        </w:rPr>
        <w:t>4-day mean vapor pressure deficit (</w:t>
      </w:r>
      <w:r w:rsidR="00EB5FCB">
        <w:rPr>
          <w:color w:val="000000" w:themeColor="text1"/>
        </w:rPr>
        <w:t>a</w:t>
      </w:r>
      <w:r w:rsidR="00D97DAB">
        <w:rPr>
          <w:color w:val="000000" w:themeColor="text1"/>
        </w:rPr>
        <w:t xml:space="preserve">), </w:t>
      </w:r>
      <w:r w:rsidR="004F2F3C">
        <w:rPr>
          <w:color w:val="000000" w:themeColor="text1"/>
        </w:rPr>
        <w:t xml:space="preserve">2-day soil moisture </w:t>
      </w:r>
      <w:r w:rsidR="00D97DAB">
        <w:rPr>
          <w:color w:val="000000" w:themeColor="text1"/>
        </w:rPr>
        <w:t>(</w:t>
      </w:r>
      <w:r w:rsidR="004F2F3C">
        <w:rPr>
          <w:color w:val="000000" w:themeColor="text1"/>
        </w:rPr>
        <w:t xml:space="preserve">per 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2F39A9">
        <w:rPr>
          <w:i/>
          <w:iCs/>
          <w:color w:val="000000" w:themeColor="text1"/>
          <w:lang w:val="el-GR"/>
        </w:rPr>
        <w:t>χ</w:t>
      </w:r>
      <w:r w:rsidR="002F39A9" w:rsidRPr="002F39A9">
        <w:rPr>
          <w:color w:val="000000" w:themeColor="text1"/>
        </w:rPr>
        <w:t>.</w:t>
      </w:r>
      <w:r w:rsidR="004F2F3C">
        <w:rPr>
          <w:color w:val="000000" w:themeColor="text1"/>
        </w:rPr>
        <w:t xml:space="preserve"> Shading and trendlines are as explained in Figure 2. </w:t>
      </w:r>
      <w:r w:rsidR="00154B4C">
        <w:rPr>
          <w:color w:val="000000" w:themeColor="text1"/>
        </w:rPr>
        <w:t xml:space="preserve">Points are jittered for visibility. </w:t>
      </w:r>
      <w:ins w:id="462" w:author="Perkowski, Evan A" w:date="2023-01-16T12:53:00Z">
        <w:r w:rsidR="00E765AB">
          <w:rPr>
            <w:color w:val="000000" w:themeColor="text1"/>
          </w:rPr>
          <w:t>Variably colored trendlines are only included if there is an interaction between the x-axis and plant functional group, where solid trendlines indicate slopes that are different from zero (</w:t>
        </w:r>
        <w:r w:rsidR="00E765AB" w:rsidRPr="00EB5FCB">
          <w:rPr>
            <w:i/>
            <w:iCs/>
            <w:color w:val="000000" w:themeColor="text1"/>
          </w:rPr>
          <w:t>p</w:t>
        </w:r>
        <w:r w:rsidR="00E765AB">
          <w:rPr>
            <w:color w:val="000000" w:themeColor="text1"/>
          </w:rPr>
          <w:t xml:space="preserve"> &lt; 0.05) and dashed trendlines indicate slopes that are not different from zero (</w:t>
        </w:r>
        <w:r w:rsidR="00E765AB" w:rsidRPr="00EB5FCB">
          <w:rPr>
            <w:i/>
            <w:iCs/>
            <w:color w:val="000000" w:themeColor="text1"/>
          </w:rPr>
          <w:t>p</w:t>
        </w:r>
        <w:r w:rsidR="00E765AB">
          <w:rPr>
            <w:color w:val="000000" w:themeColor="text1"/>
          </w:rPr>
          <w:t xml:space="preserve"> &lt; 0.05). </w:t>
        </w:r>
      </w:ins>
      <w:r w:rsidR="00154B4C">
        <w:rPr>
          <w:color w:val="000000" w:themeColor="text1"/>
        </w:rPr>
        <w:t>Error ribbons represent the upper and lower 95% confidence intervals of each fitted trendline.</w:t>
      </w:r>
      <w:r w:rsidR="000865A1">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2AD4E414" w14:textId="6084487E" w:rsidR="003365BA" w:rsidRDefault="00DE0776" w:rsidP="0025039E">
      <w:pPr>
        <w:autoSpaceDE w:val="0"/>
        <w:autoSpaceDN w:val="0"/>
        <w:adjustRightInd w:val="0"/>
        <w:spacing w:line="360" w:lineRule="auto"/>
        <w:ind w:firstLine="720"/>
        <w:rPr>
          <w:ins w:id="463" w:author="Perkowski, Evan A" w:date="2023-01-03T16:16:00Z"/>
          <w:color w:val="000000" w:themeColor="text1"/>
        </w:rPr>
      </w:pPr>
      <w:ins w:id="464" w:author="Perkowski, Evan A" w:date="2023-01-03T16:02:00Z">
        <w:r>
          <w:rPr>
            <w:color w:val="000000" w:themeColor="text1"/>
          </w:rPr>
          <w:t>A</w:t>
        </w:r>
      </w:ins>
      <w:ins w:id="465" w:author="Perkowski, Evan A" w:date="2023-01-16T16:12:00Z">
        <w:r w:rsidR="006A7B9F">
          <w:rPr>
            <w:color w:val="000000" w:themeColor="text1"/>
          </w:rPr>
          <w:t>n</w:t>
        </w:r>
      </w:ins>
      <w:ins w:id="466" w:author="Perkowski, Evan A" w:date="2023-01-03T16:02:00Z">
        <w:r>
          <w:rPr>
            <w:color w:val="000000" w:themeColor="text1"/>
          </w:rPr>
          <w:t xml:space="preserve"> interaction between </w:t>
        </w:r>
        <w:r w:rsidRPr="006F7E47">
          <w:rPr>
            <w:i/>
            <w:iCs/>
            <w:color w:val="000000" w:themeColor="text1"/>
            <w:lang w:val="el-GR"/>
          </w:rPr>
          <w:t>χ</w:t>
        </w:r>
        <w:r>
          <w:rPr>
            <w:color w:val="000000" w:themeColor="text1"/>
          </w:rPr>
          <w:t xml:space="preserve"> and plant functional group (</w:t>
        </w:r>
        <w:r w:rsidRPr="00DE0E3A">
          <w:rPr>
            <w:i/>
            <w:iCs/>
            <w:color w:val="000000" w:themeColor="text1"/>
          </w:rPr>
          <w:t>p</w:t>
        </w:r>
      </w:ins>
      <w:ins w:id="467" w:author="Perkowski, Evan A" w:date="2023-01-12T14:50:00Z">
        <w:r w:rsidR="00DE0E3A">
          <w:rPr>
            <w:color w:val="000000" w:themeColor="text1"/>
          </w:rPr>
          <w:t xml:space="preserve"> </w:t>
        </w:r>
      </w:ins>
      <w:ins w:id="468" w:author="Perkowski, Evan A" w:date="2023-01-03T16:02:00Z">
        <w:r>
          <w:rPr>
            <w:color w:val="000000" w:themeColor="text1"/>
          </w:rPr>
          <w:t>&lt;</w:t>
        </w:r>
      </w:ins>
      <w:ins w:id="469" w:author="Perkowski, Evan A" w:date="2023-01-12T14:50:00Z">
        <w:r w:rsidR="00DE0E3A">
          <w:rPr>
            <w:color w:val="000000" w:themeColor="text1"/>
          </w:rPr>
          <w:t xml:space="preserve"> </w:t>
        </w:r>
      </w:ins>
      <w:ins w:id="470" w:author="Perkowski, Evan A" w:date="2023-01-03T16:02:00Z">
        <w:r>
          <w:rPr>
            <w:color w:val="000000" w:themeColor="text1"/>
          </w:rPr>
          <w:t xml:space="preserve">0.001; Table 4) revealed that the general negative effect of increasing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ins>
      <w:ins w:id="471" w:author="Perkowski, Evan A" w:date="2023-01-12T14:50:00Z">
        <w:r w:rsidR="00DE0E3A">
          <w:rPr>
            <w:color w:val="000000" w:themeColor="text1"/>
          </w:rPr>
          <w:t xml:space="preserve"> </w:t>
        </w:r>
      </w:ins>
      <w:ins w:id="472" w:author="Perkowski, Evan A" w:date="2023-01-04T13:52:00Z">
        <w:r w:rsidR="004F2F3C">
          <w:rPr>
            <w:color w:val="000000" w:themeColor="text1"/>
          </w:rPr>
          <w:t>&lt;</w:t>
        </w:r>
      </w:ins>
      <w:ins w:id="473" w:author="Perkowski, Evan A" w:date="2023-01-12T14:50:00Z">
        <w:r w:rsidR="00DE0E3A">
          <w:rPr>
            <w:color w:val="000000" w:themeColor="text1"/>
          </w:rPr>
          <w:t xml:space="preserve"> </w:t>
        </w:r>
      </w:ins>
      <w:ins w:id="474" w:author="Perkowski, Evan A" w:date="2023-01-03T16:02:00Z">
        <w:r>
          <w:rPr>
            <w:color w:val="000000" w:themeColor="text1"/>
          </w:rPr>
          <w:t>0.001; Tab</w:t>
        </w:r>
      </w:ins>
      <w:ins w:id="475" w:author="Perkowski, Evan A" w:date="2023-01-03T16:03:00Z">
        <w:r>
          <w:rPr>
            <w:color w:val="000000" w:themeColor="text1"/>
          </w:rPr>
          <w:t xml:space="preserve">le 4) was driven by a negative effect of increasing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legumes (Tukey: </w:t>
        </w:r>
        <w:r w:rsidRPr="00DE0E3A">
          <w:rPr>
            <w:i/>
            <w:iCs/>
            <w:color w:val="000000" w:themeColor="text1"/>
          </w:rPr>
          <w:t>p</w:t>
        </w:r>
      </w:ins>
      <w:ins w:id="476" w:author="Perkowski, Evan A" w:date="2023-01-12T14:50:00Z">
        <w:r w:rsidR="00DE0E3A">
          <w:rPr>
            <w:color w:val="000000" w:themeColor="text1"/>
          </w:rPr>
          <w:t xml:space="preserve"> </w:t>
        </w:r>
      </w:ins>
      <w:ins w:id="477" w:author="Perkowski, Evan A" w:date="2023-01-03T16:03:00Z">
        <w:r>
          <w:rPr>
            <w:color w:val="000000" w:themeColor="text1"/>
          </w:rPr>
          <w:t>&lt;</w:t>
        </w:r>
      </w:ins>
      <w:ins w:id="478" w:author="Perkowski, Evan A" w:date="2023-01-12T14:50:00Z">
        <w:r w:rsidR="00DE0E3A">
          <w:rPr>
            <w:color w:val="000000" w:themeColor="text1"/>
          </w:rPr>
          <w:t xml:space="preserve"> </w:t>
        </w:r>
      </w:ins>
      <w:ins w:id="479" w:author="Perkowski, Evan A" w:date="2023-01-03T16:03:00Z">
        <w:r>
          <w:rPr>
            <w:color w:val="000000" w:themeColor="text1"/>
          </w:rPr>
          <w:t xml:space="preserve">0.001) </w:t>
        </w:r>
      </w:ins>
      <w:ins w:id="480" w:author="Perkowski, Evan A" w:date="2023-01-04T13:52:00Z">
        <w:r w:rsidR="004F2F3C">
          <w:rPr>
            <w:color w:val="000000" w:themeColor="text1"/>
          </w:rPr>
          <w:t>and</w:t>
        </w:r>
      </w:ins>
      <w:ins w:id="481" w:author="Perkowski, Evan A" w:date="2023-01-03T16:04:00Z">
        <w:r>
          <w:rPr>
            <w:color w:val="000000" w:themeColor="text1"/>
          </w:rPr>
          <w:t xml:space="preserve"> C</w:t>
        </w:r>
        <w:r>
          <w:rPr>
            <w:color w:val="000000" w:themeColor="text1"/>
            <w:vertAlign w:val="subscript"/>
          </w:rPr>
          <w:t>3</w:t>
        </w:r>
        <w:r>
          <w:rPr>
            <w:color w:val="000000" w:themeColor="text1"/>
          </w:rPr>
          <w:t xml:space="preserve"> legumes (Tukey: </w:t>
        </w:r>
        <w:r w:rsidRPr="00DE0E3A">
          <w:rPr>
            <w:i/>
            <w:iCs/>
            <w:color w:val="000000" w:themeColor="text1"/>
          </w:rPr>
          <w:t>p</w:t>
        </w:r>
      </w:ins>
      <w:ins w:id="482" w:author="Perkowski, Evan A" w:date="2023-01-16T12:42:00Z">
        <w:r w:rsidR="0038469D">
          <w:rPr>
            <w:i/>
            <w:iCs/>
            <w:color w:val="000000" w:themeColor="text1"/>
          </w:rPr>
          <w:t xml:space="preserve"> </w:t>
        </w:r>
      </w:ins>
      <w:ins w:id="483" w:author="Perkowski, Evan A" w:date="2023-01-03T16:04:00Z">
        <w:r>
          <w:rPr>
            <w:color w:val="000000" w:themeColor="text1"/>
          </w:rPr>
          <w:t>=</w:t>
        </w:r>
      </w:ins>
      <w:ins w:id="484" w:author="Perkowski, Evan A" w:date="2023-01-16T12:42:00Z">
        <w:r w:rsidR="0038469D">
          <w:rPr>
            <w:color w:val="000000" w:themeColor="text1"/>
          </w:rPr>
          <w:t xml:space="preserve"> </w:t>
        </w:r>
      </w:ins>
      <w:ins w:id="485" w:author="Perkowski, Evan A" w:date="2023-01-03T16:04:00Z">
        <w:r>
          <w:rPr>
            <w:color w:val="000000" w:themeColor="text1"/>
          </w:rPr>
          <w:t>0.</w:t>
        </w:r>
      </w:ins>
      <w:ins w:id="486" w:author="Perkowski, Evan A" w:date="2023-01-04T13:52:00Z">
        <w:r w:rsidR="004F2F3C">
          <w:rPr>
            <w:color w:val="000000" w:themeColor="text1"/>
          </w:rPr>
          <w:t>002</w:t>
        </w:r>
      </w:ins>
      <w:ins w:id="487" w:author="Perkowski, Evan A" w:date="2023-01-03T16:04:00Z">
        <w:r>
          <w:rPr>
            <w:color w:val="000000" w:themeColor="text1"/>
          </w:rPr>
          <w:t>)</w:t>
        </w:r>
      </w:ins>
      <w:ins w:id="488" w:author="Perkowski, Evan A" w:date="2023-01-04T13:52:00Z">
        <w:r w:rsidR="004F2F3C">
          <w:rPr>
            <w:color w:val="000000" w:themeColor="text1"/>
          </w:rPr>
          <w:t xml:space="preserve"> despite a null effect of </w:t>
        </w:r>
      </w:ins>
      <w:ins w:id="489" w:author="Perkowski, Evan A" w:date="2023-01-04T13:53:00Z">
        <w:r w:rsidR="004F2F3C" w:rsidRPr="006F7E47">
          <w:rPr>
            <w:i/>
            <w:iCs/>
            <w:color w:val="000000" w:themeColor="text1"/>
            <w:lang w:val="el-GR"/>
          </w:rPr>
          <w:t>χ</w:t>
        </w:r>
        <w:r w:rsidR="004F2F3C">
          <w:rPr>
            <w:color w:val="000000" w:themeColor="text1"/>
          </w:rPr>
          <w:t xml:space="preserve"> on </w:t>
        </w:r>
        <w:r w:rsidR="004F2F3C">
          <w:rPr>
            <w:i/>
            <w:iCs/>
            <w:color w:val="000000" w:themeColor="text1"/>
          </w:rPr>
          <w:t>N</w:t>
        </w:r>
        <w:r w:rsidR="004F2F3C">
          <w:rPr>
            <w:color w:val="000000" w:themeColor="text1"/>
            <w:vertAlign w:val="subscript"/>
          </w:rPr>
          <w:t>area</w:t>
        </w:r>
        <w:r w:rsidR="004F2F3C">
          <w:rPr>
            <w:color w:val="000000" w:themeColor="text1"/>
          </w:rPr>
          <w:t xml:space="preserve"> in </w:t>
        </w:r>
      </w:ins>
      <w:ins w:id="490" w:author="Perkowski, Evan A" w:date="2023-01-03T16:04:00Z">
        <w:r>
          <w:rPr>
            <w:color w:val="000000" w:themeColor="text1"/>
          </w:rPr>
          <w:t>C</w:t>
        </w:r>
        <w:r>
          <w:rPr>
            <w:color w:val="000000" w:themeColor="text1"/>
            <w:vertAlign w:val="subscript"/>
          </w:rPr>
          <w:t>4</w:t>
        </w:r>
        <w:r>
          <w:rPr>
            <w:color w:val="000000" w:themeColor="text1"/>
          </w:rPr>
          <w:t xml:space="preserve"> nonlegumes (Tukey: </w:t>
        </w:r>
        <w:r w:rsidRPr="00DE0E3A">
          <w:rPr>
            <w:i/>
            <w:iCs/>
            <w:color w:val="000000" w:themeColor="text1"/>
          </w:rPr>
          <w:t>p</w:t>
        </w:r>
      </w:ins>
      <w:ins w:id="491" w:author="Perkowski, Evan A" w:date="2023-01-12T14:50:00Z">
        <w:r w:rsidR="00DE0E3A">
          <w:rPr>
            <w:color w:val="000000" w:themeColor="text1"/>
          </w:rPr>
          <w:t xml:space="preserve"> </w:t>
        </w:r>
      </w:ins>
      <w:ins w:id="492" w:author="Perkowski, Evan A" w:date="2023-01-03T16:04:00Z">
        <w:r>
          <w:rPr>
            <w:color w:val="000000" w:themeColor="text1"/>
          </w:rPr>
          <w:t>=</w:t>
        </w:r>
      </w:ins>
      <w:ins w:id="493" w:author="Perkowski, Evan A" w:date="2023-01-12T14:50:00Z">
        <w:r w:rsidR="00DE0E3A">
          <w:rPr>
            <w:color w:val="000000" w:themeColor="text1"/>
          </w:rPr>
          <w:t xml:space="preserve"> </w:t>
        </w:r>
      </w:ins>
      <w:ins w:id="494" w:author="Perkowski, Evan A" w:date="2023-01-03T16:04:00Z">
        <w:r>
          <w:rPr>
            <w:color w:val="000000" w:themeColor="text1"/>
          </w:rPr>
          <w:t>0.7</w:t>
        </w:r>
      </w:ins>
      <w:ins w:id="495" w:author="Perkowski, Evan A" w:date="2023-01-04T13:53:00Z">
        <w:r w:rsidR="004F2F3C">
          <w:rPr>
            <w:color w:val="000000" w:themeColor="text1"/>
          </w:rPr>
          <w:t>9</w:t>
        </w:r>
      </w:ins>
      <w:ins w:id="496" w:author="Perkowski, Evan A" w:date="2023-01-04T13:56:00Z">
        <w:r w:rsidR="004F2F3C">
          <w:rPr>
            <w:color w:val="000000" w:themeColor="text1"/>
          </w:rPr>
          <w:t>5</w:t>
        </w:r>
      </w:ins>
      <w:ins w:id="497" w:author="Perkowski, Evan A" w:date="2023-01-03T16:04:00Z">
        <w:r>
          <w:rPr>
            <w:color w:val="000000" w:themeColor="text1"/>
          </w:rPr>
          <w:t>; Fig. 4</w:t>
        </w:r>
      </w:ins>
      <w:ins w:id="498" w:author="Perkowski, Evan A" w:date="2023-01-12T14:54:00Z">
        <w:r w:rsidR="00DE0E3A">
          <w:rPr>
            <w:color w:val="000000" w:themeColor="text1"/>
          </w:rPr>
          <w:t>a</w:t>
        </w:r>
      </w:ins>
      <w:ins w:id="499" w:author="Perkowski, Evan A" w:date="2023-01-03T16:04:00Z">
        <w:r>
          <w:rPr>
            <w:color w:val="000000" w:themeColor="text1"/>
          </w:rPr>
          <w:t>).</w:t>
        </w:r>
      </w:ins>
      <w:ins w:id="500" w:author="Perkowski, Evan A" w:date="2023-01-03T16:05:00Z">
        <w:r>
          <w:rPr>
            <w:color w:val="000000" w:themeColor="text1"/>
          </w:rPr>
          <w:t xml:space="preserve"> </w:t>
        </w:r>
      </w:ins>
      <w:ins w:id="501" w:author="Perkowski, Evan A" w:date="2023-01-03T16:09:00Z">
        <w:r w:rsidR="003365BA">
          <w:rPr>
            <w:color w:val="000000" w:themeColor="text1"/>
          </w:rPr>
          <w:t>An interaction between soil nitrogen availability and soil moisture</w:t>
        </w:r>
      </w:ins>
      <w:ins w:id="502" w:author="Perkowski, Evan A" w:date="2023-01-03T16:14:00Z">
        <w:r w:rsidR="003365BA">
          <w:rPr>
            <w:color w:val="000000" w:themeColor="text1"/>
          </w:rPr>
          <w:t xml:space="preserve"> (</w:t>
        </w:r>
        <w:r w:rsidR="003365BA" w:rsidRPr="00DE0E3A">
          <w:rPr>
            <w:i/>
            <w:iCs/>
            <w:color w:val="000000" w:themeColor="text1"/>
          </w:rPr>
          <w:t>p</w:t>
        </w:r>
      </w:ins>
      <w:ins w:id="503" w:author="Perkowski, Evan A" w:date="2023-01-12T14:50:00Z">
        <w:r w:rsidR="00DE0E3A">
          <w:rPr>
            <w:color w:val="000000" w:themeColor="text1"/>
          </w:rPr>
          <w:t xml:space="preserve"> </w:t>
        </w:r>
      </w:ins>
      <w:ins w:id="504" w:author="Perkowski, Evan A" w:date="2023-01-03T16:14:00Z">
        <w:r w:rsidR="003365BA">
          <w:rPr>
            <w:color w:val="000000" w:themeColor="text1"/>
          </w:rPr>
          <w:t>=</w:t>
        </w:r>
      </w:ins>
      <w:ins w:id="505" w:author="Perkowski, Evan A" w:date="2023-01-12T14:50:00Z">
        <w:r w:rsidR="00DE0E3A">
          <w:rPr>
            <w:color w:val="000000" w:themeColor="text1"/>
          </w:rPr>
          <w:t xml:space="preserve"> </w:t>
        </w:r>
      </w:ins>
      <w:ins w:id="506" w:author="Perkowski, Evan A" w:date="2023-01-03T16:14:00Z">
        <w:r w:rsidR="003365BA">
          <w:rPr>
            <w:color w:val="000000" w:themeColor="text1"/>
          </w:rPr>
          <w:t>0.02</w:t>
        </w:r>
      </w:ins>
      <w:ins w:id="507" w:author="Perkowski, Evan A" w:date="2023-01-04T13:56:00Z">
        <w:r w:rsidR="004F2F3C">
          <w:rPr>
            <w:color w:val="000000" w:themeColor="text1"/>
          </w:rPr>
          <w:t>8</w:t>
        </w:r>
      </w:ins>
      <w:ins w:id="508" w:author="Perkowski, Evan A" w:date="2023-01-03T16:14:00Z">
        <w:r w:rsidR="003365BA">
          <w:rPr>
            <w:color w:val="000000" w:themeColor="text1"/>
          </w:rPr>
          <w:t>; Table 4)</w:t>
        </w:r>
      </w:ins>
      <w:ins w:id="509" w:author="Perkowski, Evan A" w:date="2023-01-03T16:09:00Z">
        <w:r w:rsidR="003365BA">
          <w:rPr>
            <w:color w:val="000000" w:themeColor="text1"/>
          </w:rPr>
          <w:t xml:space="preserve"> </w:t>
        </w:r>
      </w:ins>
      <w:ins w:id="510" w:author="Perkowski, Evan A" w:date="2023-01-03T16:10:00Z">
        <w:r w:rsidR="003365BA">
          <w:rPr>
            <w:color w:val="000000" w:themeColor="text1"/>
          </w:rPr>
          <w:t xml:space="preserve">indicated that the </w:t>
        </w:r>
      </w:ins>
      <w:ins w:id="511" w:author="Perkowski, Evan A" w:date="2023-01-04T13:53:00Z">
        <w:r w:rsidR="004F2F3C">
          <w:rPr>
            <w:color w:val="000000" w:themeColor="text1"/>
          </w:rPr>
          <w:t xml:space="preserve">marginal positive effect of increasing </w:t>
        </w:r>
      </w:ins>
      <w:ins w:id="512" w:author="Perkowski, Evan A" w:date="2023-01-03T16:10:00Z">
        <w:r w:rsidR="003365BA">
          <w:rPr>
            <w:color w:val="000000" w:themeColor="text1"/>
          </w:rPr>
          <w:t>soil nitrogen availa</w:t>
        </w:r>
      </w:ins>
      <w:ins w:id="513" w:author="Perkowski, Evan A" w:date="2023-01-03T16:12:00Z">
        <w:r w:rsidR="003365BA">
          <w:rPr>
            <w:color w:val="000000" w:themeColor="text1"/>
          </w:rPr>
          <w:t>b</w:t>
        </w:r>
      </w:ins>
      <w:ins w:id="514" w:author="Perkowski, Evan A" w:date="2023-01-03T16:10:00Z">
        <w:r w:rsidR="003365BA">
          <w:rPr>
            <w:color w:val="000000" w:themeColor="text1"/>
          </w:rPr>
          <w:t xml:space="preserve">ility on </w:t>
        </w:r>
        <w:r w:rsidR="003365BA">
          <w:rPr>
            <w:i/>
            <w:iCs/>
            <w:color w:val="000000" w:themeColor="text1"/>
          </w:rPr>
          <w:t>N</w:t>
        </w:r>
        <w:r w:rsidR="003365BA">
          <w:rPr>
            <w:color w:val="000000" w:themeColor="text1"/>
            <w:vertAlign w:val="subscript"/>
          </w:rPr>
          <w:t>area</w:t>
        </w:r>
        <w:r w:rsidR="003365BA">
          <w:rPr>
            <w:color w:val="000000" w:themeColor="text1"/>
          </w:rPr>
          <w:t xml:space="preserve"> </w:t>
        </w:r>
      </w:ins>
      <w:ins w:id="515" w:author="Perkowski, Evan A" w:date="2023-01-03T16:11:00Z">
        <w:r w:rsidR="003365BA">
          <w:rPr>
            <w:color w:val="000000" w:themeColor="text1"/>
          </w:rPr>
          <w:t>(</w:t>
        </w:r>
        <w:r w:rsidR="003365BA" w:rsidRPr="00DE0E3A">
          <w:rPr>
            <w:i/>
            <w:iCs/>
            <w:color w:val="000000" w:themeColor="text1"/>
          </w:rPr>
          <w:t>p</w:t>
        </w:r>
      </w:ins>
      <w:ins w:id="516" w:author="Perkowski, Evan A" w:date="2023-01-12T14:50:00Z">
        <w:r w:rsidR="00DE0E3A">
          <w:rPr>
            <w:color w:val="000000" w:themeColor="text1"/>
          </w:rPr>
          <w:t xml:space="preserve"> </w:t>
        </w:r>
      </w:ins>
      <w:ins w:id="517" w:author="Perkowski, Evan A" w:date="2023-01-03T16:11:00Z">
        <w:r w:rsidR="003365BA">
          <w:rPr>
            <w:color w:val="000000" w:themeColor="text1"/>
          </w:rPr>
          <w:t>=</w:t>
        </w:r>
      </w:ins>
      <w:ins w:id="518" w:author="Perkowski, Evan A" w:date="2023-01-12T14:50:00Z">
        <w:r w:rsidR="00DE0E3A">
          <w:rPr>
            <w:color w:val="000000" w:themeColor="text1"/>
          </w:rPr>
          <w:t xml:space="preserve"> </w:t>
        </w:r>
      </w:ins>
      <w:ins w:id="519" w:author="Perkowski, Evan A" w:date="2023-01-03T16:11:00Z">
        <w:r w:rsidR="003365BA">
          <w:rPr>
            <w:color w:val="000000" w:themeColor="text1"/>
          </w:rPr>
          <w:t>0.0</w:t>
        </w:r>
      </w:ins>
      <w:ins w:id="520" w:author="Perkowski, Evan A" w:date="2023-01-04T13:57:00Z">
        <w:r w:rsidR="004F2F3C">
          <w:rPr>
            <w:color w:val="000000" w:themeColor="text1"/>
          </w:rPr>
          <w:t>91</w:t>
        </w:r>
      </w:ins>
      <w:ins w:id="521" w:author="Perkowski, Evan A" w:date="2023-01-03T16:11:00Z">
        <w:r w:rsidR="003365BA">
          <w:rPr>
            <w:color w:val="000000" w:themeColor="text1"/>
          </w:rPr>
          <w:t xml:space="preserve">; Table 4) </w:t>
        </w:r>
      </w:ins>
      <w:ins w:id="522" w:author="Perkowski, Evan A" w:date="2023-01-16T12:01:00Z">
        <w:r w:rsidR="00C21287">
          <w:rPr>
            <w:color w:val="000000" w:themeColor="text1"/>
          </w:rPr>
          <w:t>decreased with increasing soil moisture</w:t>
        </w:r>
      </w:ins>
      <w:ins w:id="523" w:author="Perkowski, Evan A" w:date="2023-01-16T12:03:00Z">
        <w:r w:rsidR="00C21287">
          <w:rPr>
            <w:color w:val="000000" w:themeColor="text1"/>
          </w:rPr>
          <w:t xml:space="preserve">, </w:t>
        </w:r>
      </w:ins>
      <w:ins w:id="524" w:author="Perkowski, Evan A" w:date="2023-01-03T16:15:00Z">
        <w:r w:rsidR="003365BA">
          <w:rPr>
            <w:color w:val="000000" w:themeColor="text1"/>
          </w:rPr>
          <w:t xml:space="preserve">despite no apparent individual effect of soil moisture on </w:t>
        </w:r>
        <w:r w:rsidR="003365BA">
          <w:rPr>
            <w:i/>
            <w:iCs/>
            <w:color w:val="000000" w:themeColor="text1"/>
          </w:rPr>
          <w:t>N</w:t>
        </w:r>
        <w:r w:rsidR="003365BA">
          <w:rPr>
            <w:color w:val="000000" w:themeColor="text1"/>
            <w:vertAlign w:val="subscript"/>
          </w:rPr>
          <w:t>area</w:t>
        </w:r>
        <w:r w:rsidR="003365BA">
          <w:rPr>
            <w:color w:val="000000" w:themeColor="text1"/>
          </w:rPr>
          <w:t xml:space="preserve"> (</w:t>
        </w:r>
        <w:r w:rsidR="003365BA" w:rsidRPr="00DE0E3A">
          <w:rPr>
            <w:i/>
            <w:iCs/>
            <w:color w:val="000000" w:themeColor="text1"/>
          </w:rPr>
          <w:t>p</w:t>
        </w:r>
      </w:ins>
      <w:ins w:id="525" w:author="Perkowski, Evan A" w:date="2023-01-12T14:50:00Z">
        <w:r w:rsidR="00DE0E3A">
          <w:rPr>
            <w:color w:val="000000" w:themeColor="text1"/>
          </w:rPr>
          <w:t xml:space="preserve"> </w:t>
        </w:r>
      </w:ins>
      <w:ins w:id="526" w:author="Perkowski, Evan A" w:date="2023-01-03T16:15:00Z">
        <w:r w:rsidR="003365BA">
          <w:rPr>
            <w:color w:val="000000" w:themeColor="text1"/>
          </w:rPr>
          <w:t>=</w:t>
        </w:r>
      </w:ins>
      <w:ins w:id="527" w:author="Perkowski, Evan A" w:date="2023-01-12T14:50:00Z">
        <w:r w:rsidR="00DE0E3A">
          <w:rPr>
            <w:color w:val="000000" w:themeColor="text1"/>
          </w:rPr>
          <w:t xml:space="preserve"> </w:t>
        </w:r>
      </w:ins>
      <w:ins w:id="528" w:author="Perkowski, Evan A" w:date="2023-01-03T16:15:00Z">
        <w:r w:rsidR="003365BA">
          <w:rPr>
            <w:color w:val="000000" w:themeColor="text1"/>
          </w:rPr>
          <w:t>0.</w:t>
        </w:r>
      </w:ins>
      <w:ins w:id="529" w:author="Perkowski, Evan A" w:date="2023-01-04T13:57:00Z">
        <w:r w:rsidR="004F2F3C">
          <w:rPr>
            <w:color w:val="000000" w:themeColor="text1"/>
          </w:rPr>
          <w:t>692;</w:t>
        </w:r>
      </w:ins>
      <w:ins w:id="530" w:author="Perkowski, Evan A" w:date="2023-01-03T16:15:00Z">
        <w:r w:rsidR="003365BA">
          <w:rPr>
            <w:color w:val="000000" w:themeColor="text1"/>
          </w:rPr>
          <w:t xml:space="preserve"> Table 4)</w:t>
        </w:r>
      </w:ins>
      <w:ins w:id="531" w:author="Perkowski, Evan A" w:date="2023-01-03T16:11:00Z">
        <w:r w:rsidR="003365BA">
          <w:rPr>
            <w:color w:val="000000" w:themeColor="text1"/>
          </w:rPr>
          <w:t xml:space="preserve">. Finally, </w:t>
        </w:r>
      </w:ins>
      <w:ins w:id="532" w:author="Perkowski, Evan A" w:date="2023-01-16T16:13:00Z">
        <w:r w:rsidR="006A7B9F">
          <w:rPr>
            <w:color w:val="000000" w:themeColor="text1"/>
          </w:rPr>
          <w:t xml:space="preserve">a </w:t>
        </w:r>
      </w:ins>
      <w:ins w:id="533" w:author="Perkowski, Evan A" w:date="2023-01-03T16:11:00Z">
        <w:r w:rsidR="003365BA">
          <w:rPr>
            <w:color w:val="000000" w:themeColor="text1"/>
          </w:rPr>
          <w:t>plant functional group effect (</w:t>
        </w:r>
        <w:r w:rsidR="003365BA" w:rsidRPr="00DE0E3A">
          <w:rPr>
            <w:i/>
            <w:iCs/>
            <w:color w:val="000000" w:themeColor="text1"/>
          </w:rPr>
          <w:t>p</w:t>
        </w:r>
      </w:ins>
      <w:ins w:id="534" w:author="Perkowski, Evan A" w:date="2023-01-12T14:50:00Z">
        <w:r w:rsidR="00DE0E3A">
          <w:rPr>
            <w:color w:val="000000" w:themeColor="text1"/>
          </w:rPr>
          <w:t xml:space="preserve"> </w:t>
        </w:r>
      </w:ins>
      <w:ins w:id="535" w:author="Perkowski, Evan A" w:date="2023-01-03T16:11:00Z">
        <w:r w:rsidR="003365BA">
          <w:rPr>
            <w:color w:val="000000" w:themeColor="text1"/>
          </w:rPr>
          <w:t>&lt;</w:t>
        </w:r>
      </w:ins>
      <w:ins w:id="536" w:author="Perkowski, Evan A" w:date="2023-01-12T14:50:00Z">
        <w:r w:rsidR="00DE0E3A">
          <w:rPr>
            <w:color w:val="000000" w:themeColor="text1"/>
          </w:rPr>
          <w:t xml:space="preserve"> </w:t>
        </w:r>
      </w:ins>
      <w:ins w:id="537" w:author="Perkowski, Evan A" w:date="2023-01-03T16:11:00Z">
        <w:r w:rsidR="003365BA">
          <w:rPr>
            <w:color w:val="000000" w:themeColor="text1"/>
          </w:rPr>
          <w:t>0.001; Table 4) indicate</w:t>
        </w:r>
      </w:ins>
      <w:ins w:id="538" w:author="Perkowski, Evan A" w:date="2023-01-03T16:12:00Z">
        <w:r w:rsidR="003365BA">
          <w:rPr>
            <w:color w:val="000000" w:themeColor="text1"/>
          </w:rPr>
          <w:t>d that C</w:t>
        </w:r>
        <w:r w:rsidR="003365BA">
          <w:rPr>
            <w:color w:val="000000" w:themeColor="text1"/>
            <w:vertAlign w:val="subscript"/>
          </w:rPr>
          <w:t>4</w:t>
        </w:r>
        <w:r w:rsidR="003365BA">
          <w:rPr>
            <w:color w:val="000000" w:themeColor="text1"/>
          </w:rPr>
          <w:t xml:space="preserve"> nonlegumes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values on average compared to C</w:t>
        </w:r>
        <w:r w:rsidR="003365BA">
          <w:rPr>
            <w:color w:val="000000" w:themeColor="text1"/>
            <w:vertAlign w:val="subscript"/>
          </w:rPr>
          <w:t>3</w:t>
        </w:r>
        <w:r w:rsidR="003365BA">
          <w:rPr>
            <w:color w:val="000000" w:themeColor="text1"/>
          </w:rPr>
          <w:t xml:space="preserve"> legumes </w:t>
        </w:r>
      </w:ins>
      <w:ins w:id="539" w:author="Perkowski, Evan A" w:date="2023-01-04T13:55:00Z">
        <w:r w:rsidR="004F2F3C">
          <w:rPr>
            <w:color w:val="000000" w:themeColor="text1"/>
          </w:rPr>
          <w:t xml:space="preserve">(Tukey: </w:t>
        </w:r>
        <w:r w:rsidR="004F2F3C" w:rsidRPr="00DE0E3A">
          <w:rPr>
            <w:i/>
            <w:iCs/>
            <w:color w:val="000000" w:themeColor="text1"/>
          </w:rPr>
          <w:t>p</w:t>
        </w:r>
      </w:ins>
      <w:ins w:id="540" w:author="Perkowski, Evan A" w:date="2023-01-12T14:50:00Z">
        <w:r w:rsidR="00DE0E3A">
          <w:rPr>
            <w:color w:val="000000" w:themeColor="text1"/>
          </w:rPr>
          <w:t xml:space="preserve"> </w:t>
        </w:r>
      </w:ins>
      <w:ins w:id="541" w:author="Perkowski, Evan A" w:date="2023-01-04T13:55:00Z">
        <w:r w:rsidR="004F2F3C">
          <w:rPr>
            <w:color w:val="000000" w:themeColor="text1"/>
          </w:rPr>
          <w:t>&lt;</w:t>
        </w:r>
      </w:ins>
      <w:ins w:id="542" w:author="Perkowski, Evan A" w:date="2023-01-12T14:50:00Z">
        <w:r w:rsidR="00DE0E3A">
          <w:rPr>
            <w:color w:val="000000" w:themeColor="text1"/>
          </w:rPr>
          <w:t xml:space="preserve"> </w:t>
        </w:r>
      </w:ins>
      <w:ins w:id="543" w:author="Perkowski, Evan A" w:date="2023-01-04T13:55:00Z">
        <w:r w:rsidR="004F2F3C">
          <w:rPr>
            <w:color w:val="000000" w:themeColor="text1"/>
          </w:rPr>
          <w:t xml:space="preserve">0.001) </w:t>
        </w:r>
      </w:ins>
      <w:ins w:id="544" w:author="Perkowski, Evan A" w:date="2023-01-03T16:12:00Z">
        <w:r w:rsidR="003365BA">
          <w:rPr>
            <w:color w:val="000000" w:themeColor="text1"/>
          </w:rPr>
          <w:t>and C</w:t>
        </w:r>
        <w:r w:rsidR="003365BA">
          <w:rPr>
            <w:color w:val="000000" w:themeColor="text1"/>
            <w:vertAlign w:val="subscript"/>
          </w:rPr>
          <w:t>3</w:t>
        </w:r>
        <w:r w:rsidR="003365BA">
          <w:rPr>
            <w:color w:val="000000" w:themeColor="text1"/>
          </w:rPr>
          <w:t xml:space="preserve"> nonlegumes (Tukey: </w:t>
        </w:r>
        <w:r w:rsidR="003365BA" w:rsidRPr="00DE0E3A">
          <w:rPr>
            <w:i/>
            <w:iCs/>
            <w:color w:val="000000" w:themeColor="text1"/>
          </w:rPr>
          <w:t>p</w:t>
        </w:r>
      </w:ins>
      <w:ins w:id="545" w:author="Perkowski, Evan A" w:date="2023-01-12T14:50:00Z">
        <w:r w:rsidR="00DE0E3A">
          <w:rPr>
            <w:color w:val="000000" w:themeColor="text1"/>
          </w:rPr>
          <w:t xml:space="preserve"> </w:t>
        </w:r>
      </w:ins>
      <w:ins w:id="546" w:author="Perkowski, Evan A" w:date="2023-01-04T13:55:00Z">
        <w:r w:rsidR="004F2F3C">
          <w:rPr>
            <w:color w:val="000000" w:themeColor="text1"/>
          </w:rPr>
          <w:t>=</w:t>
        </w:r>
      </w:ins>
      <w:ins w:id="547" w:author="Perkowski, Evan A" w:date="2023-01-12T14:50:00Z">
        <w:r w:rsidR="00DE0E3A">
          <w:rPr>
            <w:color w:val="000000" w:themeColor="text1"/>
          </w:rPr>
          <w:t xml:space="preserve"> </w:t>
        </w:r>
      </w:ins>
      <w:ins w:id="548" w:author="Perkowski, Evan A" w:date="2023-01-03T16:12:00Z">
        <w:r w:rsidR="003365BA">
          <w:rPr>
            <w:color w:val="000000" w:themeColor="text1"/>
          </w:rPr>
          <w:t xml:space="preserve">0.001), while </w:t>
        </w:r>
      </w:ins>
      <w:ins w:id="549" w:author="Perkowski, Evan A" w:date="2023-01-03T16:13:00Z">
        <w:r w:rsidR="003365BA">
          <w:rPr>
            <w:color w:val="000000" w:themeColor="text1"/>
          </w:rPr>
          <w:t>C</w:t>
        </w:r>
        <w:r w:rsidR="003365BA">
          <w:rPr>
            <w:color w:val="000000" w:themeColor="text1"/>
            <w:vertAlign w:val="subscript"/>
          </w:rPr>
          <w:t>3</w:t>
        </w:r>
        <w:r w:rsidR="003365BA">
          <w:rPr>
            <w:color w:val="000000" w:themeColor="text1"/>
          </w:rPr>
          <w:t xml:space="preserve"> legumes had lower</w:t>
        </w:r>
      </w:ins>
      <w:ins w:id="550" w:author="Perkowski, Evan A" w:date="2023-01-04T13:55:00Z">
        <w:r w:rsidR="004F2F3C">
          <w:rPr>
            <w:color w:val="000000" w:themeColor="text1"/>
          </w:rPr>
          <w:t xml:space="preserve"> average</w:t>
        </w:r>
      </w:ins>
      <w:ins w:id="551" w:author="Perkowski, Evan A" w:date="2023-01-03T16:13:00Z">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values compared to C</w:t>
        </w:r>
        <w:r w:rsidR="003365BA">
          <w:rPr>
            <w:color w:val="000000" w:themeColor="text1"/>
            <w:vertAlign w:val="subscript"/>
          </w:rPr>
          <w:t>3</w:t>
        </w:r>
        <w:r w:rsidR="003365BA">
          <w:rPr>
            <w:color w:val="000000" w:themeColor="text1"/>
          </w:rPr>
          <w:t xml:space="preserve"> nonlegumes (Tukey: </w:t>
        </w:r>
        <w:r w:rsidR="003365BA" w:rsidRPr="00DE0E3A">
          <w:rPr>
            <w:i/>
            <w:iCs/>
            <w:color w:val="000000" w:themeColor="text1"/>
          </w:rPr>
          <w:t>p</w:t>
        </w:r>
      </w:ins>
      <w:ins w:id="552" w:author="Perkowski, Evan A" w:date="2023-01-12T14:50:00Z">
        <w:r w:rsidR="00DE0E3A">
          <w:rPr>
            <w:color w:val="000000" w:themeColor="text1"/>
          </w:rPr>
          <w:t xml:space="preserve"> </w:t>
        </w:r>
      </w:ins>
      <w:ins w:id="553" w:author="Perkowski, Evan A" w:date="2023-01-03T16:13:00Z">
        <w:r w:rsidR="003365BA">
          <w:rPr>
            <w:color w:val="000000" w:themeColor="text1"/>
          </w:rPr>
          <w:t>=</w:t>
        </w:r>
      </w:ins>
      <w:ins w:id="554" w:author="Perkowski, Evan A" w:date="2023-01-12T14:50:00Z">
        <w:r w:rsidR="00DE0E3A">
          <w:rPr>
            <w:color w:val="000000" w:themeColor="text1"/>
          </w:rPr>
          <w:t xml:space="preserve"> </w:t>
        </w:r>
      </w:ins>
      <w:ins w:id="555" w:author="Perkowski, Evan A" w:date="2023-01-03T16:13:00Z">
        <w:r w:rsidR="003365BA">
          <w:rPr>
            <w:color w:val="000000" w:themeColor="text1"/>
          </w:rPr>
          <w:t>0.01</w:t>
        </w:r>
      </w:ins>
      <w:ins w:id="556" w:author="Perkowski, Evan A" w:date="2023-01-04T13:54:00Z">
        <w:r w:rsidR="004F2F3C">
          <w:rPr>
            <w:color w:val="000000" w:themeColor="text1"/>
          </w:rPr>
          <w:t>2</w:t>
        </w:r>
      </w:ins>
      <w:ins w:id="557" w:author="Perkowski, Evan A" w:date="2023-01-03T16:13:00Z">
        <w:r w:rsidR="003365BA">
          <w:rPr>
            <w:color w:val="000000" w:themeColor="text1"/>
          </w:rPr>
          <w:t>)</w:t>
        </w:r>
      </w:ins>
      <w:ins w:id="558" w:author="Perkowski, Evan A" w:date="2023-01-03T16:14:00Z">
        <w:r w:rsidR="003365BA">
          <w:rPr>
            <w:color w:val="000000" w:themeColor="text1"/>
          </w:rPr>
          <w:t>.</w:t>
        </w:r>
      </w:ins>
    </w:p>
    <w:p w14:paraId="3F3B0348" w14:textId="5953D9D1" w:rsidR="00671F48" w:rsidRPr="00BF5D52" w:rsidRDefault="003365BA" w:rsidP="0025039E">
      <w:pPr>
        <w:autoSpaceDE w:val="0"/>
        <w:autoSpaceDN w:val="0"/>
        <w:adjustRightInd w:val="0"/>
        <w:spacing w:line="360" w:lineRule="auto"/>
        <w:ind w:firstLine="720"/>
        <w:rPr>
          <w:ins w:id="559" w:author="Perkowski, Evan A" w:date="2023-01-03T16:17:00Z"/>
          <w:color w:val="000000" w:themeColor="text1"/>
        </w:rPr>
      </w:pPr>
      <w:ins w:id="560" w:author="Perkowski, Evan A" w:date="2023-01-03T16:17:00Z">
        <w:r>
          <w:rPr>
            <w:color w:val="000000" w:themeColor="text1"/>
          </w:rPr>
          <w:t>A</w:t>
        </w:r>
      </w:ins>
      <w:ins w:id="561" w:author="Perkowski, Evan A" w:date="2023-01-04T14:00:00Z">
        <w:r w:rsidR="004F2F3C">
          <w:rPr>
            <w:color w:val="000000" w:themeColor="text1"/>
          </w:rPr>
          <w:t xml:space="preserve"> marginal </w:t>
        </w:r>
      </w:ins>
      <w:ins w:id="562" w:author="Perkowski, Evan A" w:date="2023-01-03T16:17:00Z">
        <w:r>
          <w:rPr>
            <w:color w:val="000000" w:themeColor="text1"/>
          </w:rPr>
          <w:t xml:space="preserve">interaction between </w:t>
        </w:r>
        <w:r w:rsidRPr="006F7E47">
          <w:rPr>
            <w:i/>
            <w:iCs/>
            <w:color w:val="000000" w:themeColor="text1"/>
            <w:lang w:val="el-GR"/>
          </w:rPr>
          <w:t>χ</w:t>
        </w:r>
        <w:r>
          <w:rPr>
            <w:color w:val="000000" w:themeColor="text1"/>
          </w:rPr>
          <w:t xml:space="preserve"> and plant functional group (</w:t>
        </w:r>
        <w:r w:rsidRPr="00DE0E3A">
          <w:rPr>
            <w:i/>
            <w:iCs/>
            <w:color w:val="000000" w:themeColor="text1"/>
          </w:rPr>
          <w:t>p</w:t>
        </w:r>
      </w:ins>
      <w:ins w:id="563" w:author="Perkowski, Evan A" w:date="2023-01-16T12:05:00Z">
        <w:r w:rsidR="00C21287">
          <w:rPr>
            <w:color w:val="000000" w:themeColor="text1"/>
          </w:rPr>
          <w:t xml:space="preserve"> </w:t>
        </w:r>
      </w:ins>
      <w:ins w:id="564" w:author="Perkowski, Evan A" w:date="2023-01-03T16:17:00Z">
        <w:r>
          <w:rPr>
            <w:color w:val="000000" w:themeColor="text1"/>
          </w:rPr>
          <w:t>=</w:t>
        </w:r>
      </w:ins>
      <w:ins w:id="565" w:author="Perkowski, Evan A" w:date="2023-01-16T12:05:00Z">
        <w:r w:rsidR="00C21287">
          <w:rPr>
            <w:color w:val="000000" w:themeColor="text1"/>
          </w:rPr>
          <w:t xml:space="preserve"> </w:t>
        </w:r>
      </w:ins>
      <w:ins w:id="566" w:author="Perkowski, Evan A" w:date="2023-01-03T16:17:00Z">
        <w:r>
          <w:rPr>
            <w:color w:val="000000" w:themeColor="text1"/>
          </w:rPr>
          <w:t>0.</w:t>
        </w:r>
      </w:ins>
      <w:ins w:id="567" w:author="Perkowski, Evan A" w:date="2023-01-04T14:00:00Z">
        <w:r w:rsidR="004F2F3C">
          <w:rPr>
            <w:color w:val="000000" w:themeColor="text1"/>
          </w:rPr>
          <w:t>088</w:t>
        </w:r>
      </w:ins>
      <w:ins w:id="568" w:author="Perkowski, Evan A" w:date="2023-01-03T16:17:00Z">
        <w:r>
          <w:rPr>
            <w:color w:val="000000" w:themeColor="text1"/>
          </w:rPr>
          <w:t xml:space="preserve">; Table 4) revealed that, despite no apparent general effect of </w:t>
        </w:r>
        <w:r w:rsidRPr="006F7E47">
          <w:rPr>
            <w:i/>
            <w:iCs/>
            <w:color w:val="000000" w:themeColor="text1"/>
            <w:lang w:val="el-GR"/>
          </w:rPr>
          <w:t>χ</w:t>
        </w:r>
        <w:r>
          <w:rPr>
            <w:color w:val="000000" w:themeColor="text1"/>
          </w:rPr>
          <w:t xml:space="preserve"> on </w:t>
        </w:r>
        <w:r>
          <w:rPr>
            <w:i/>
            <w:iCs/>
            <w:color w:val="000000" w:themeColor="text1"/>
          </w:rPr>
          <w:t>N</w:t>
        </w:r>
      </w:ins>
      <w:ins w:id="569" w:author="Perkowski, Evan A" w:date="2023-01-03T16:19:00Z">
        <w:r w:rsidR="00BF5D52">
          <w:rPr>
            <w:color w:val="000000" w:themeColor="text1"/>
            <w:vertAlign w:val="subscript"/>
          </w:rPr>
          <w:t>mass</w:t>
        </w:r>
      </w:ins>
      <w:ins w:id="570" w:author="Perkowski, Evan A" w:date="2023-01-03T16:17:00Z">
        <w:r>
          <w:rPr>
            <w:color w:val="000000" w:themeColor="text1"/>
          </w:rPr>
          <w:t xml:space="preserve"> (</w:t>
        </w:r>
        <w:r w:rsidRPr="00DE0E3A">
          <w:rPr>
            <w:i/>
            <w:iCs/>
            <w:color w:val="000000" w:themeColor="text1"/>
          </w:rPr>
          <w:t>p</w:t>
        </w:r>
      </w:ins>
      <w:ins w:id="571" w:author="Perkowski, Evan A" w:date="2023-01-16T12:03:00Z">
        <w:r w:rsidR="00C21287">
          <w:rPr>
            <w:color w:val="000000" w:themeColor="text1"/>
          </w:rPr>
          <w:t xml:space="preserve"> </w:t>
        </w:r>
      </w:ins>
      <w:ins w:id="572" w:author="Perkowski, Evan A" w:date="2023-01-03T16:17:00Z">
        <w:r>
          <w:rPr>
            <w:color w:val="000000" w:themeColor="text1"/>
          </w:rPr>
          <w:t>=</w:t>
        </w:r>
      </w:ins>
      <w:ins w:id="573" w:author="Perkowski, Evan A" w:date="2023-01-16T12:03:00Z">
        <w:r w:rsidR="00C21287">
          <w:rPr>
            <w:color w:val="000000" w:themeColor="text1"/>
          </w:rPr>
          <w:t xml:space="preserve"> </w:t>
        </w:r>
      </w:ins>
      <w:ins w:id="574" w:author="Perkowski, Evan A" w:date="2023-01-03T16:19:00Z">
        <w:r>
          <w:rPr>
            <w:color w:val="000000" w:themeColor="text1"/>
          </w:rPr>
          <w:t>0.</w:t>
        </w:r>
      </w:ins>
      <w:ins w:id="575" w:author="Perkowski, Evan A" w:date="2023-01-04T14:00:00Z">
        <w:r w:rsidR="004F2F3C">
          <w:rPr>
            <w:color w:val="000000" w:themeColor="text1"/>
          </w:rPr>
          <w:t>273</w:t>
        </w:r>
      </w:ins>
      <w:ins w:id="576" w:author="Perkowski, Evan A" w:date="2023-01-03T16:17:00Z">
        <w:r>
          <w:rPr>
            <w:color w:val="000000" w:themeColor="text1"/>
          </w:rPr>
          <w:t>; Table 4), increasing</w:t>
        </w:r>
      </w:ins>
      <w:ins w:id="577" w:author="Perkowski, Evan A" w:date="2023-01-03T16:18:00Z">
        <w:r>
          <w:rPr>
            <w:color w:val="000000" w:themeColor="text1"/>
          </w:rPr>
          <w:t xml:space="preserve"> </w:t>
        </w:r>
        <w:r w:rsidRPr="006F7E47">
          <w:rPr>
            <w:i/>
            <w:iCs/>
            <w:color w:val="000000" w:themeColor="text1"/>
            <w:lang w:val="el-GR"/>
          </w:rPr>
          <w:t>χ</w:t>
        </w:r>
        <w:r>
          <w:rPr>
            <w:color w:val="000000" w:themeColor="text1"/>
          </w:rPr>
          <w:t xml:space="preserve"> </w:t>
        </w:r>
      </w:ins>
      <w:ins w:id="578" w:author="Perkowski, Evan A" w:date="2023-01-04T14:00:00Z">
        <w:r w:rsidR="00671F48">
          <w:rPr>
            <w:color w:val="000000" w:themeColor="text1"/>
          </w:rPr>
          <w:t xml:space="preserve">decreased </w:t>
        </w:r>
        <w:r w:rsidR="00671F48">
          <w:rPr>
            <w:i/>
            <w:iCs/>
            <w:color w:val="000000" w:themeColor="text1"/>
          </w:rPr>
          <w:t>N</w:t>
        </w:r>
        <w:r w:rsidR="00671F48">
          <w:rPr>
            <w:color w:val="000000" w:themeColor="text1"/>
            <w:vertAlign w:val="subscript"/>
          </w:rPr>
          <w:t>mass</w:t>
        </w:r>
        <w:r w:rsidR="00671F48">
          <w:rPr>
            <w:color w:val="000000" w:themeColor="text1"/>
          </w:rPr>
          <w:t xml:space="preserve"> in C</w:t>
        </w:r>
        <w:r w:rsidR="00671F48">
          <w:rPr>
            <w:color w:val="000000" w:themeColor="text1"/>
            <w:vertAlign w:val="subscript"/>
          </w:rPr>
          <w:t>3</w:t>
        </w:r>
        <w:r w:rsidR="00671F48">
          <w:rPr>
            <w:color w:val="000000" w:themeColor="text1"/>
          </w:rPr>
          <w:t xml:space="preserve"> no</w:t>
        </w:r>
      </w:ins>
      <w:ins w:id="579" w:author="Perkowski, Evan A" w:date="2023-01-04T14:01:00Z">
        <w:r w:rsidR="00671F48">
          <w:rPr>
            <w:color w:val="000000" w:themeColor="text1"/>
          </w:rPr>
          <w:t>n</w:t>
        </w:r>
      </w:ins>
      <w:ins w:id="580" w:author="Perkowski, Evan A" w:date="2023-01-04T14:00:00Z">
        <w:r w:rsidR="00671F48">
          <w:rPr>
            <w:color w:val="000000" w:themeColor="text1"/>
          </w:rPr>
          <w:t xml:space="preserve">legumes (Tukey: </w:t>
        </w:r>
        <w:r w:rsidR="00671F48" w:rsidRPr="00DE0E3A">
          <w:rPr>
            <w:i/>
            <w:iCs/>
            <w:color w:val="000000" w:themeColor="text1"/>
          </w:rPr>
          <w:t>p</w:t>
        </w:r>
      </w:ins>
      <w:ins w:id="581" w:author="Perkowski, Evan A" w:date="2023-01-16T12:03:00Z">
        <w:r w:rsidR="00C21287">
          <w:rPr>
            <w:color w:val="000000" w:themeColor="text1"/>
          </w:rPr>
          <w:t xml:space="preserve"> </w:t>
        </w:r>
      </w:ins>
      <w:ins w:id="582" w:author="Perkowski, Evan A" w:date="2023-01-04T14:00:00Z">
        <w:r w:rsidR="00671F48">
          <w:rPr>
            <w:color w:val="000000" w:themeColor="text1"/>
          </w:rPr>
          <w:t>=</w:t>
        </w:r>
      </w:ins>
      <w:ins w:id="583" w:author="Perkowski, Evan A" w:date="2023-01-16T12:03:00Z">
        <w:r w:rsidR="00C21287">
          <w:rPr>
            <w:color w:val="000000" w:themeColor="text1"/>
          </w:rPr>
          <w:t xml:space="preserve"> </w:t>
        </w:r>
      </w:ins>
      <w:ins w:id="584" w:author="Perkowski, Evan A" w:date="2023-01-04T14:00:00Z">
        <w:r w:rsidR="00671F48">
          <w:rPr>
            <w:color w:val="000000" w:themeColor="text1"/>
          </w:rPr>
          <w:t>0.021)</w:t>
        </w:r>
      </w:ins>
      <w:ins w:id="585" w:author="Perkowski, Evan A" w:date="2023-01-04T14:01:00Z">
        <w:r w:rsidR="00671F48">
          <w:rPr>
            <w:color w:val="000000" w:themeColor="text1"/>
          </w:rPr>
          <w:t xml:space="preserve">, but this effect was not apparent in </w:t>
        </w:r>
      </w:ins>
      <w:ins w:id="586" w:author="Perkowski, Evan A" w:date="2023-01-03T16:18:00Z">
        <w:r>
          <w:rPr>
            <w:color w:val="000000" w:themeColor="text1"/>
          </w:rPr>
          <w:t>C</w:t>
        </w:r>
        <w:r>
          <w:rPr>
            <w:color w:val="000000" w:themeColor="text1"/>
            <w:vertAlign w:val="subscript"/>
          </w:rPr>
          <w:t>4</w:t>
        </w:r>
        <w:r>
          <w:rPr>
            <w:color w:val="000000" w:themeColor="text1"/>
          </w:rPr>
          <w:t xml:space="preserve"> nonlegum</w:t>
        </w:r>
      </w:ins>
      <w:ins w:id="587" w:author="Perkowski, Evan A" w:date="2023-01-03T16:19:00Z">
        <w:r>
          <w:rPr>
            <w:color w:val="000000" w:themeColor="text1"/>
          </w:rPr>
          <w:t xml:space="preserve">es (Tukey: </w:t>
        </w:r>
        <w:r w:rsidRPr="00DE0E3A">
          <w:rPr>
            <w:i/>
            <w:iCs/>
            <w:color w:val="000000" w:themeColor="text1"/>
          </w:rPr>
          <w:t>p</w:t>
        </w:r>
      </w:ins>
      <w:ins w:id="588" w:author="Perkowski, Evan A" w:date="2023-01-16T12:03:00Z">
        <w:r w:rsidR="00C21287">
          <w:rPr>
            <w:color w:val="000000" w:themeColor="text1"/>
          </w:rPr>
          <w:t xml:space="preserve"> </w:t>
        </w:r>
      </w:ins>
      <w:ins w:id="589" w:author="Perkowski, Evan A" w:date="2023-01-03T16:19:00Z">
        <w:r>
          <w:rPr>
            <w:color w:val="000000" w:themeColor="text1"/>
          </w:rPr>
          <w:t>=</w:t>
        </w:r>
      </w:ins>
      <w:ins w:id="590" w:author="Perkowski, Evan A" w:date="2023-01-16T12:03:00Z">
        <w:r w:rsidR="00C21287">
          <w:rPr>
            <w:color w:val="000000" w:themeColor="text1"/>
          </w:rPr>
          <w:t xml:space="preserve"> </w:t>
        </w:r>
      </w:ins>
      <w:ins w:id="591" w:author="Perkowski, Evan A" w:date="2023-01-03T16:19:00Z">
        <w:r>
          <w:rPr>
            <w:color w:val="000000" w:themeColor="text1"/>
          </w:rPr>
          <w:t>0.</w:t>
        </w:r>
      </w:ins>
      <w:ins w:id="592" w:author="Perkowski, Evan A" w:date="2023-01-04T14:01:00Z">
        <w:r w:rsidR="00671F48">
          <w:rPr>
            <w:color w:val="000000" w:themeColor="text1"/>
          </w:rPr>
          <w:t>693</w:t>
        </w:r>
      </w:ins>
      <w:ins w:id="593" w:author="Perkowski, Evan A" w:date="2023-01-03T16:19:00Z">
        <w:r>
          <w:rPr>
            <w:color w:val="000000" w:themeColor="text1"/>
          </w:rPr>
          <w:t>)</w:t>
        </w:r>
        <w:r w:rsidR="00BF5D52">
          <w:rPr>
            <w:color w:val="000000" w:themeColor="text1"/>
          </w:rPr>
          <w:t xml:space="preserve"> </w:t>
        </w:r>
      </w:ins>
      <w:ins w:id="594" w:author="Perkowski, Evan A" w:date="2023-01-04T14:01:00Z">
        <w:r w:rsidR="00671F48">
          <w:rPr>
            <w:color w:val="000000" w:themeColor="text1"/>
          </w:rPr>
          <w:t>or</w:t>
        </w:r>
      </w:ins>
      <w:ins w:id="595" w:author="Perkowski, Evan A" w:date="2023-01-03T16:19:00Z">
        <w:r w:rsidR="00BF5D52">
          <w:rPr>
            <w:color w:val="000000" w:themeColor="text1"/>
          </w:rPr>
          <w:t xml:space="preserve"> C</w:t>
        </w:r>
        <w:r w:rsidR="00BF5D52">
          <w:rPr>
            <w:color w:val="000000" w:themeColor="text1"/>
            <w:vertAlign w:val="subscript"/>
          </w:rPr>
          <w:t>3</w:t>
        </w:r>
        <w:r w:rsidR="00BF5D52">
          <w:rPr>
            <w:color w:val="000000" w:themeColor="text1"/>
          </w:rPr>
          <w:t xml:space="preserve"> legumes (Tukey: </w:t>
        </w:r>
        <w:r w:rsidR="00BF5D52" w:rsidRPr="00DE0E3A">
          <w:rPr>
            <w:i/>
            <w:iCs/>
            <w:color w:val="000000" w:themeColor="text1"/>
          </w:rPr>
          <w:t>p</w:t>
        </w:r>
      </w:ins>
      <w:ins w:id="596" w:author="Perkowski, Evan A" w:date="2023-01-16T12:03:00Z">
        <w:r w:rsidR="00C21287">
          <w:rPr>
            <w:color w:val="000000" w:themeColor="text1"/>
          </w:rPr>
          <w:t xml:space="preserve"> </w:t>
        </w:r>
      </w:ins>
      <w:ins w:id="597" w:author="Perkowski, Evan A" w:date="2023-01-03T16:19:00Z">
        <w:r w:rsidR="00BF5D52">
          <w:rPr>
            <w:color w:val="000000" w:themeColor="text1"/>
          </w:rPr>
          <w:t>=</w:t>
        </w:r>
      </w:ins>
      <w:ins w:id="598" w:author="Perkowski, Evan A" w:date="2023-01-16T12:03:00Z">
        <w:r w:rsidR="00C21287">
          <w:rPr>
            <w:color w:val="000000" w:themeColor="text1"/>
          </w:rPr>
          <w:t xml:space="preserve"> </w:t>
        </w:r>
      </w:ins>
      <w:ins w:id="599" w:author="Perkowski, Evan A" w:date="2023-01-03T16:19:00Z">
        <w:r w:rsidR="00BF5D52">
          <w:rPr>
            <w:color w:val="000000" w:themeColor="text1"/>
          </w:rPr>
          <w:t>0.</w:t>
        </w:r>
      </w:ins>
      <w:ins w:id="600" w:author="Perkowski, Evan A" w:date="2023-01-04T14:01:00Z">
        <w:r w:rsidR="00671F48">
          <w:rPr>
            <w:color w:val="000000" w:themeColor="text1"/>
          </w:rPr>
          <w:t>477</w:t>
        </w:r>
      </w:ins>
      <w:ins w:id="601" w:author="Perkowski, Evan A" w:date="2023-01-03T16:19:00Z">
        <w:r w:rsidR="00BF5D52">
          <w:rPr>
            <w:color w:val="000000" w:themeColor="text1"/>
          </w:rPr>
          <w:t>)</w:t>
        </w:r>
      </w:ins>
      <w:ins w:id="602" w:author="Perkowski, Evan A" w:date="2023-01-04T14:01:00Z">
        <w:r w:rsidR="00671F48">
          <w:rPr>
            <w:color w:val="000000" w:themeColor="text1"/>
          </w:rPr>
          <w:t>.</w:t>
        </w:r>
      </w:ins>
      <w:ins w:id="603" w:author="Perkowski, Evan A" w:date="2023-01-03T16:20:00Z">
        <w:r w:rsidR="00BF5D52">
          <w:rPr>
            <w:color w:val="000000" w:themeColor="text1"/>
          </w:rPr>
          <w:t xml:space="preserve"> A</w:t>
        </w:r>
      </w:ins>
      <w:ins w:id="604" w:author="Perkowski, Evan A" w:date="2023-01-16T16:13:00Z">
        <w:r w:rsidR="006A7B9F">
          <w:rPr>
            <w:color w:val="000000" w:themeColor="text1"/>
          </w:rPr>
          <w:t>n</w:t>
        </w:r>
      </w:ins>
      <w:ins w:id="605" w:author="Perkowski, Evan A" w:date="2023-01-03T16:20:00Z">
        <w:r w:rsidR="00BF5D52">
          <w:rPr>
            <w:color w:val="000000" w:themeColor="text1"/>
          </w:rPr>
          <w:t xml:space="preserve"> interaction between soil nitrogen availability and soil moisture (</w:t>
        </w:r>
        <w:r w:rsidR="00BF5D52" w:rsidRPr="00DE0E3A">
          <w:rPr>
            <w:i/>
            <w:iCs/>
            <w:color w:val="000000" w:themeColor="text1"/>
          </w:rPr>
          <w:t>p</w:t>
        </w:r>
      </w:ins>
      <w:ins w:id="606" w:author="Perkowski, Evan A" w:date="2023-01-16T12:03:00Z">
        <w:r w:rsidR="00C21287">
          <w:rPr>
            <w:color w:val="000000" w:themeColor="text1"/>
          </w:rPr>
          <w:t xml:space="preserve"> </w:t>
        </w:r>
      </w:ins>
      <w:ins w:id="607" w:author="Perkowski, Evan A" w:date="2023-01-03T16:20:00Z">
        <w:r w:rsidR="00BF5D52">
          <w:rPr>
            <w:color w:val="000000" w:themeColor="text1"/>
          </w:rPr>
          <w:t>&lt;</w:t>
        </w:r>
      </w:ins>
      <w:ins w:id="608" w:author="Perkowski, Evan A" w:date="2023-01-16T12:03:00Z">
        <w:r w:rsidR="00C21287">
          <w:rPr>
            <w:color w:val="000000" w:themeColor="text1"/>
          </w:rPr>
          <w:t xml:space="preserve"> </w:t>
        </w:r>
      </w:ins>
      <w:ins w:id="609" w:author="Perkowski, Evan A" w:date="2023-01-03T16:20:00Z">
        <w:r w:rsidR="00BF5D52">
          <w:rPr>
            <w:color w:val="000000" w:themeColor="text1"/>
          </w:rPr>
          <w:t xml:space="preserve">0.001; Table 4) indicated that the general positive effect of increasing soil nitrogen availability on </w:t>
        </w:r>
        <w:r w:rsidR="00BF5D52">
          <w:rPr>
            <w:i/>
            <w:iCs/>
            <w:color w:val="000000" w:themeColor="text1"/>
          </w:rPr>
          <w:t>N</w:t>
        </w:r>
        <w:r w:rsidR="00BF5D52">
          <w:rPr>
            <w:color w:val="000000" w:themeColor="text1"/>
            <w:vertAlign w:val="subscript"/>
          </w:rPr>
          <w:t>mass</w:t>
        </w:r>
      </w:ins>
      <w:ins w:id="610" w:author="Perkowski, Evan A" w:date="2023-01-03T16:22:00Z">
        <w:r w:rsidR="00BF5D52">
          <w:rPr>
            <w:color w:val="000000" w:themeColor="text1"/>
          </w:rPr>
          <w:t xml:space="preserve"> (</w:t>
        </w:r>
        <w:r w:rsidR="00BF5D52" w:rsidRPr="00DE0E3A">
          <w:rPr>
            <w:i/>
            <w:iCs/>
            <w:color w:val="000000" w:themeColor="text1"/>
          </w:rPr>
          <w:t>p</w:t>
        </w:r>
      </w:ins>
      <w:ins w:id="611" w:author="Perkowski, Evan A" w:date="2023-01-16T12:03:00Z">
        <w:r w:rsidR="00C21287">
          <w:rPr>
            <w:color w:val="000000" w:themeColor="text1"/>
          </w:rPr>
          <w:t xml:space="preserve"> </w:t>
        </w:r>
      </w:ins>
      <w:ins w:id="612" w:author="Perkowski, Evan A" w:date="2023-01-03T16:22:00Z">
        <w:r w:rsidR="00BF5D52">
          <w:rPr>
            <w:color w:val="000000" w:themeColor="text1"/>
          </w:rPr>
          <w:t>&lt;</w:t>
        </w:r>
      </w:ins>
      <w:ins w:id="613" w:author="Perkowski, Evan A" w:date="2023-01-16T12:03:00Z">
        <w:r w:rsidR="00C21287">
          <w:rPr>
            <w:color w:val="000000" w:themeColor="text1"/>
          </w:rPr>
          <w:t xml:space="preserve"> </w:t>
        </w:r>
      </w:ins>
      <w:ins w:id="614" w:author="Perkowski, Evan A" w:date="2023-01-03T16:22:00Z">
        <w:r w:rsidR="00BF5D52">
          <w:rPr>
            <w:color w:val="000000" w:themeColor="text1"/>
          </w:rPr>
          <w:t>0.001; Table 4) generally decreased with increasing soil moisture</w:t>
        </w:r>
      </w:ins>
      <w:ins w:id="615" w:author="Perkowski, Evan A" w:date="2023-01-03T16:24:00Z">
        <w:r w:rsidR="00BF5D52">
          <w:rPr>
            <w:color w:val="000000" w:themeColor="text1"/>
          </w:rPr>
          <w:t xml:space="preserve">, despite an apparent general positive effect of increasing soil moisture on </w:t>
        </w:r>
        <w:r w:rsidR="00BF5D52">
          <w:rPr>
            <w:i/>
            <w:iCs/>
            <w:color w:val="000000" w:themeColor="text1"/>
          </w:rPr>
          <w:t>N</w:t>
        </w:r>
        <w:r w:rsidR="00BF5D52">
          <w:rPr>
            <w:color w:val="000000" w:themeColor="text1"/>
            <w:vertAlign w:val="subscript"/>
          </w:rPr>
          <w:t>mass</w:t>
        </w:r>
        <w:r w:rsidR="00BF5D52">
          <w:rPr>
            <w:color w:val="000000" w:themeColor="text1"/>
          </w:rPr>
          <w:t xml:space="preserve"> (</w:t>
        </w:r>
        <w:r w:rsidR="00BF5D52" w:rsidRPr="00DE0E3A">
          <w:rPr>
            <w:i/>
            <w:iCs/>
            <w:color w:val="000000" w:themeColor="text1"/>
          </w:rPr>
          <w:t>p</w:t>
        </w:r>
      </w:ins>
      <w:ins w:id="616" w:author="Perkowski, Evan A" w:date="2023-01-16T12:04:00Z">
        <w:r w:rsidR="00C21287">
          <w:rPr>
            <w:color w:val="000000" w:themeColor="text1"/>
          </w:rPr>
          <w:t xml:space="preserve"> </w:t>
        </w:r>
      </w:ins>
      <w:ins w:id="617" w:author="Perkowski, Evan A" w:date="2023-01-03T16:24:00Z">
        <w:r w:rsidR="00BF5D52">
          <w:rPr>
            <w:color w:val="000000" w:themeColor="text1"/>
          </w:rPr>
          <w:t>&lt;</w:t>
        </w:r>
      </w:ins>
      <w:ins w:id="618" w:author="Perkowski, Evan A" w:date="2023-01-16T12:04:00Z">
        <w:r w:rsidR="00C21287">
          <w:rPr>
            <w:color w:val="000000" w:themeColor="text1"/>
          </w:rPr>
          <w:t xml:space="preserve"> </w:t>
        </w:r>
      </w:ins>
      <w:ins w:id="619" w:author="Perkowski, Evan A" w:date="2023-01-03T16:24:00Z">
        <w:r w:rsidR="00BF5D52">
          <w:rPr>
            <w:color w:val="000000" w:themeColor="text1"/>
          </w:rPr>
          <w:t>0.001; Table 4)</w:t>
        </w:r>
      </w:ins>
      <w:ins w:id="620" w:author="Perkowski, Evan A" w:date="2023-01-03T16:22:00Z">
        <w:r w:rsidR="00BF5D52">
          <w:rPr>
            <w:color w:val="000000" w:themeColor="text1"/>
          </w:rPr>
          <w:t xml:space="preserve">. </w:t>
        </w:r>
      </w:ins>
      <w:ins w:id="621" w:author="Perkowski, Evan A" w:date="2023-01-03T16:24:00Z">
        <w:r w:rsidR="00BF5D52">
          <w:rPr>
            <w:color w:val="000000" w:themeColor="text1"/>
          </w:rPr>
          <w:t>T</w:t>
        </w:r>
      </w:ins>
      <w:ins w:id="622" w:author="Perkowski, Evan A" w:date="2023-01-03T16:22:00Z">
        <w:r w:rsidR="00BF5D52">
          <w:rPr>
            <w:color w:val="000000" w:themeColor="text1"/>
          </w:rPr>
          <w:t>his interaction indicated that the positive effec</w:t>
        </w:r>
      </w:ins>
      <w:ins w:id="623" w:author="Perkowski, Evan A" w:date="2023-01-03T16:23:00Z">
        <w:r w:rsidR="00BF5D52">
          <w:rPr>
            <w:color w:val="000000" w:themeColor="text1"/>
          </w:rPr>
          <w:t xml:space="preserve">t of increasing soil nitrogen availability on </w:t>
        </w:r>
      </w:ins>
      <w:ins w:id="624" w:author="Perkowski, Evan A" w:date="2023-01-03T16:22:00Z">
        <w:r w:rsidR="00BF5D52">
          <w:rPr>
            <w:i/>
            <w:iCs/>
            <w:color w:val="000000" w:themeColor="text1"/>
          </w:rPr>
          <w:t>N</w:t>
        </w:r>
        <w:r w:rsidR="00BF5D52">
          <w:rPr>
            <w:color w:val="000000" w:themeColor="text1"/>
            <w:vertAlign w:val="subscript"/>
          </w:rPr>
          <w:t>mass</w:t>
        </w:r>
        <w:r w:rsidR="00BF5D52">
          <w:rPr>
            <w:color w:val="000000" w:themeColor="text1"/>
          </w:rPr>
          <w:t xml:space="preserve"> was only apparent when soil moisture was less than </w:t>
        </w:r>
      </w:ins>
      <w:ins w:id="625" w:author="Perkowski, Evan A" w:date="2023-01-03T16:23:00Z">
        <w:r w:rsidR="00BF5D52">
          <w:rPr>
            <w:color w:val="000000" w:themeColor="text1"/>
          </w:rPr>
          <w:t>70</w:t>
        </w:r>
      </w:ins>
      <w:ins w:id="626" w:author="Perkowski, Evan A" w:date="2023-01-03T16:22:00Z">
        <w:r w:rsidR="00BF5D52">
          <w:rPr>
            <w:color w:val="000000" w:themeColor="text1"/>
          </w:rPr>
          <w:t xml:space="preserve">% the maximum water holding capacity (Tukey: </w:t>
        </w:r>
        <w:r w:rsidR="00BF5D52" w:rsidRPr="00DE0E3A">
          <w:rPr>
            <w:i/>
            <w:iCs/>
            <w:color w:val="000000" w:themeColor="text1"/>
          </w:rPr>
          <w:t>p</w:t>
        </w:r>
      </w:ins>
      <w:ins w:id="627" w:author="Perkowski, Evan A" w:date="2023-01-16T12:04:00Z">
        <w:r w:rsidR="00C21287">
          <w:rPr>
            <w:color w:val="000000" w:themeColor="text1"/>
          </w:rPr>
          <w:t xml:space="preserve"> </w:t>
        </w:r>
      </w:ins>
      <w:ins w:id="628" w:author="Perkowski, Evan A" w:date="2023-01-03T16:22:00Z">
        <w:r w:rsidR="00BF5D52">
          <w:rPr>
            <w:color w:val="000000" w:themeColor="text1"/>
          </w:rPr>
          <w:t>&lt;</w:t>
        </w:r>
      </w:ins>
      <w:ins w:id="629" w:author="Perkowski, Evan A" w:date="2023-01-16T12:04:00Z">
        <w:r w:rsidR="00C21287">
          <w:rPr>
            <w:color w:val="000000" w:themeColor="text1"/>
          </w:rPr>
          <w:t xml:space="preserve"> </w:t>
        </w:r>
      </w:ins>
      <w:ins w:id="630" w:author="Perkowski, Evan A" w:date="2023-01-03T16:22:00Z">
        <w:r w:rsidR="00BF5D52">
          <w:rPr>
            <w:color w:val="000000" w:themeColor="text1"/>
          </w:rPr>
          <w:t>0.05 in all cases)</w:t>
        </w:r>
      </w:ins>
      <w:ins w:id="631" w:author="Perkowski, Evan A" w:date="2023-01-04T14:03:00Z">
        <w:r w:rsidR="00671F48">
          <w:rPr>
            <w:color w:val="000000" w:themeColor="text1"/>
          </w:rPr>
          <w:t xml:space="preserve"> despite a</w:t>
        </w:r>
      </w:ins>
      <w:ins w:id="632" w:author="Perkowski, Evan A" w:date="2023-01-04T14:04:00Z">
        <w:r w:rsidR="00671F48">
          <w:rPr>
            <w:color w:val="000000" w:themeColor="text1"/>
          </w:rPr>
          <w:t xml:space="preserve"> </w:t>
        </w:r>
      </w:ins>
      <w:ins w:id="633" w:author="Perkowski, Evan A" w:date="2023-01-04T14:03:00Z">
        <w:r w:rsidR="00671F48">
          <w:rPr>
            <w:color w:val="000000" w:themeColor="text1"/>
          </w:rPr>
          <w:t xml:space="preserve">positive effect of increasing soil moisture on </w:t>
        </w:r>
        <w:r w:rsidR="00671F48">
          <w:rPr>
            <w:i/>
            <w:iCs/>
            <w:color w:val="000000" w:themeColor="text1"/>
          </w:rPr>
          <w:t>N</w:t>
        </w:r>
        <w:r w:rsidR="00671F48">
          <w:rPr>
            <w:color w:val="000000" w:themeColor="text1"/>
            <w:vertAlign w:val="subscript"/>
          </w:rPr>
          <w:t>mass</w:t>
        </w:r>
      </w:ins>
      <w:ins w:id="634" w:author="Perkowski, Evan A" w:date="2023-01-04T14:04:00Z">
        <w:r w:rsidR="00671F48">
          <w:rPr>
            <w:color w:val="000000" w:themeColor="text1"/>
          </w:rPr>
          <w:t xml:space="preserve"> </w:t>
        </w:r>
        <w:r w:rsidR="00671F48" w:rsidRPr="00DE0E3A">
          <w:rPr>
            <w:color w:val="000000" w:themeColor="text1"/>
          </w:rPr>
          <w:t>(</w:t>
        </w:r>
        <w:r w:rsidR="00671F48" w:rsidRPr="00DE0E3A">
          <w:rPr>
            <w:i/>
            <w:iCs/>
            <w:color w:val="000000" w:themeColor="text1"/>
          </w:rPr>
          <w:t>p</w:t>
        </w:r>
      </w:ins>
      <w:ins w:id="635" w:author="Perkowski, Evan A" w:date="2023-01-16T12:05:00Z">
        <w:r w:rsidR="00C21287">
          <w:rPr>
            <w:color w:val="000000" w:themeColor="text1"/>
          </w:rPr>
          <w:t xml:space="preserve"> </w:t>
        </w:r>
      </w:ins>
      <w:ins w:id="636" w:author="Perkowski, Evan A" w:date="2023-01-04T14:04:00Z">
        <w:r w:rsidR="00671F48">
          <w:rPr>
            <w:color w:val="000000" w:themeColor="text1"/>
          </w:rPr>
          <w:t>&lt;</w:t>
        </w:r>
      </w:ins>
      <w:ins w:id="637" w:author="Perkowski, Evan A" w:date="2023-01-16T12:05:00Z">
        <w:r w:rsidR="00C21287">
          <w:rPr>
            <w:color w:val="000000" w:themeColor="text1"/>
          </w:rPr>
          <w:t xml:space="preserve"> </w:t>
        </w:r>
      </w:ins>
      <w:ins w:id="638" w:author="Perkowski, Evan A" w:date="2023-01-04T14:04:00Z">
        <w:r w:rsidR="00671F48">
          <w:rPr>
            <w:color w:val="000000" w:themeColor="text1"/>
          </w:rPr>
          <w:t xml:space="preserve">0.001; Table 4). Finally, </w:t>
        </w:r>
      </w:ins>
      <w:ins w:id="639" w:author="Perkowski, Evan A" w:date="2023-01-16T16:13:00Z">
        <w:r w:rsidR="006A7B9F">
          <w:rPr>
            <w:color w:val="000000" w:themeColor="text1"/>
          </w:rPr>
          <w:t xml:space="preserve">a </w:t>
        </w:r>
      </w:ins>
      <w:ins w:id="640" w:author="Perkowski, Evan A" w:date="2023-01-03T16:24:00Z">
        <w:r w:rsidR="00BF5D52">
          <w:rPr>
            <w:color w:val="000000" w:themeColor="text1"/>
          </w:rPr>
          <w:t>plant functional group effect</w:t>
        </w:r>
      </w:ins>
      <w:ins w:id="641" w:author="Perkowski, Evan A" w:date="2023-01-03T16:28:00Z">
        <w:r w:rsidR="00BF5D52">
          <w:rPr>
            <w:color w:val="000000" w:themeColor="text1"/>
          </w:rPr>
          <w:t xml:space="preserve"> (</w:t>
        </w:r>
        <w:r w:rsidR="00BF5D52" w:rsidRPr="00DE0E3A">
          <w:rPr>
            <w:i/>
            <w:iCs/>
            <w:color w:val="000000" w:themeColor="text1"/>
          </w:rPr>
          <w:t>p</w:t>
        </w:r>
      </w:ins>
      <w:ins w:id="642" w:author="Perkowski, Evan A" w:date="2023-01-16T12:05:00Z">
        <w:r w:rsidR="00C21287">
          <w:rPr>
            <w:color w:val="000000" w:themeColor="text1"/>
          </w:rPr>
          <w:t xml:space="preserve"> </w:t>
        </w:r>
      </w:ins>
      <w:ins w:id="643" w:author="Perkowski, Evan A" w:date="2023-01-03T16:28:00Z">
        <w:r w:rsidR="00BF5D52">
          <w:rPr>
            <w:color w:val="000000" w:themeColor="text1"/>
          </w:rPr>
          <w:t>&lt;</w:t>
        </w:r>
      </w:ins>
      <w:ins w:id="644" w:author="Perkowski, Evan A" w:date="2023-01-16T12:05:00Z">
        <w:r w:rsidR="00C21287">
          <w:rPr>
            <w:color w:val="000000" w:themeColor="text1"/>
          </w:rPr>
          <w:t xml:space="preserve"> </w:t>
        </w:r>
      </w:ins>
      <w:ins w:id="645" w:author="Perkowski, Evan A" w:date="2023-01-03T16:28:00Z">
        <w:r w:rsidR="00BF5D52">
          <w:rPr>
            <w:color w:val="000000" w:themeColor="text1"/>
          </w:rPr>
          <w:t>0.001; Table 4)</w:t>
        </w:r>
      </w:ins>
      <w:ins w:id="646" w:author="Perkowski, Evan A" w:date="2023-01-03T16:24:00Z">
        <w:r w:rsidR="00BF5D52">
          <w:rPr>
            <w:color w:val="000000" w:themeColor="text1"/>
          </w:rPr>
          <w:t xml:space="preserve"> indicated that </w:t>
        </w:r>
      </w:ins>
      <w:ins w:id="647" w:author="Perkowski, Evan A" w:date="2023-01-03T16:26:00Z">
        <w:r w:rsidR="00BF5D52">
          <w:rPr>
            <w:color w:val="000000" w:themeColor="text1"/>
          </w:rPr>
          <w:t>C</w:t>
        </w:r>
        <w:r w:rsidR="00BF5D52">
          <w:rPr>
            <w:color w:val="000000" w:themeColor="text1"/>
            <w:vertAlign w:val="subscript"/>
          </w:rPr>
          <w:t>4</w:t>
        </w:r>
        <w:r w:rsidR="00BF5D52">
          <w:rPr>
            <w:color w:val="000000" w:themeColor="text1"/>
          </w:rPr>
          <w:t xml:space="preserve"> nonlegumes had lower </w:t>
        </w:r>
        <w:r w:rsidR="00BF5D52">
          <w:rPr>
            <w:i/>
            <w:iCs/>
            <w:color w:val="000000" w:themeColor="text1"/>
          </w:rPr>
          <w:t>N</w:t>
        </w:r>
        <w:r w:rsidR="00BF5D52">
          <w:rPr>
            <w:color w:val="000000" w:themeColor="text1"/>
            <w:vertAlign w:val="subscript"/>
          </w:rPr>
          <w:t>mass</w:t>
        </w:r>
        <w:r w:rsidR="00BF5D52">
          <w:rPr>
            <w:color w:val="000000" w:themeColor="text1"/>
          </w:rPr>
          <w:t xml:space="preserve"> values on average compared to </w:t>
        </w:r>
      </w:ins>
      <w:ins w:id="648" w:author="Perkowski, Evan A" w:date="2023-01-03T16:25:00Z">
        <w:r w:rsidR="00BF5D52">
          <w:rPr>
            <w:color w:val="000000" w:themeColor="text1"/>
          </w:rPr>
          <w:t>C</w:t>
        </w:r>
        <w:r w:rsidR="00BF5D52">
          <w:rPr>
            <w:color w:val="000000" w:themeColor="text1"/>
            <w:vertAlign w:val="subscript"/>
          </w:rPr>
          <w:t>3</w:t>
        </w:r>
        <w:r w:rsidR="00BF5D52">
          <w:rPr>
            <w:color w:val="000000" w:themeColor="text1"/>
          </w:rPr>
          <w:t xml:space="preserve"> legumes (Tukey: </w:t>
        </w:r>
        <w:r w:rsidR="00BF5D52" w:rsidRPr="00DE0E3A">
          <w:rPr>
            <w:i/>
            <w:iCs/>
            <w:color w:val="000000" w:themeColor="text1"/>
          </w:rPr>
          <w:t>p</w:t>
        </w:r>
      </w:ins>
      <w:ins w:id="649" w:author="Perkowski, Evan A" w:date="2023-01-16T12:05:00Z">
        <w:r w:rsidR="00C21287">
          <w:rPr>
            <w:color w:val="000000" w:themeColor="text1"/>
          </w:rPr>
          <w:t xml:space="preserve"> </w:t>
        </w:r>
      </w:ins>
      <w:ins w:id="650" w:author="Perkowski, Evan A" w:date="2023-01-03T16:25:00Z">
        <w:r w:rsidR="00BF5D52">
          <w:rPr>
            <w:color w:val="000000" w:themeColor="text1"/>
          </w:rPr>
          <w:t>=</w:t>
        </w:r>
      </w:ins>
      <w:ins w:id="651" w:author="Perkowski, Evan A" w:date="2023-01-16T12:05:00Z">
        <w:r w:rsidR="00C21287">
          <w:rPr>
            <w:color w:val="000000" w:themeColor="text1"/>
          </w:rPr>
          <w:t xml:space="preserve"> </w:t>
        </w:r>
      </w:ins>
      <w:ins w:id="652" w:author="Perkowski, Evan A" w:date="2023-01-03T16:25:00Z">
        <w:r w:rsidR="00BF5D52">
          <w:rPr>
            <w:color w:val="000000" w:themeColor="text1"/>
          </w:rPr>
          <w:t xml:space="preserve">0.002) and </w:t>
        </w:r>
      </w:ins>
      <w:ins w:id="653" w:author="Perkowski, Evan A" w:date="2023-01-03T16:26:00Z">
        <w:r w:rsidR="00BF5D52">
          <w:rPr>
            <w:color w:val="000000" w:themeColor="text1"/>
          </w:rPr>
          <w:t>C</w:t>
        </w:r>
        <w:r w:rsidR="00BF5D52">
          <w:rPr>
            <w:color w:val="000000" w:themeColor="text1"/>
            <w:vertAlign w:val="subscript"/>
          </w:rPr>
          <w:t>3</w:t>
        </w:r>
        <w:r w:rsidR="00BF5D52">
          <w:rPr>
            <w:color w:val="000000" w:themeColor="text1"/>
          </w:rPr>
          <w:t xml:space="preserve"> nonlegumes (Tukey: </w:t>
        </w:r>
        <w:r w:rsidR="00BF5D52" w:rsidRPr="00DE0E3A">
          <w:rPr>
            <w:i/>
            <w:iCs/>
            <w:color w:val="000000" w:themeColor="text1"/>
          </w:rPr>
          <w:t>p</w:t>
        </w:r>
      </w:ins>
      <w:ins w:id="654" w:author="Perkowski, Evan A" w:date="2023-01-16T12:05:00Z">
        <w:r w:rsidR="00C21287">
          <w:rPr>
            <w:color w:val="000000" w:themeColor="text1"/>
          </w:rPr>
          <w:t xml:space="preserve"> </w:t>
        </w:r>
      </w:ins>
      <w:ins w:id="655" w:author="Perkowski, Evan A" w:date="2023-01-03T16:26:00Z">
        <w:r w:rsidR="00BF5D52">
          <w:rPr>
            <w:color w:val="000000" w:themeColor="text1"/>
          </w:rPr>
          <w:t>=</w:t>
        </w:r>
      </w:ins>
      <w:ins w:id="656" w:author="Perkowski, Evan A" w:date="2023-01-16T12:05:00Z">
        <w:r w:rsidR="00C21287">
          <w:rPr>
            <w:color w:val="000000" w:themeColor="text1"/>
          </w:rPr>
          <w:t xml:space="preserve"> </w:t>
        </w:r>
      </w:ins>
      <w:ins w:id="657" w:author="Perkowski, Evan A" w:date="2023-01-03T16:26:00Z">
        <w:r w:rsidR="00BF5D52">
          <w:rPr>
            <w:color w:val="000000" w:themeColor="text1"/>
          </w:rPr>
          <w:t>0.0</w:t>
        </w:r>
      </w:ins>
      <w:ins w:id="658" w:author="Perkowski, Evan A" w:date="2023-01-03T16:28:00Z">
        <w:r w:rsidR="00BF5D52">
          <w:rPr>
            <w:color w:val="000000" w:themeColor="text1"/>
          </w:rPr>
          <w:t>1</w:t>
        </w:r>
      </w:ins>
      <w:ins w:id="659" w:author="Perkowski, Evan A" w:date="2023-01-04T14:04:00Z">
        <w:r w:rsidR="00671F48">
          <w:rPr>
            <w:color w:val="000000" w:themeColor="text1"/>
          </w:rPr>
          <w:t>9</w:t>
        </w:r>
      </w:ins>
      <w:ins w:id="660" w:author="Perkowski, Evan A" w:date="2023-01-03T16:26:00Z">
        <w:r w:rsidR="00BF5D52">
          <w:rPr>
            <w:color w:val="000000" w:themeColor="text1"/>
          </w:rPr>
          <w:t>), while</w:t>
        </w:r>
      </w:ins>
      <w:ins w:id="661" w:author="Perkowski, Evan A" w:date="2023-01-04T14:05:00Z">
        <w:r w:rsidR="00671F48">
          <w:rPr>
            <w:color w:val="000000" w:themeColor="text1"/>
          </w:rPr>
          <w:t xml:space="preserve"> </w:t>
        </w:r>
        <w:r w:rsidR="00671F48">
          <w:rPr>
            <w:i/>
            <w:iCs/>
            <w:color w:val="000000" w:themeColor="text1"/>
          </w:rPr>
          <w:t>N</w:t>
        </w:r>
        <w:r w:rsidR="00671F48">
          <w:rPr>
            <w:color w:val="000000" w:themeColor="text1"/>
            <w:vertAlign w:val="subscript"/>
          </w:rPr>
          <w:t>mass</w:t>
        </w:r>
        <w:r w:rsidR="00671F48">
          <w:rPr>
            <w:color w:val="000000" w:themeColor="text1"/>
          </w:rPr>
          <w:t xml:space="preserve"> did not differ between</w:t>
        </w:r>
      </w:ins>
      <w:ins w:id="662" w:author="Perkowski, Evan A" w:date="2023-01-03T16:26:00Z">
        <w:r w:rsidR="00BF5D52">
          <w:rPr>
            <w:color w:val="000000" w:themeColor="text1"/>
          </w:rPr>
          <w:t xml:space="preserve"> C</w:t>
        </w:r>
      </w:ins>
      <w:ins w:id="663" w:author="Perkowski, Evan A" w:date="2023-01-03T16:27:00Z">
        <w:r w:rsidR="00BF5D52">
          <w:rPr>
            <w:color w:val="000000" w:themeColor="text1"/>
            <w:vertAlign w:val="subscript"/>
          </w:rPr>
          <w:t>3</w:t>
        </w:r>
        <w:r w:rsidR="00BF5D52">
          <w:rPr>
            <w:color w:val="000000" w:themeColor="text1"/>
          </w:rPr>
          <w:t xml:space="preserve"> legumes</w:t>
        </w:r>
      </w:ins>
      <w:ins w:id="664" w:author="Perkowski, Evan A" w:date="2023-01-04T14:05:00Z">
        <w:r w:rsidR="00671F48">
          <w:rPr>
            <w:color w:val="000000" w:themeColor="text1"/>
          </w:rPr>
          <w:t xml:space="preserve"> and </w:t>
        </w:r>
      </w:ins>
      <w:ins w:id="665" w:author="Perkowski, Evan A" w:date="2023-01-03T16:27:00Z">
        <w:r w:rsidR="00BF5D52">
          <w:rPr>
            <w:color w:val="000000" w:themeColor="text1"/>
          </w:rPr>
          <w:t>C</w:t>
        </w:r>
        <w:r w:rsidR="00BF5D52">
          <w:rPr>
            <w:color w:val="000000" w:themeColor="text1"/>
            <w:vertAlign w:val="subscript"/>
          </w:rPr>
          <w:t>3</w:t>
        </w:r>
        <w:r w:rsidR="00BF5D52">
          <w:rPr>
            <w:color w:val="000000" w:themeColor="text1"/>
          </w:rPr>
          <w:t xml:space="preserve"> nonlegum</w:t>
        </w:r>
      </w:ins>
      <w:ins w:id="666" w:author="Perkowski, Evan A" w:date="2023-01-04T14:05:00Z">
        <w:r w:rsidR="00671F48">
          <w:rPr>
            <w:color w:val="000000" w:themeColor="text1"/>
          </w:rPr>
          <w:t>e</w:t>
        </w:r>
      </w:ins>
      <w:ins w:id="667" w:author="Perkowski, Evan A" w:date="2023-01-03T16:27:00Z">
        <w:r w:rsidR="00BF5D52">
          <w:rPr>
            <w:color w:val="000000" w:themeColor="text1"/>
          </w:rPr>
          <w:t xml:space="preserve">s (Tukey: </w:t>
        </w:r>
        <w:r w:rsidR="00BF5D52" w:rsidRPr="00DE0E3A">
          <w:rPr>
            <w:i/>
            <w:iCs/>
            <w:color w:val="000000" w:themeColor="text1"/>
          </w:rPr>
          <w:t>p</w:t>
        </w:r>
      </w:ins>
      <w:ins w:id="668" w:author="Perkowski, Evan A" w:date="2023-01-16T12:05:00Z">
        <w:r w:rsidR="00C21287">
          <w:rPr>
            <w:color w:val="000000" w:themeColor="text1"/>
          </w:rPr>
          <w:t xml:space="preserve"> </w:t>
        </w:r>
      </w:ins>
      <w:ins w:id="669" w:author="Perkowski, Evan A" w:date="2023-01-03T16:27:00Z">
        <w:r w:rsidR="00BF5D52">
          <w:rPr>
            <w:color w:val="000000" w:themeColor="text1"/>
          </w:rPr>
          <w:t>=</w:t>
        </w:r>
      </w:ins>
      <w:ins w:id="670" w:author="Perkowski, Evan A" w:date="2023-01-16T12:05:00Z">
        <w:r w:rsidR="00C21287">
          <w:rPr>
            <w:color w:val="000000" w:themeColor="text1"/>
          </w:rPr>
          <w:t xml:space="preserve"> </w:t>
        </w:r>
      </w:ins>
      <w:ins w:id="671" w:author="Perkowski, Evan A" w:date="2023-01-04T14:05:00Z">
        <w:r w:rsidR="00671F48">
          <w:rPr>
            <w:color w:val="000000" w:themeColor="text1"/>
          </w:rPr>
          <w:t>0.149</w:t>
        </w:r>
      </w:ins>
      <w:ins w:id="672" w:author="Perkowski, Evan A" w:date="2023-01-03T16:37:00Z">
        <w:r w:rsidR="00672B36">
          <w:rPr>
            <w:color w:val="000000" w:themeColor="text1"/>
          </w:rPr>
          <w:t>)</w:t>
        </w:r>
      </w:ins>
      <w:ins w:id="673" w:author="Perkowski, Evan A" w:date="2023-01-03T16:28:00Z">
        <w:r w:rsidR="00BF5D52">
          <w:rPr>
            <w:color w:val="000000" w:themeColor="text1"/>
          </w:rPr>
          <w:t>.</w:t>
        </w:r>
      </w:ins>
    </w:p>
    <w:p w14:paraId="1EA4A53B" w14:textId="7509DF1A" w:rsidR="002B48F9" w:rsidRDefault="008C622B" w:rsidP="0025039E">
      <w:pPr>
        <w:autoSpaceDE w:val="0"/>
        <w:autoSpaceDN w:val="0"/>
        <w:adjustRightInd w:val="0"/>
        <w:spacing w:line="360" w:lineRule="auto"/>
        <w:ind w:firstLine="720"/>
        <w:rPr>
          <w:color w:val="000000" w:themeColor="text1"/>
        </w:rPr>
      </w:pPr>
      <w:commentRangeStart w:id="674"/>
      <w:commentRangeStart w:id="675"/>
      <w:r>
        <w:rPr>
          <w:color w:val="000000" w:themeColor="text1"/>
        </w:rPr>
        <w:t>A</w:t>
      </w:r>
      <w:r w:rsidR="00320749">
        <w:rPr>
          <w:color w:val="000000" w:themeColor="text1"/>
        </w:rPr>
        <w:t>n</w:t>
      </w:r>
      <w:r>
        <w:rPr>
          <w:color w:val="000000" w:themeColor="text1"/>
        </w:rPr>
        <w:t xml:space="preserve"> interaction between </w:t>
      </w:r>
      <w:ins w:id="676" w:author="Perkowski, Evan A" w:date="2023-01-03T16:38:00Z">
        <w:r w:rsidR="00672B36" w:rsidRPr="006F7E47">
          <w:rPr>
            <w:i/>
            <w:iCs/>
            <w:color w:val="000000" w:themeColor="text1"/>
            <w:lang w:val="el-GR"/>
          </w:rPr>
          <w:t>χ</w:t>
        </w:r>
      </w:ins>
      <w:r>
        <w:rPr>
          <w:color w:val="000000" w:themeColor="text1"/>
        </w:rPr>
        <w:t xml:space="preserve"> and functional group </w:t>
      </w:r>
      <w:ins w:id="677" w:author="Perkowski, Evan A" w:date="2023-01-03T16:38:00Z">
        <w:r w:rsidR="00672B36">
          <w:rPr>
            <w:color w:val="000000" w:themeColor="text1"/>
          </w:rPr>
          <w:t>(</w:t>
        </w:r>
        <w:r w:rsidR="00672B36" w:rsidRPr="00DE0E3A">
          <w:rPr>
            <w:i/>
            <w:iCs/>
            <w:color w:val="000000" w:themeColor="text1"/>
          </w:rPr>
          <w:t>p</w:t>
        </w:r>
      </w:ins>
      <w:ins w:id="678" w:author="Perkowski, Evan A" w:date="2023-01-16T12:04:00Z">
        <w:r w:rsidR="00C21287">
          <w:rPr>
            <w:color w:val="000000" w:themeColor="text1"/>
          </w:rPr>
          <w:t xml:space="preserve"> </w:t>
        </w:r>
      </w:ins>
      <w:ins w:id="679" w:author="Perkowski, Evan A" w:date="2023-01-03T16:38:00Z">
        <w:r w:rsidR="00672B36">
          <w:rPr>
            <w:color w:val="000000" w:themeColor="text1"/>
          </w:rPr>
          <w:t>=</w:t>
        </w:r>
      </w:ins>
      <w:ins w:id="680" w:author="Perkowski, Evan A" w:date="2023-01-16T12:04:00Z">
        <w:r w:rsidR="00C21287">
          <w:rPr>
            <w:color w:val="000000" w:themeColor="text1"/>
          </w:rPr>
          <w:t xml:space="preserve"> </w:t>
        </w:r>
      </w:ins>
      <w:ins w:id="681" w:author="Perkowski, Evan A" w:date="2023-01-03T16:38:00Z">
        <w:r w:rsidR="00672B36">
          <w:rPr>
            <w:color w:val="000000" w:themeColor="text1"/>
          </w:rPr>
          <w:t xml:space="preserve">0.005; Table 4) </w:t>
        </w:r>
      </w:ins>
      <w:r>
        <w:rPr>
          <w:color w:val="000000" w:themeColor="text1"/>
        </w:rPr>
        <w:t xml:space="preserve">indicated that the general negative effect of increasing </w:t>
      </w:r>
      <w:ins w:id="682" w:author="Perkowski, Evan A" w:date="2023-01-03T16:38: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ins w:id="683" w:author="Perkowski, Evan A" w:date="2023-01-03T16:38:00Z">
        <w:r w:rsidR="00672B36" w:rsidRPr="00DE0E3A">
          <w:rPr>
            <w:i/>
            <w:iCs/>
            <w:color w:val="000000" w:themeColor="text1"/>
          </w:rPr>
          <w:t>p</w:t>
        </w:r>
      </w:ins>
      <w:ins w:id="684" w:author="Perkowski, Evan A" w:date="2023-01-16T12:04:00Z">
        <w:r w:rsidR="00C21287">
          <w:rPr>
            <w:color w:val="000000" w:themeColor="text1"/>
          </w:rPr>
          <w:t xml:space="preserve"> </w:t>
        </w:r>
      </w:ins>
      <w:ins w:id="685" w:author="Perkowski, Evan A" w:date="2023-01-03T16:38:00Z">
        <w:r w:rsidR="00672B36">
          <w:rPr>
            <w:color w:val="000000" w:themeColor="text1"/>
          </w:rPr>
          <w:t>&lt;</w:t>
        </w:r>
      </w:ins>
      <w:ins w:id="686" w:author="Perkowski, Evan A" w:date="2023-01-16T12:04:00Z">
        <w:r w:rsidR="00C21287">
          <w:rPr>
            <w:color w:val="000000" w:themeColor="text1"/>
          </w:rPr>
          <w:t xml:space="preserve"> </w:t>
        </w:r>
      </w:ins>
      <w:ins w:id="687" w:author="Perkowski, Evan A" w:date="2023-01-03T16:38:00Z">
        <w:r w:rsidR="00672B36">
          <w:rPr>
            <w:color w:val="000000" w:themeColor="text1"/>
          </w:rPr>
          <w:t xml:space="preserve">0.001; </w:t>
        </w:r>
      </w:ins>
      <w:r>
        <w:rPr>
          <w:color w:val="000000" w:themeColor="text1"/>
        </w:rPr>
        <w:t xml:space="preserve">Table 4; Fig. </w:t>
      </w:r>
      <w:ins w:id="688" w:author="Perkowski, Evan A" w:date="2023-01-12T14:54:00Z">
        <w:r w:rsidR="00DE0E3A">
          <w:rPr>
            <w:color w:val="000000" w:themeColor="text1"/>
          </w:rPr>
          <w:t>4c</w:t>
        </w:r>
      </w:ins>
      <w:r>
        <w:rPr>
          <w:color w:val="000000" w:themeColor="text1"/>
        </w:rPr>
        <w:t xml:space="preserve">) was driven by a </w:t>
      </w:r>
      <w:del w:id="689" w:author="Perkowski, Evan A" w:date="2023-01-16T16:13:00Z">
        <w:r w:rsidDel="006A7B9F">
          <w:rPr>
            <w:color w:val="000000" w:themeColor="text1"/>
          </w:rPr>
          <w:delText xml:space="preserve">strong </w:delText>
        </w:r>
      </w:del>
      <w:r>
        <w:rPr>
          <w:color w:val="000000" w:themeColor="text1"/>
        </w:rPr>
        <w:t xml:space="preserve">negative effect of increasing </w:t>
      </w:r>
      <w:ins w:id="690" w:author="Perkowski, Evan A" w:date="2023-01-03T16:38: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legumes </w:t>
      </w:r>
      <w:ins w:id="691" w:author="Perkowski, Evan A" w:date="2023-01-03T16:39:00Z">
        <w:r w:rsidR="00801ECF">
          <w:rPr>
            <w:color w:val="000000" w:themeColor="text1"/>
          </w:rPr>
          <w:t>and C</w:t>
        </w:r>
        <w:r w:rsidR="00801ECF">
          <w:rPr>
            <w:color w:val="000000" w:themeColor="text1"/>
            <w:vertAlign w:val="subscript"/>
          </w:rPr>
          <w:t>3</w:t>
        </w:r>
      </w:ins>
      <w:ins w:id="692" w:author="Perkowski, Evan A" w:date="2023-01-03T16:40:00Z">
        <w:r w:rsidR="00801ECF">
          <w:rPr>
            <w:color w:val="000000" w:themeColor="text1"/>
          </w:rPr>
          <w:t xml:space="preserve"> nonlegumes (Tukey: </w:t>
        </w:r>
        <w:r w:rsidR="00801ECF" w:rsidRPr="00DE0E3A">
          <w:rPr>
            <w:i/>
            <w:iCs/>
            <w:color w:val="000000" w:themeColor="text1"/>
          </w:rPr>
          <w:t>p</w:t>
        </w:r>
      </w:ins>
      <w:ins w:id="693" w:author="Perkowski, Evan A" w:date="2023-01-16T12:04:00Z">
        <w:r w:rsidR="00C21287">
          <w:rPr>
            <w:color w:val="000000" w:themeColor="text1"/>
          </w:rPr>
          <w:t xml:space="preserve"> </w:t>
        </w:r>
      </w:ins>
      <w:ins w:id="694" w:author="Perkowski, Evan A" w:date="2023-01-03T16:40:00Z">
        <w:r w:rsidR="00801ECF">
          <w:rPr>
            <w:color w:val="000000" w:themeColor="text1"/>
          </w:rPr>
          <w:t>&lt;</w:t>
        </w:r>
      </w:ins>
      <w:ins w:id="695" w:author="Perkowski, Evan A" w:date="2023-01-16T12:04:00Z">
        <w:r w:rsidR="00C21287">
          <w:rPr>
            <w:color w:val="000000" w:themeColor="text1"/>
          </w:rPr>
          <w:t xml:space="preserve"> </w:t>
        </w:r>
      </w:ins>
      <w:ins w:id="696" w:author="Perkowski, Evan A" w:date="2023-01-03T16:40:00Z">
        <w:r w:rsidR="00801ECF">
          <w:rPr>
            <w:color w:val="000000" w:themeColor="text1"/>
          </w:rPr>
          <w:t>0.001</w:t>
        </w:r>
      </w:ins>
      <w:ins w:id="697" w:author="Perkowski, Evan A" w:date="2023-01-04T14:10:00Z">
        <w:r w:rsidR="008C72FA">
          <w:rPr>
            <w:color w:val="000000" w:themeColor="text1"/>
          </w:rPr>
          <w:t xml:space="preserve"> in both cases</w:t>
        </w:r>
      </w:ins>
      <w:ins w:id="698" w:author="Perkowski, Evan A" w:date="2023-01-03T16:40:00Z">
        <w:r w:rsidR="00801ECF">
          <w:rPr>
            <w:color w:val="000000" w:themeColor="text1"/>
          </w:rPr>
          <w:t xml:space="preserve">) </w:t>
        </w:r>
      </w:ins>
      <w:ins w:id="699" w:author="Perkowski, Evan A" w:date="2023-01-04T14:11:00Z">
        <w:r w:rsidR="008C72FA">
          <w:rPr>
            <w:color w:val="000000" w:themeColor="text1"/>
          </w:rPr>
          <w:t xml:space="preserve">despite a nonsignificant </w:t>
        </w:r>
      </w:ins>
      <w:r>
        <w:rPr>
          <w:color w:val="000000" w:themeColor="text1"/>
        </w:rPr>
        <w:t xml:space="preserve">effect of increasing </w:t>
      </w:r>
      <w:ins w:id="700" w:author="Perkowski, Evan A" w:date="2023-01-03T16:39: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4</w:t>
      </w:r>
      <w:r>
        <w:rPr>
          <w:color w:val="000000" w:themeColor="text1"/>
        </w:rPr>
        <w:t xml:space="preserve"> nonlegumes (Tukey: </w:t>
      </w:r>
      <w:r w:rsidRPr="00DE0E3A">
        <w:rPr>
          <w:i/>
          <w:iCs/>
          <w:color w:val="000000" w:themeColor="text1"/>
        </w:rPr>
        <w:t>p</w:t>
      </w:r>
      <w:r w:rsidR="00DE0E3A">
        <w:rPr>
          <w:color w:val="000000" w:themeColor="text1"/>
        </w:rPr>
        <w:t xml:space="preserve"> </w:t>
      </w:r>
      <w:r>
        <w:rPr>
          <w:color w:val="000000" w:themeColor="text1"/>
        </w:rPr>
        <w:t>=</w:t>
      </w:r>
      <w:r w:rsidR="00DE0E3A">
        <w:rPr>
          <w:color w:val="000000" w:themeColor="text1"/>
        </w:rPr>
        <w:t xml:space="preserve"> </w:t>
      </w:r>
      <w:r>
        <w:rPr>
          <w:color w:val="000000" w:themeColor="text1"/>
        </w:rPr>
        <w:t>0.</w:t>
      </w:r>
      <w:ins w:id="701" w:author="Perkowski, Evan A" w:date="2023-01-04T14:11:00Z">
        <w:r w:rsidR="008C72FA">
          <w:rPr>
            <w:color w:val="000000" w:themeColor="text1"/>
          </w:rPr>
          <w:t>724</w:t>
        </w:r>
      </w:ins>
      <w:r>
        <w:rPr>
          <w:color w:val="000000" w:themeColor="text1"/>
        </w:rPr>
        <w:t>).</w:t>
      </w:r>
      <w:commentRangeEnd w:id="674"/>
      <w:r w:rsidR="00997650">
        <w:rPr>
          <w:rStyle w:val="CommentReference"/>
          <w:rFonts w:eastAsiaTheme="minorHAnsi" w:cs="Times New Roman (Body CS)"/>
        </w:rPr>
        <w:commentReference w:id="674"/>
      </w:r>
      <w:commentRangeEnd w:id="675"/>
      <w:r w:rsidR="00672B36">
        <w:rPr>
          <w:rStyle w:val="CommentReference"/>
          <w:rFonts w:eastAsiaTheme="minorHAnsi" w:cs="Times New Roman (Body CS)"/>
        </w:rPr>
        <w:commentReference w:id="675"/>
      </w:r>
      <w:r>
        <w:rPr>
          <w:color w:val="000000" w:themeColor="text1"/>
        </w:rPr>
        <w:t xml:space="preserve"> </w:t>
      </w:r>
      <w:r w:rsidR="00514717">
        <w:rPr>
          <w:color w:val="000000" w:themeColor="text1"/>
        </w:rPr>
        <w:t>A</w:t>
      </w:r>
      <w:ins w:id="702" w:author="Perkowski, Evan A" w:date="2023-01-16T16:13:00Z">
        <w:r w:rsidR="006A7B9F">
          <w:rPr>
            <w:color w:val="000000" w:themeColor="text1"/>
          </w:rPr>
          <w:t>n</w:t>
        </w:r>
      </w:ins>
      <w:ins w:id="703" w:author="Perkowski, Evan A" w:date="2023-01-03T16:41:00Z">
        <w:r w:rsidR="00801ECF">
          <w:rPr>
            <w:color w:val="000000" w:themeColor="text1"/>
          </w:rPr>
          <w:t xml:space="preserve"> </w:t>
        </w:r>
      </w:ins>
      <w:r w:rsidR="00514717">
        <w:rPr>
          <w:color w:val="000000" w:themeColor="text1"/>
        </w:rPr>
        <w:t>interaction between soil nitrogen and soil moisture</w:t>
      </w:r>
      <w:ins w:id="704" w:author="Perkowski, Evan A" w:date="2023-01-03T16:41:00Z">
        <w:r w:rsidR="00801ECF">
          <w:rPr>
            <w:color w:val="000000" w:themeColor="text1"/>
          </w:rPr>
          <w:t xml:space="preserve"> (</w:t>
        </w:r>
        <w:r w:rsidR="00801ECF" w:rsidRPr="00DE0E3A">
          <w:rPr>
            <w:i/>
            <w:iCs/>
            <w:color w:val="000000" w:themeColor="text1"/>
          </w:rPr>
          <w:t>p</w:t>
        </w:r>
      </w:ins>
      <w:ins w:id="705" w:author="Perkowski, Evan A" w:date="2023-01-16T12:04:00Z">
        <w:r w:rsidR="00C21287">
          <w:rPr>
            <w:color w:val="000000" w:themeColor="text1"/>
          </w:rPr>
          <w:t xml:space="preserve"> </w:t>
        </w:r>
      </w:ins>
      <w:ins w:id="706" w:author="Perkowski, Evan A" w:date="2023-01-03T16:41:00Z">
        <w:r w:rsidR="00801ECF">
          <w:rPr>
            <w:color w:val="000000" w:themeColor="text1"/>
          </w:rPr>
          <w:t>&lt;</w:t>
        </w:r>
      </w:ins>
      <w:ins w:id="707" w:author="Perkowski, Evan A" w:date="2023-01-16T12:04:00Z">
        <w:r w:rsidR="00C21287">
          <w:rPr>
            <w:color w:val="000000" w:themeColor="text1"/>
          </w:rPr>
          <w:t xml:space="preserve"> </w:t>
        </w:r>
      </w:ins>
      <w:ins w:id="708" w:author="Perkowski, Evan A" w:date="2023-01-03T16:41:00Z">
        <w:r w:rsidR="00801ECF">
          <w:rPr>
            <w:color w:val="000000" w:themeColor="text1"/>
          </w:rPr>
          <w:t>0.001; Table 4)</w:t>
        </w:r>
      </w:ins>
      <w:r w:rsidR="00514717">
        <w:rPr>
          <w:color w:val="000000" w:themeColor="text1"/>
        </w:rPr>
        <w:t xml:space="preserve"> indicated that </w:t>
      </w:r>
      <w:ins w:id="709" w:author="Perkowski, Evan A" w:date="2023-01-03T16:42:00Z">
        <w:r w:rsidR="00801ECF">
          <w:rPr>
            <w:color w:val="000000" w:themeColor="text1"/>
          </w:rPr>
          <w:lastRenderedPageBreak/>
          <w:t xml:space="preserve">the general </w:t>
        </w:r>
      </w:ins>
      <w:r w:rsidR="00514717">
        <w:rPr>
          <w:color w:val="000000" w:themeColor="text1"/>
        </w:rPr>
        <w:t xml:space="preserve">negative effect of increasing soil nitrogen availability on </w:t>
      </w:r>
      <w:r w:rsidR="00514717">
        <w:rPr>
          <w:i/>
          <w:iCs/>
          <w:color w:val="000000" w:themeColor="text1"/>
        </w:rPr>
        <w:t>M</w:t>
      </w:r>
      <w:r w:rsidR="00514717">
        <w:rPr>
          <w:color w:val="000000" w:themeColor="text1"/>
          <w:vertAlign w:val="subscript"/>
        </w:rPr>
        <w:t>area</w:t>
      </w:r>
      <w:ins w:id="710" w:author="Perkowski, Evan A" w:date="2023-01-03T16:43:00Z">
        <w:r w:rsidR="00801ECF">
          <w:rPr>
            <w:color w:val="000000" w:themeColor="text1"/>
          </w:rPr>
          <w:t xml:space="preserve"> (</w:t>
        </w:r>
        <w:r w:rsidR="00801ECF" w:rsidRPr="00DE0E3A">
          <w:rPr>
            <w:i/>
            <w:iCs/>
            <w:color w:val="000000" w:themeColor="text1"/>
          </w:rPr>
          <w:t>p</w:t>
        </w:r>
      </w:ins>
      <w:ins w:id="711" w:author="Perkowski, Evan A" w:date="2023-01-16T12:06:00Z">
        <w:r w:rsidR="00C21287">
          <w:rPr>
            <w:color w:val="000000" w:themeColor="text1"/>
          </w:rPr>
          <w:t xml:space="preserve"> </w:t>
        </w:r>
      </w:ins>
      <w:ins w:id="712" w:author="Perkowski, Evan A" w:date="2023-01-03T16:43:00Z">
        <w:r w:rsidR="00801ECF">
          <w:rPr>
            <w:color w:val="000000" w:themeColor="text1"/>
          </w:rPr>
          <w:t>&lt;</w:t>
        </w:r>
      </w:ins>
      <w:ins w:id="713" w:author="Perkowski, Evan A" w:date="2023-01-16T12:06:00Z">
        <w:r w:rsidR="00C21287">
          <w:rPr>
            <w:color w:val="000000" w:themeColor="text1"/>
          </w:rPr>
          <w:t xml:space="preserve"> </w:t>
        </w:r>
      </w:ins>
      <w:ins w:id="714" w:author="Perkowski, Evan A" w:date="2023-01-03T16:43:00Z">
        <w:r w:rsidR="00801ECF">
          <w:rPr>
            <w:color w:val="000000" w:themeColor="text1"/>
          </w:rPr>
          <w:t>0.001; Table 4) decreased with increasing soil moisture</w:t>
        </w:r>
      </w:ins>
      <w:ins w:id="715" w:author="Perkowski, Evan A" w:date="2023-01-03T16:48:00Z">
        <w:r w:rsidR="00801ECF">
          <w:rPr>
            <w:color w:val="000000" w:themeColor="text1"/>
          </w:rPr>
          <w:t xml:space="preserve">, despite an apparent general negative effect of increasing soil moisture on </w:t>
        </w:r>
        <w:r w:rsidR="00801ECF">
          <w:rPr>
            <w:i/>
            <w:iCs/>
            <w:color w:val="000000" w:themeColor="text1"/>
          </w:rPr>
          <w:t>M</w:t>
        </w:r>
      </w:ins>
      <w:ins w:id="716" w:author="Perkowski, Evan A" w:date="2023-01-03T16:49:00Z">
        <w:r w:rsidR="00801ECF">
          <w:rPr>
            <w:color w:val="000000" w:themeColor="text1"/>
            <w:vertAlign w:val="subscript"/>
          </w:rPr>
          <w:t>area</w:t>
        </w:r>
        <w:r w:rsidR="00801ECF">
          <w:rPr>
            <w:color w:val="000000" w:themeColor="text1"/>
          </w:rPr>
          <w:t xml:space="preserve"> (</w:t>
        </w:r>
        <w:r w:rsidR="00801ECF" w:rsidRPr="00DE0E3A">
          <w:rPr>
            <w:i/>
            <w:iCs/>
            <w:color w:val="000000" w:themeColor="text1"/>
          </w:rPr>
          <w:t>p</w:t>
        </w:r>
      </w:ins>
      <w:ins w:id="717" w:author="Perkowski, Evan A" w:date="2023-01-16T12:06:00Z">
        <w:r w:rsidR="00C21287">
          <w:rPr>
            <w:color w:val="000000" w:themeColor="text1"/>
          </w:rPr>
          <w:t xml:space="preserve"> </w:t>
        </w:r>
      </w:ins>
      <w:ins w:id="718" w:author="Perkowski, Evan A" w:date="2023-01-03T16:49:00Z">
        <w:r w:rsidR="00801ECF">
          <w:rPr>
            <w:color w:val="000000" w:themeColor="text1"/>
          </w:rPr>
          <w:t>=</w:t>
        </w:r>
      </w:ins>
      <w:ins w:id="719" w:author="Perkowski, Evan A" w:date="2023-01-16T12:06:00Z">
        <w:r w:rsidR="00C21287">
          <w:rPr>
            <w:color w:val="000000" w:themeColor="text1"/>
          </w:rPr>
          <w:t xml:space="preserve"> </w:t>
        </w:r>
      </w:ins>
      <w:ins w:id="720" w:author="Perkowski, Evan A" w:date="2023-01-03T16:49:00Z">
        <w:r w:rsidR="00801ECF">
          <w:rPr>
            <w:color w:val="000000" w:themeColor="text1"/>
          </w:rPr>
          <w:t>0.00</w:t>
        </w:r>
      </w:ins>
      <w:ins w:id="721" w:author="Perkowski, Evan A" w:date="2023-01-04T14:12:00Z">
        <w:r w:rsidR="008C72FA">
          <w:rPr>
            <w:color w:val="000000" w:themeColor="text1"/>
          </w:rPr>
          <w:t>2</w:t>
        </w:r>
      </w:ins>
      <w:ins w:id="722" w:author="Perkowski, Evan A" w:date="2023-01-03T16:49:00Z">
        <w:r w:rsidR="00801ECF">
          <w:rPr>
            <w:color w:val="000000" w:themeColor="text1"/>
          </w:rPr>
          <w:t>; Table 4)</w:t>
        </w:r>
      </w:ins>
      <w:ins w:id="723" w:author="Perkowski, Evan A" w:date="2023-01-03T16:43:00Z">
        <w:r w:rsidR="00801ECF">
          <w:rPr>
            <w:color w:val="000000" w:themeColor="text1"/>
          </w:rPr>
          <w:t>. Specifically, the</w:t>
        </w:r>
      </w:ins>
      <w:ins w:id="724" w:author="Perkowski, Evan A" w:date="2023-01-03T16:41:00Z">
        <w:r w:rsidR="00801ECF">
          <w:rPr>
            <w:color w:val="000000" w:themeColor="text1"/>
          </w:rPr>
          <w:t xml:space="preserve"> </w:t>
        </w:r>
      </w:ins>
      <w:r w:rsidR="00514717">
        <w:rPr>
          <w:color w:val="000000" w:themeColor="text1"/>
        </w:rPr>
        <w:t xml:space="preserve">negative effect of increasing soil </w:t>
      </w:r>
      <w:ins w:id="725" w:author="Perkowski, Evan A" w:date="2023-01-03T16:42:00Z">
        <w:r w:rsidR="00801ECF">
          <w:rPr>
            <w:color w:val="000000" w:themeColor="text1"/>
          </w:rPr>
          <w:t xml:space="preserve">nitrogen availability </w:t>
        </w:r>
      </w:ins>
      <w:r w:rsidR="00514717">
        <w:rPr>
          <w:color w:val="000000" w:themeColor="text1"/>
        </w:rPr>
        <w:t xml:space="preserve">on </w:t>
      </w:r>
      <w:r w:rsidR="00514717">
        <w:rPr>
          <w:i/>
          <w:iCs/>
          <w:color w:val="000000" w:themeColor="text1"/>
        </w:rPr>
        <w:t>M</w:t>
      </w:r>
      <w:r w:rsidR="00514717">
        <w:rPr>
          <w:color w:val="000000" w:themeColor="text1"/>
          <w:vertAlign w:val="subscript"/>
        </w:rPr>
        <w:t>area</w:t>
      </w:r>
      <w:r w:rsidR="00514717">
        <w:rPr>
          <w:color w:val="000000" w:themeColor="text1"/>
        </w:rPr>
        <w:t xml:space="preserve"> was only apparent when soil moisture was less than 65% the maximum water holding capacity (Tukey: </w:t>
      </w:r>
      <w:r w:rsidR="00514717" w:rsidRPr="00DE0E3A">
        <w:rPr>
          <w:i/>
          <w:iCs/>
          <w:color w:val="000000" w:themeColor="text1"/>
        </w:rPr>
        <w:t>p</w:t>
      </w:r>
      <w:r w:rsidR="00DE0E3A">
        <w:rPr>
          <w:color w:val="000000" w:themeColor="text1"/>
        </w:rPr>
        <w:t xml:space="preserve"> </w:t>
      </w:r>
      <w:r w:rsidR="00514717">
        <w:rPr>
          <w:color w:val="000000" w:themeColor="text1"/>
        </w:rPr>
        <w:t>&lt;</w:t>
      </w:r>
      <w:r w:rsidR="00DE0E3A">
        <w:rPr>
          <w:color w:val="000000" w:themeColor="text1"/>
        </w:rPr>
        <w:t xml:space="preserve"> </w:t>
      </w:r>
      <w:r w:rsidR="00514717">
        <w:rPr>
          <w:color w:val="000000" w:themeColor="text1"/>
        </w:rPr>
        <w:t xml:space="preserve">0.05 in all cases). </w:t>
      </w:r>
      <w:r w:rsidR="00320749">
        <w:rPr>
          <w:color w:val="000000" w:themeColor="text1"/>
        </w:rPr>
        <w:t>A</w:t>
      </w:r>
      <w:ins w:id="726" w:author="Perkowski, Evan A" w:date="2023-01-03T16:42:00Z">
        <w:r w:rsidR="00801ECF">
          <w:rPr>
            <w:color w:val="000000" w:themeColor="text1"/>
          </w:rPr>
          <w:t>n additional</w:t>
        </w:r>
      </w:ins>
      <w:r>
        <w:rPr>
          <w:color w:val="000000" w:themeColor="text1"/>
        </w:rPr>
        <w:t xml:space="preserve"> interaction between soil nitrogen availability and functional group</w:t>
      </w:r>
      <w:ins w:id="727" w:author="Perkowski, Evan A" w:date="2023-01-03T16:45:00Z">
        <w:r w:rsidR="00801ECF">
          <w:rPr>
            <w:color w:val="000000" w:themeColor="text1"/>
          </w:rPr>
          <w:t xml:space="preserve"> (</w:t>
        </w:r>
        <w:r w:rsidR="00801ECF" w:rsidRPr="00DE0E3A">
          <w:rPr>
            <w:i/>
            <w:iCs/>
            <w:color w:val="000000" w:themeColor="text1"/>
          </w:rPr>
          <w:t>p</w:t>
        </w:r>
      </w:ins>
      <w:ins w:id="728" w:author="Perkowski, Evan A" w:date="2023-01-16T12:06:00Z">
        <w:r w:rsidR="00C21287">
          <w:rPr>
            <w:color w:val="000000" w:themeColor="text1"/>
          </w:rPr>
          <w:t xml:space="preserve"> </w:t>
        </w:r>
      </w:ins>
      <w:ins w:id="729" w:author="Perkowski, Evan A" w:date="2023-01-03T16:46:00Z">
        <w:r w:rsidR="00801ECF">
          <w:rPr>
            <w:color w:val="000000" w:themeColor="text1"/>
          </w:rPr>
          <w:t>=</w:t>
        </w:r>
      </w:ins>
      <w:ins w:id="730" w:author="Perkowski, Evan A" w:date="2023-01-16T12:06:00Z">
        <w:r w:rsidR="00C21287">
          <w:rPr>
            <w:color w:val="000000" w:themeColor="text1"/>
          </w:rPr>
          <w:t xml:space="preserve"> </w:t>
        </w:r>
      </w:ins>
      <w:ins w:id="731" w:author="Perkowski, Evan A" w:date="2023-01-03T16:46:00Z">
        <w:r w:rsidR="00801ECF">
          <w:rPr>
            <w:color w:val="000000" w:themeColor="text1"/>
          </w:rPr>
          <w:t>0.03</w:t>
        </w:r>
      </w:ins>
      <w:ins w:id="732" w:author="Perkowski, Evan A" w:date="2023-01-04T14:12:00Z">
        <w:r w:rsidR="008C72FA">
          <w:rPr>
            <w:color w:val="000000" w:themeColor="text1"/>
          </w:rPr>
          <w:t>4</w:t>
        </w:r>
      </w:ins>
      <w:ins w:id="733" w:author="Perkowski, Evan A" w:date="2023-01-03T16:46:00Z">
        <w:r w:rsidR="00801ECF">
          <w:rPr>
            <w:color w:val="000000" w:themeColor="text1"/>
          </w:rPr>
          <w:t>; Table 4)</w:t>
        </w:r>
      </w:ins>
      <w:r>
        <w:rPr>
          <w:color w:val="000000" w:themeColor="text1"/>
        </w:rPr>
        <w:t xml:space="preserve"> </w:t>
      </w:r>
      <w:r w:rsidR="00320749">
        <w:rPr>
          <w:color w:val="000000" w:themeColor="text1"/>
        </w:rPr>
        <w:t xml:space="preserve">indicated that the general negative effect of increasing soil nitrogen availability on </w:t>
      </w:r>
      <w:r w:rsidR="00320749">
        <w:rPr>
          <w:i/>
          <w:iCs/>
          <w:color w:val="000000" w:themeColor="text1"/>
        </w:rPr>
        <w:t>M</w:t>
      </w:r>
      <w:r w:rsidR="00320749">
        <w:rPr>
          <w:color w:val="000000" w:themeColor="text1"/>
          <w:vertAlign w:val="subscript"/>
        </w:rPr>
        <w:t>area</w:t>
      </w:r>
      <w:r w:rsidR="00320749">
        <w:rPr>
          <w:color w:val="000000" w:themeColor="text1"/>
        </w:rPr>
        <w:t xml:space="preserve"> was driven by </w:t>
      </w:r>
      <w:del w:id="734" w:author="Perkowski, Evan A" w:date="2023-01-16T16:14:00Z">
        <w:r w:rsidR="00320749" w:rsidDel="006A7B9F">
          <w:rPr>
            <w:color w:val="000000" w:themeColor="text1"/>
          </w:rPr>
          <w:delText xml:space="preserve">strong </w:delText>
        </w:r>
      </w:del>
      <w:r w:rsidR="00320749">
        <w:rPr>
          <w:color w:val="000000" w:themeColor="text1"/>
        </w:rPr>
        <w:t>decreases in C</w:t>
      </w:r>
      <w:r w:rsidR="00320749">
        <w:rPr>
          <w:color w:val="000000" w:themeColor="text1"/>
          <w:vertAlign w:val="subscript"/>
        </w:rPr>
        <w:t>3</w:t>
      </w:r>
      <w:r w:rsidR="00320749">
        <w:rPr>
          <w:color w:val="000000" w:themeColor="text1"/>
        </w:rPr>
        <w:t xml:space="preserve"> nonlegumes (Tukey: </w:t>
      </w:r>
      <w:r w:rsidR="00320749" w:rsidRPr="00DE0E3A">
        <w:rPr>
          <w:i/>
          <w:iCs/>
          <w:color w:val="000000" w:themeColor="text1"/>
        </w:rPr>
        <w:t>p</w:t>
      </w:r>
      <w:r w:rsidR="00DE0E3A">
        <w:rPr>
          <w:color w:val="000000" w:themeColor="text1"/>
        </w:rPr>
        <w:t xml:space="preserve"> </w:t>
      </w:r>
      <w:r w:rsidR="00320749">
        <w:rPr>
          <w:color w:val="000000" w:themeColor="text1"/>
        </w:rPr>
        <w:t>&lt;</w:t>
      </w:r>
      <w:r w:rsidR="00DE0E3A">
        <w:rPr>
          <w:color w:val="000000" w:themeColor="text1"/>
        </w:rPr>
        <w:t xml:space="preserve"> </w:t>
      </w:r>
      <w:r w:rsidR="00320749">
        <w:rPr>
          <w:color w:val="000000" w:themeColor="text1"/>
        </w:rPr>
        <w:t>0.001) and C</w:t>
      </w:r>
      <w:r w:rsidR="00320749">
        <w:rPr>
          <w:color w:val="000000" w:themeColor="text1"/>
          <w:vertAlign w:val="subscript"/>
        </w:rPr>
        <w:t>4</w:t>
      </w:r>
      <w:r w:rsidR="00320749">
        <w:rPr>
          <w:color w:val="000000" w:themeColor="text1"/>
        </w:rPr>
        <w:t xml:space="preserve"> nonlegumes (Tukey: </w:t>
      </w:r>
      <w:r w:rsidR="00320749" w:rsidRPr="00DE0E3A">
        <w:rPr>
          <w:i/>
          <w:iCs/>
          <w:color w:val="000000" w:themeColor="text1"/>
        </w:rPr>
        <w:t>p</w:t>
      </w:r>
      <w:r w:rsidR="00DE0E3A">
        <w:rPr>
          <w:color w:val="000000" w:themeColor="text1"/>
        </w:rPr>
        <w:t xml:space="preserve"> </w:t>
      </w:r>
      <w:r w:rsidR="00320749">
        <w:rPr>
          <w:color w:val="000000" w:themeColor="text1"/>
        </w:rPr>
        <w:t>=</w:t>
      </w:r>
      <w:r w:rsidR="00DE0E3A">
        <w:rPr>
          <w:color w:val="000000" w:themeColor="text1"/>
        </w:rPr>
        <w:t xml:space="preserve"> </w:t>
      </w:r>
      <w:r w:rsidR="00320749">
        <w:rPr>
          <w:color w:val="000000" w:themeColor="text1"/>
        </w:rPr>
        <w:t>0.</w:t>
      </w:r>
      <w:ins w:id="735" w:author="Perkowski, Evan A" w:date="2023-01-03T16:47:00Z">
        <w:r w:rsidR="00801ECF">
          <w:rPr>
            <w:color w:val="000000" w:themeColor="text1"/>
          </w:rPr>
          <w:t>0</w:t>
        </w:r>
      </w:ins>
      <w:ins w:id="736" w:author="Perkowski, Evan A" w:date="2023-01-04T14:13:00Z">
        <w:r w:rsidR="008C72FA">
          <w:rPr>
            <w:color w:val="000000" w:themeColor="text1"/>
          </w:rPr>
          <w:t>03</w:t>
        </w:r>
      </w:ins>
      <w:r w:rsidR="00320749">
        <w:rPr>
          <w:color w:val="000000" w:themeColor="text1"/>
        </w:rPr>
        <w:t xml:space="preserve">), with no apparent effect </w:t>
      </w:r>
      <w:ins w:id="737" w:author="Perkowski, Evan A" w:date="2023-01-04T14:13:00Z">
        <w:r w:rsidR="008C72FA">
          <w:rPr>
            <w:color w:val="000000" w:themeColor="text1"/>
          </w:rPr>
          <w:t>of soil nitrogen availability on</w:t>
        </w:r>
        <w:r w:rsidR="008C72FA" w:rsidRPr="008C72FA">
          <w:rPr>
            <w:i/>
            <w:iCs/>
            <w:color w:val="000000" w:themeColor="text1"/>
          </w:rPr>
          <w:t xml:space="preserve"> </w:t>
        </w:r>
        <w:r w:rsidR="008C72FA">
          <w:rPr>
            <w:i/>
            <w:iCs/>
            <w:color w:val="000000" w:themeColor="text1"/>
          </w:rPr>
          <w:t>M</w:t>
        </w:r>
        <w:r w:rsidR="008C72FA">
          <w:rPr>
            <w:color w:val="000000" w:themeColor="text1"/>
            <w:vertAlign w:val="subscript"/>
          </w:rPr>
          <w:t>area</w:t>
        </w:r>
        <w:r w:rsidR="008C72FA">
          <w:rPr>
            <w:color w:val="000000" w:themeColor="text1"/>
          </w:rPr>
          <w:t xml:space="preserve"> </w:t>
        </w:r>
      </w:ins>
      <w:r w:rsidR="00320749">
        <w:rPr>
          <w:color w:val="000000" w:themeColor="text1"/>
        </w:rPr>
        <w:t>in C</w:t>
      </w:r>
      <w:r w:rsidR="00320749">
        <w:rPr>
          <w:color w:val="000000" w:themeColor="text1"/>
          <w:vertAlign w:val="subscript"/>
        </w:rPr>
        <w:t>3</w:t>
      </w:r>
      <w:r w:rsidR="00320749">
        <w:rPr>
          <w:color w:val="000000" w:themeColor="text1"/>
        </w:rPr>
        <w:t xml:space="preserve"> legumes (Tukey: </w:t>
      </w:r>
      <w:r w:rsidR="00320749" w:rsidRPr="00DE0E3A">
        <w:rPr>
          <w:i/>
          <w:iCs/>
          <w:color w:val="000000" w:themeColor="text1"/>
        </w:rPr>
        <w:t>p</w:t>
      </w:r>
      <w:r w:rsidR="00DE0E3A">
        <w:rPr>
          <w:color w:val="000000" w:themeColor="text1"/>
        </w:rPr>
        <w:t xml:space="preserve"> </w:t>
      </w:r>
      <w:r w:rsidR="00320749">
        <w:rPr>
          <w:color w:val="000000" w:themeColor="text1"/>
        </w:rPr>
        <w:t>=</w:t>
      </w:r>
      <w:r w:rsidR="00DE0E3A">
        <w:rPr>
          <w:color w:val="000000" w:themeColor="text1"/>
        </w:rPr>
        <w:t xml:space="preserve"> </w:t>
      </w:r>
      <w:r w:rsidR="00320749">
        <w:rPr>
          <w:color w:val="000000" w:themeColor="text1"/>
        </w:rPr>
        <w:t>0.</w:t>
      </w:r>
      <w:ins w:id="738" w:author="Perkowski, Evan A" w:date="2023-01-03T16:47:00Z">
        <w:r w:rsidR="00801ECF">
          <w:rPr>
            <w:color w:val="000000" w:themeColor="text1"/>
          </w:rPr>
          <w:t>9</w:t>
        </w:r>
      </w:ins>
      <w:ins w:id="739" w:author="Perkowski, Evan A" w:date="2023-01-04T14:13:00Z">
        <w:r w:rsidR="008C72FA">
          <w:rPr>
            <w:color w:val="000000" w:themeColor="text1"/>
          </w:rPr>
          <w:t>97</w:t>
        </w:r>
      </w:ins>
      <w:r w:rsidR="00320749">
        <w:rPr>
          <w:color w:val="000000" w:themeColor="text1"/>
        </w:rPr>
        <w:t>).</w:t>
      </w:r>
    </w:p>
    <w:p w14:paraId="151C9E71" w14:textId="77777777" w:rsidR="002B48F9" w:rsidRDefault="002B48F9" w:rsidP="0025039E">
      <w:pPr>
        <w:autoSpaceDE w:val="0"/>
        <w:autoSpaceDN w:val="0"/>
        <w:adjustRightInd w:val="0"/>
        <w:spacing w:line="360" w:lineRule="auto"/>
        <w:rPr>
          <w:b/>
          <w:bCs/>
          <w:color w:val="000000" w:themeColor="text1"/>
        </w:rPr>
      </w:pPr>
    </w:p>
    <w:p w14:paraId="69CB36BE" w14:textId="77777777" w:rsidR="008E025F" w:rsidRDefault="008E025F" w:rsidP="000E5BEF">
      <w:pPr>
        <w:autoSpaceDE w:val="0"/>
        <w:autoSpaceDN w:val="0"/>
        <w:adjustRightInd w:val="0"/>
        <w:spacing w:line="480" w:lineRule="auto"/>
        <w:rPr>
          <w:b/>
          <w:bCs/>
          <w:color w:val="000000" w:themeColor="text1"/>
        </w:rPr>
        <w:sectPr w:rsidR="008E025F" w:rsidSect="008E025F">
          <w:pgSz w:w="12240" w:h="15840"/>
          <w:pgMar w:top="1440" w:right="1440" w:bottom="1440" w:left="1440" w:header="720" w:footer="720" w:gutter="0"/>
          <w:lnNumType w:countBy="1" w:restart="continuous"/>
          <w:cols w:space="720"/>
          <w:docGrid w:linePitch="360"/>
        </w:sectPr>
      </w:pPr>
    </w:p>
    <w:p w14:paraId="5929E91F" w14:textId="4C2D4C13"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1E0CCD">
        <w:rPr>
          <w:color w:val="000000" w:themeColor="text1"/>
        </w:rPr>
        <w:t xml:space="preserve">, </w:t>
      </w:r>
      <w:r w:rsidR="001E0CCD">
        <w:rPr>
          <w:i/>
          <w:iCs/>
          <w:color w:val="000000" w:themeColor="text1"/>
        </w:rPr>
        <w:t>N</w:t>
      </w:r>
      <w:r w:rsidR="001E0CCD">
        <w:rPr>
          <w:color w:val="000000" w:themeColor="text1"/>
          <w:vertAlign w:val="subscript"/>
        </w:rPr>
        <w:t>mass</w:t>
      </w:r>
      <w:r w:rsidR="001E0CCD">
        <w:rPr>
          <w:color w:val="000000" w:themeColor="text1"/>
        </w:rPr>
        <w:t xml:space="preserve">, and </w:t>
      </w:r>
      <w:r w:rsidR="001E0CCD">
        <w:rPr>
          <w:i/>
          <w:iCs/>
          <w:color w:val="000000" w:themeColor="text1"/>
        </w:rPr>
        <w:t>M</w:t>
      </w:r>
      <w:r w:rsidR="001E0CCD">
        <w:rPr>
          <w:color w:val="000000" w:themeColor="text1"/>
          <w:vertAlign w:val="subscript"/>
        </w:rPr>
        <w:t>area</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8C72FA" w:rsidRPr="000959FB" w14:paraId="48EB6DF3" w14:textId="4D8F06A1" w:rsidTr="009E14D3">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8C72FA" w:rsidRPr="000959FB" w:rsidRDefault="008C72FA" w:rsidP="008C72FA">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8F305A9" w:rsidR="008C72FA" w:rsidRPr="008C72FA" w:rsidRDefault="008C72FA" w:rsidP="008C72FA">
            <w:pPr>
              <w:jc w:val="right"/>
              <w:rPr>
                <w:color w:val="000000"/>
              </w:rPr>
            </w:pPr>
            <w:r w:rsidRPr="008C72FA">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3191D968" w:rsidR="008C72FA" w:rsidRPr="008C72FA" w:rsidRDefault="008C72FA" w:rsidP="008C72FA">
            <w:pPr>
              <w:jc w:val="right"/>
              <w:rPr>
                <w:color w:val="000000"/>
              </w:rPr>
            </w:pPr>
            <w:r w:rsidRPr="008C72FA">
              <w:rPr>
                <w:color w:val="000000"/>
              </w:rPr>
              <w:t>2.78E+00</w:t>
            </w:r>
          </w:p>
        </w:tc>
        <w:tc>
          <w:tcPr>
            <w:tcW w:w="1007" w:type="dxa"/>
            <w:tcBorders>
              <w:top w:val="single" w:sz="4" w:space="0" w:color="auto"/>
              <w:left w:val="nil"/>
              <w:bottom w:val="nil"/>
              <w:right w:val="nil"/>
            </w:tcBorders>
            <w:shd w:val="clear" w:color="auto" w:fill="auto"/>
            <w:noWrap/>
            <w:vAlign w:val="bottom"/>
            <w:hideMark/>
          </w:tcPr>
          <w:p w14:paraId="14C0ED62" w14:textId="2AD10EC6" w:rsidR="008C72FA" w:rsidRPr="008C72FA" w:rsidRDefault="008C72FA" w:rsidP="008C72FA">
            <w:pPr>
              <w:jc w:val="right"/>
              <w:rPr>
                <w:color w:val="000000"/>
              </w:rPr>
            </w:pPr>
            <w:r w:rsidRPr="008C72FA">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2F2E1940" w:rsidR="008C72FA" w:rsidRPr="008C72FA" w:rsidRDefault="008C72FA" w:rsidP="008C72FA">
            <w:pPr>
              <w:jc w:val="right"/>
              <w:rPr>
                <w:color w:val="000000"/>
              </w:rPr>
            </w:pPr>
            <w:r w:rsidRPr="008C72FA">
              <w:rPr>
                <w:color w:val="000000"/>
              </w:rPr>
              <w:t>-</w:t>
            </w:r>
          </w:p>
        </w:tc>
        <w:tc>
          <w:tcPr>
            <w:tcW w:w="1303" w:type="dxa"/>
            <w:tcBorders>
              <w:top w:val="single" w:sz="4" w:space="0" w:color="auto"/>
              <w:left w:val="nil"/>
              <w:bottom w:val="nil"/>
              <w:right w:val="nil"/>
            </w:tcBorders>
            <w:vAlign w:val="bottom"/>
          </w:tcPr>
          <w:p w14:paraId="3A30F7DF" w14:textId="005F20A5" w:rsidR="008C72FA" w:rsidRPr="008C72FA" w:rsidRDefault="008C72FA" w:rsidP="008C72FA">
            <w:pPr>
              <w:jc w:val="right"/>
              <w:rPr>
                <w:color w:val="000000"/>
              </w:rPr>
            </w:pPr>
            <w:r w:rsidRPr="008C72FA">
              <w:rPr>
                <w:color w:val="000000"/>
              </w:rPr>
              <w:t>4.42E-01</w:t>
            </w:r>
          </w:p>
        </w:tc>
        <w:tc>
          <w:tcPr>
            <w:tcW w:w="996" w:type="dxa"/>
            <w:tcBorders>
              <w:top w:val="single" w:sz="4" w:space="0" w:color="auto"/>
              <w:left w:val="nil"/>
              <w:bottom w:val="nil"/>
              <w:right w:val="nil"/>
            </w:tcBorders>
            <w:vAlign w:val="bottom"/>
          </w:tcPr>
          <w:p w14:paraId="03A1F31E" w14:textId="6BEE6B23" w:rsidR="008C72FA" w:rsidRPr="008C72FA" w:rsidRDefault="008C72FA" w:rsidP="008C72FA">
            <w:pPr>
              <w:jc w:val="right"/>
              <w:rPr>
                <w:color w:val="000000"/>
              </w:rPr>
            </w:pPr>
            <w:r w:rsidRPr="008C72FA">
              <w:rPr>
                <w:color w:val="000000"/>
              </w:rPr>
              <w:t>-</w:t>
            </w:r>
          </w:p>
        </w:tc>
        <w:tc>
          <w:tcPr>
            <w:tcW w:w="1013" w:type="dxa"/>
            <w:tcBorders>
              <w:top w:val="single" w:sz="4" w:space="0" w:color="auto"/>
              <w:left w:val="nil"/>
              <w:bottom w:val="nil"/>
              <w:right w:val="nil"/>
            </w:tcBorders>
            <w:vAlign w:val="bottom"/>
          </w:tcPr>
          <w:p w14:paraId="76F875D9" w14:textId="3AA65B31" w:rsidR="008C72FA" w:rsidRPr="008C72FA" w:rsidRDefault="008C72FA" w:rsidP="008C72FA">
            <w:pPr>
              <w:jc w:val="right"/>
              <w:rPr>
                <w:color w:val="000000"/>
              </w:rPr>
            </w:pPr>
            <w:r w:rsidRPr="008C72FA">
              <w:rPr>
                <w:color w:val="000000"/>
              </w:rPr>
              <w:t>-</w:t>
            </w:r>
          </w:p>
        </w:tc>
        <w:tc>
          <w:tcPr>
            <w:tcW w:w="1306" w:type="dxa"/>
            <w:tcBorders>
              <w:top w:val="single" w:sz="4" w:space="0" w:color="auto"/>
              <w:left w:val="nil"/>
              <w:bottom w:val="nil"/>
              <w:right w:val="nil"/>
            </w:tcBorders>
            <w:vAlign w:val="bottom"/>
          </w:tcPr>
          <w:p w14:paraId="02FE39A4" w14:textId="3020ECB2" w:rsidR="008C72FA" w:rsidRPr="008C72FA" w:rsidRDefault="008C72FA" w:rsidP="008C72FA">
            <w:pPr>
              <w:jc w:val="right"/>
              <w:rPr>
                <w:color w:val="000000"/>
              </w:rPr>
            </w:pPr>
            <w:r w:rsidRPr="008C72FA">
              <w:rPr>
                <w:color w:val="000000"/>
              </w:rPr>
              <w:t>6.97E+00</w:t>
            </w:r>
          </w:p>
        </w:tc>
        <w:tc>
          <w:tcPr>
            <w:tcW w:w="1070" w:type="dxa"/>
            <w:tcBorders>
              <w:top w:val="single" w:sz="4" w:space="0" w:color="auto"/>
              <w:left w:val="nil"/>
              <w:bottom w:val="nil"/>
              <w:right w:val="nil"/>
            </w:tcBorders>
            <w:vAlign w:val="bottom"/>
          </w:tcPr>
          <w:p w14:paraId="6DF5F250" w14:textId="010810F7" w:rsidR="008C72FA" w:rsidRPr="008C72FA" w:rsidRDefault="008C72FA" w:rsidP="008C72FA">
            <w:pPr>
              <w:jc w:val="right"/>
              <w:rPr>
                <w:color w:val="000000"/>
              </w:rPr>
            </w:pPr>
            <w:r w:rsidRPr="008C72FA">
              <w:rPr>
                <w:color w:val="000000"/>
              </w:rPr>
              <w:t>-</w:t>
            </w:r>
          </w:p>
        </w:tc>
        <w:tc>
          <w:tcPr>
            <w:tcW w:w="1070" w:type="dxa"/>
            <w:tcBorders>
              <w:top w:val="single" w:sz="4" w:space="0" w:color="auto"/>
              <w:left w:val="nil"/>
              <w:bottom w:val="nil"/>
              <w:right w:val="nil"/>
            </w:tcBorders>
            <w:vAlign w:val="bottom"/>
          </w:tcPr>
          <w:p w14:paraId="0F5DC793" w14:textId="0E56663E" w:rsidR="008C72FA" w:rsidRPr="008C72FA" w:rsidRDefault="008C72FA" w:rsidP="008C72FA">
            <w:pPr>
              <w:jc w:val="right"/>
              <w:rPr>
                <w:color w:val="000000"/>
              </w:rPr>
            </w:pPr>
            <w:r w:rsidRPr="008C72FA">
              <w:rPr>
                <w:color w:val="000000"/>
              </w:rPr>
              <w:t>-</w:t>
            </w:r>
          </w:p>
        </w:tc>
      </w:tr>
      <w:tr w:rsidR="008C72FA" w:rsidRPr="000959FB" w14:paraId="4C663014" w14:textId="59E38F2F" w:rsidTr="009E14D3">
        <w:trPr>
          <w:trHeight w:val="320"/>
          <w:jc w:val="center"/>
        </w:trPr>
        <w:tc>
          <w:tcPr>
            <w:tcW w:w="2330" w:type="dxa"/>
            <w:tcBorders>
              <w:top w:val="nil"/>
              <w:left w:val="nil"/>
              <w:bottom w:val="nil"/>
              <w:right w:val="nil"/>
            </w:tcBorders>
            <w:shd w:val="clear" w:color="auto" w:fill="auto"/>
            <w:noWrap/>
            <w:vAlign w:val="center"/>
            <w:hideMark/>
          </w:tcPr>
          <w:p w14:paraId="586498E1" w14:textId="16A3CDD0" w:rsidR="008C72FA" w:rsidRPr="000959FB" w:rsidRDefault="008C72FA" w:rsidP="008C72FA">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5DA99DAA"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7B8CD8FB" w14:textId="0DE601D3" w:rsidR="008C72FA" w:rsidRPr="008C72FA" w:rsidRDefault="008C72FA" w:rsidP="008C72FA">
            <w:pPr>
              <w:jc w:val="right"/>
              <w:rPr>
                <w:color w:val="000000"/>
              </w:rPr>
            </w:pPr>
            <w:r w:rsidRPr="008C72FA">
              <w:rPr>
                <w:color w:val="000000"/>
              </w:rPr>
              <w:t>-2.53E+00</w:t>
            </w:r>
          </w:p>
        </w:tc>
        <w:tc>
          <w:tcPr>
            <w:tcW w:w="1007" w:type="dxa"/>
            <w:tcBorders>
              <w:top w:val="nil"/>
              <w:left w:val="nil"/>
              <w:bottom w:val="nil"/>
              <w:right w:val="nil"/>
            </w:tcBorders>
            <w:shd w:val="clear" w:color="auto" w:fill="auto"/>
            <w:noWrap/>
            <w:vAlign w:val="bottom"/>
            <w:hideMark/>
          </w:tcPr>
          <w:p w14:paraId="656D1156" w14:textId="0890F54C" w:rsidR="008C72FA" w:rsidRPr="008C72FA" w:rsidRDefault="008C72FA" w:rsidP="008C72FA">
            <w:pPr>
              <w:jc w:val="right"/>
              <w:rPr>
                <w:color w:val="000000"/>
              </w:rPr>
            </w:pPr>
            <w:r w:rsidRPr="008C72FA">
              <w:rPr>
                <w:color w:val="000000"/>
              </w:rPr>
              <w:t>15.771</w:t>
            </w:r>
          </w:p>
        </w:tc>
        <w:tc>
          <w:tcPr>
            <w:tcW w:w="1070" w:type="dxa"/>
            <w:tcBorders>
              <w:top w:val="nil"/>
              <w:left w:val="nil"/>
              <w:bottom w:val="nil"/>
              <w:right w:val="nil"/>
            </w:tcBorders>
            <w:shd w:val="clear" w:color="auto" w:fill="auto"/>
            <w:noWrap/>
            <w:vAlign w:val="bottom"/>
            <w:hideMark/>
          </w:tcPr>
          <w:p w14:paraId="243F0FB2" w14:textId="117E4390" w:rsidR="008C72FA" w:rsidRPr="008C72FA" w:rsidRDefault="008C72FA" w:rsidP="008C72FA">
            <w:pPr>
              <w:jc w:val="right"/>
              <w:rPr>
                <w:b/>
                <w:bCs/>
                <w:color w:val="000000"/>
              </w:rPr>
            </w:pPr>
            <w:r w:rsidRPr="008C72FA">
              <w:rPr>
                <w:b/>
                <w:bCs/>
                <w:color w:val="000000"/>
              </w:rPr>
              <w:t>&lt;0.001</w:t>
            </w:r>
          </w:p>
        </w:tc>
        <w:tc>
          <w:tcPr>
            <w:tcW w:w="1303" w:type="dxa"/>
            <w:tcBorders>
              <w:top w:val="nil"/>
              <w:left w:val="nil"/>
              <w:bottom w:val="nil"/>
              <w:right w:val="nil"/>
            </w:tcBorders>
            <w:vAlign w:val="bottom"/>
          </w:tcPr>
          <w:p w14:paraId="296672BB" w14:textId="7D77C06A" w:rsidR="008C72FA" w:rsidRPr="008C72FA" w:rsidRDefault="008C72FA" w:rsidP="008C72FA">
            <w:pPr>
              <w:jc w:val="right"/>
              <w:rPr>
                <w:color w:val="000000"/>
              </w:rPr>
            </w:pPr>
            <w:r w:rsidRPr="008C72FA">
              <w:rPr>
                <w:color w:val="000000"/>
              </w:rPr>
              <w:t>4.56E-01</w:t>
            </w:r>
          </w:p>
        </w:tc>
        <w:tc>
          <w:tcPr>
            <w:tcW w:w="996" w:type="dxa"/>
            <w:tcBorders>
              <w:top w:val="nil"/>
              <w:left w:val="nil"/>
              <w:bottom w:val="nil"/>
              <w:right w:val="nil"/>
            </w:tcBorders>
            <w:vAlign w:val="bottom"/>
          </w:tcPr>
          <w:p w14:paraId="5A4C45CD" w14:textId="68B60059" w:rsidR="008C72FA" w:rsidRPr="008C72FA" w:rsidRDefault="008C72FA" w:rsidP="008C72FA">
            <w:pPr>
              <w:jc w:val="right"/>
              <w:rPr>
                <w:color w:val="000000"/>
              </w:rPr>
            </w:pPr>
            <w:r w:rsidRPr="008C72FA">
              <w:rPr>
                <w:color w:val="000000"/>
              </w:rPr>
              <w:t>1.201</w:t>
            </w:r>
          </w:p>
        </w:tc>
        <w:tc>
          <w:tcPr>
            <w:tcW w:w="1013" w:type="dxa"/>
            <w:tcBorders>
              <w:top w:val="nil"/>
              <w:left w:val="nil"/>
              <w:bottom w:val="nil"/>
              <w:right w:val="nil"/>
            </w:tcBorders>
            <w:vAlign w:val="bottom"/>
          </w:tcPr>
          <w:p w14:paraId="3B1EA975" w14:textId="6CC7CC34" w:rsidR="008C72FA" w:rsidRPr="008C72FA" w:rsidRDefault="008C72FA" w:rsidP="008C72FA">
            <w:pPr>
              <w:jc w:val="right"/>
              <w:rPr>
                <w:color w:val="000000"/>
              </w:rPr>
            </w:pPr>
            <w:r w:rsidRPr="008C72FA">
              <w:rPr>
                <w:color w:val="000000"/>
              </w:rPr>
              <w:t>0.273</w:t>
            </w:r>
          </w:p>
        </w:tc>
        <w:tc>
          <w:tcPr>
            <w:tcW w:w="1306" w:type="dxa"/>
            <w:tcBorders>
              <w:top w:val="nil"/>
              <w:left w:val="nil"/>
              <w:bottom w:val="nil"/>
              <w:right w:val="nil"/>
            </w:tcBorders>
            <w:vAlign w:val="bottom"/>
          </w:tcPr>
          <w:p w14:paraId="09F8DBBD" w14:textId="252D21A0" w:rsidR="008C72FA" w:rsidRPr="008C72FA" w:rsidRDefault="008C72FA" w:rsidP="008C72FA">
            <w:pPr>
              <w:jc w:val="right"/>
              <w:rPr>
                <w:color w:val="000000"/>
              </w:rPr>
            </w:pPr>
            <w:r w:rsidRPr="008C72FA">
              <w:rPr>
                <w:color w:val="000000"/>
              </w:rPr>
              <w:t>-3.10E+00</w:t>
            </w:r>
          </w:p>
        </w:tc>
        <w:tc>
          <w:tcPr>
            <w:tcW w:w="1070" w:type="dxa"/>
            <w:tcBorders>
              <w:top w:val="nil"/>
              <w:left w:val="nil"/>
              <w:bottom w:val="nil"/>
              <w:right w:val="nil"/>
            </w:tcBorders>
            <w:vAlign w:val="bottom"/>
          </w:tcPr>
          <w:p w14:paraId="2B129716" w14:textId="79999FE0" w:rsidR="008C72FA" w:rsidRPr="008C72FA" w:rsidRDefault="008C72FA" w:rsidP="008C72FA">
            <w:pPr>
              <w:jc w:val="right"/>
              <w:rPr>
                <w:color w:val="000000"/>
              </w:rPr>
            </w:pPr>
            <w:r w:rsidRPr="008C72FA">
              <w:rPr>
                <w:color w:val="000000"/>
              </w:rPr>
              <w:t>20.62</w:t>
            </w:r>
            <w:r>
              <w:rPr>
                <w:color w:val="000000"/>
              </w:rPr>
              <w:t>0</w:t>
            </w:r>
          </w:p>
        </w:tc>
        <w:tc>
          <w:tcPr>
            <w:tcW w:w="1070" w:type="dxa"/>
            <w:tcBorders>
              <w:top w:val="nil"/>
              <w:left w:val="nil"/>
              <w:bottom w:val="nil"/>
              <w:right w:val="nil"/>
            </w:tcBorders>
            <w:vAlign w:val="bottom"/>
          </w:tcPr>
          <w:p w14:paraId="033AEE07" w14:textId="3968CC63" w:rsidR="008C72FA" w:rsidRPr="008C72FA" w:rsidRDefault="008C72FA" w:rsidP="008C72FA">
            <w:pPr>
              <w:jc w:val="right"/>
              <w:rPr>
                <w:b/>
                <w:bCs/>
                <w:color w:val="000000"/>
              </w:rPr>
            </w:pPr>
            <w:r w:rsidRPr="008C72FA">
              <w:rPr>
                <w:b/>
                <w:bCs/>
                <w:color w:val="000000"/>
              </w:rPr>
              <w:t>&lt;0.001</w:t>
            </w:r>
          </w:p>
        </w:tc>
      </w:tr>
      <w:tr w:rsidR="008C72FA" w:rsidRPr="000959FB" w14:paraId="7DDF4CA9" w14:textId="06CA3D84" w:rsidTr="009E14D3">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8C72FA" w:rsidRPr="000959FB" w:rsidRDefault="008C72FA" w:rsidP="008C72FA">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66EABA1"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592F386" w14:textId="796E8CB4" w:rsidR="008C72FA" w:rsidRPr="008C72FA" w:rsidRDefault="008C72FA" w:rsidP="008C72FA">
            <w:pPr>
              <w:jc w:val="right"/>
              <w:rPr>
                <w:color w:val="000000"/>
              </w:rPr>
            </w:pPr>
            <w:r w:rsidRPr="008C72FA">
              <w:rPr>
                <w:color w:val="000000"/>
              </w:rPr>
              <w:t>1.08E-02</w:t>
            </w:r>
          </w:p>
        </w:tc>
        <w:tc>
          <w:tcPr>
            <w:tcW w:w="1007" w:type="dxa"/>
            <w:tcBorders>
              <w:top w:val="nil"/>
              <w:left w:val="nil"/>
              <w:bottom w:val="nil"/>
              <w:right w:val="nil"/>
            </w:tcBorders>
            <w:shd w:val="clear" w:color="auto" w:fill="auto"/>
            <w:noWrap/>
            <w:vAlign w:val="bottom"/>
            <w:hideMark/>
          </w:tcPr>
          <w:p w14:paraId="01955225" w14:textId="5014C1FC" w:rsidR="008C72FA" w:rsidRPr="008C72FA" w:rsidRDefault="008C72FA" w:rsidP="008C72FA">
            <w:pPr>
              <w:jc w:val="right"/>
              <w:rPr>
                <w:color w:val="000000"/>
              </w:rPr>
            </w:pPr>
            <w:r w:rsidRPr="008C72FA">
              <w:rPr>
                <w:color w:val="000000"/>
              </w:rPr>
              <w:t>2.855</w:t>
            </w:r>
          </w:p>
        </w:tc>
        <w:tc>
          <w:tcPr>
            <w:tcW w:w="1070" w:type="dxa"/>
            <w:tcBorders>
              <w:top w:val="nil"/>
              <w:left w:val="nil"/>
              <w:bottom w:val="nil"/>
              <w:right w:val="nil"/>
            </w:tcBorders>
            <w:shd w:val="clear" w:color="auto" w:fill="auto"/>
            <w:noWrap/>
            <w:vAlign w:val="bottom"/>
            <w:hideMark/>
          </w:tcPr>
          <w:p w14:paraId="587D0F96" w14:textId="309B24E4" w:rsidR="008C72FA" w:rsidRPr="008C72FA" w:rsidRDefault="008C72FA" w:rsidP="008C72FA">
            <w:pPr>
              <w:jc w:val="right"/>
              <w:rPr>
                <w:b/>
                <w:bCs/>
                <w:i/>
                <w:iCs/>
                <w:color w:val="000000"/>
              </w:rPr>
            </w:pPr>
            <w:r w:rsidRPr="008C72FA">
              <w:rPr>
                <w:i/>
                <w:iCs/>
                <w:color w:val="000000"/>
              </w:rPr>
              <w:t>0.091</w:t>
            </w:r>
          </w:p>
        </w:tc>
        <w:tc>
          <w:tcPr>
            <w:tcW w:w="1303" w:type="dxa"/>
            <w:tcBorders>
              <w:top w:val="nil"/>
              <w:left w:val="nil"/>
              <w:bottom w:val="nil"/>
              <w:right w:val="nil"/>
            </w:tcBorders>
            <w:vAlign w:val="bottom"/>
          </w:tcPr>
          <w:p w14:paraId="1AB2C1B9" w14:textId="0161F5E6" w:rsidR="008C72FA" w:rsidRPr="008C72FA" w:rsidRDefault="008C72FA" w:rsidP="008C72FA">
            <w:pPr>
              <w:jc w:val="right"/>
              <w:rPr>
                <w:color w:val="000000"/>
              </w:rPr>
            </w:pPr>
            <w:r w:rsidRPr="008C72FA">
              <w:rPr>
                <w:color w:val="000000"/>
              </w:rPr>
              <w:t>1.37E-02</w:t>
            </w:r>
          </w:p>
        </w:tc>
        <w:tc>
          <w:tcPr>
            <w:tcW w:w="996" w:type="dxa"/>
            <w:tcBorders>
              <w:top w:val="nil"/>
              <w:left w:val="nil"/>
              <w:bottom w:val="nil"/>
              <w:right w:val="nil"/>
            </w:tcBorders>
            <w:vAlign w:val="bottom"/>
          </w:tcPr>
          <w:p w14:paraId="56BE9CCA" w14:textId="2C2C79CD" w:rsidR="008C72FA" w:rsidRPr="008C72FA" w:rsidRDefault="008C72FA" w:rsidP="008C72FA">
            <w:pPr>
              <w:jc w:val="right"/>
              <w:rPr>
                <w:color w:val="000000"/>
              </w:rPr>
            </w:pPr>
            <w:r w:rsidRPr="008C72FA">
              <w:rPr>
                <w:color w:val="000000"/>
              </w:rPr>
              <w:t>54.531</w:t>
            </w:r>
          </w:p>
        </w:tc>
        <w:tc>
          <w:tcPr>
            <w:tcW w:w="1013" w:type="dxa"/>
            <w:tcBorders>
              <w:top w:val="nil"/>
              <w:left w:val="nil"/>
              <w:bottom w:val="nil"/>
              <w:right w:val="nil"/>
            </w:tcBorders>
            <w:vAlign w:val="bottom"/>
          </w:tcPr>
          <w:p w14:paraId="6991CF44" w14:textId="38737C5E"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17A6A290" w14:textId="0A1028B8" w:rsidR="008C72FA" w:rsidRPr="008C72FA" w:rsidRDefault="008C72FA" w:rsidP="008C72FA">
            <w:pPr>
              <w:jc w:val="right"/>
              <w:rPr>
                <w:color w:val="000000"/>
              </w:rPr>
            </w:pPr>
            <w:r w:rsidRPr="008C72FA">
              <w:rPr>
                <w:color w:val="000000"/>
              </w:rPr>
              <w:t>-2.87E-03</w:t>
            </w:r>
          </w:p>
        </w:tc>
        <w:tc>
          <w:tcPr>
            <w:tcW w:w="1070" w:type="dxa"/>
            <w:tcBorders>
              <w:top w:val="nil"/>
              <w:left w:val="nil"/>
              <w:bottom w:val="nil"/>
              <w:right w:val="nil"/>
            </w:tcBorders>
            <w:vAlign w:val="bottom"/>
          </w:tcPr>
          <w:p w14:paraId="6EB71BDB" w14:textId="1F6FD04D" w:rsidR="008C72FA" w:rsidRPr="008C72FA" w:rsidRDefault="008C72FA" w:rsidP="008C72FA">
            <w:pPr>
              <w:jc w:val="right"/>
              <w:rPr>
                <w:color w:val="000000"/>
              </w:rPr>
            </w:pPr>
            <w:r w:rsidRPr="008C72FA">
              <w:rPr>
                <w:color w:val="000000"/>
              </w:rPr>
              <w:t>29.759</w:t>
            </w:r>
          </w:p>
        </w:tc>
        <w:tc>
          <w:tcPr>
            <w:tcW w:w="1070" w:type="dxa"/>
            <w:tcBorders>
              <w:top w:val="nil"/>
              <w:left w:val="nil"/>
              <w:bottom w:val="nil"/>
              <w:right w:val="nil"/>
            </w:tcBorders>
            <w:vAlign w:val="bottom"/>
          </w:tcPr>
          <w:p w14:paraId="01B4A24D" w14:textId="77742506" w:rsidR="008C72FA" w:rsidRPr="008C72FA" w:rsidRDefault="008C72FA" w:rsidP="008C72FA">
            <w:pPr>
              <w:jc w:val="right"/>
              <w:rPr>
                <w:b/>
                <w:bCs/>
                <w:color w:val="000000"/>
              </w:rPr>
            </w:pPr>
            <w:r w:rsidRPr="008C72FA">
              <w:rPr>
                <w:b/>
                <w:bCs/>
                <w:color w:val="000000"/>
              </w:rPr>
              <w:t>&lt;0.001</w:t>
            </w:r>
          </w:p>
        </w:tc>
      </w:tr>
      <w:tr w:rsidR="008C72FA" w:rsidRPr="000959FB" w14:paraId="4E6FFFA2" w14:textId="09C317E7" w:rsidTr="009E14D3">
        <w:trPr>
          <w:trHeight w:val="320"/>
          <w:jc w:val="center"/>
        </w:trPr>
        <w:tc>
          <w:tcPr>
            <w:tcW w:w="2330" w:type="dxa"/>
            <w:tcBorders>
              <w:top w:val="nil"/>
              <w:left w:val="nil"/>
              <w:bottom w:val="nil"/>
              <w:right w:val="nil"/>
            </w:tcBorders>
            <w:shd w:val="clear" w:color="auto" w:fill="auto"/>
            <w:noWrap/>
            <w:vAlign w:val="center"/>
            <w:hideMark/>
          </w:tcPr>
          <w:p w14:paraId="7A8CFC42" w14:textId="135D125A" w:rsidR="008C72FA" w:rsidRPr="000959FB" w:rsidRDefault="008C72FA" w:rsidP="008C72FA">
            <w:pPr>
              <w:rPr>
                <w:color w:val="000000"/>
              </w:rPr>
            </w:pPr>
            <w:r w:rsidRPr="000959FB">
              <w:rPr>
                <w:color w:val="000000"/>
              </w:rPr>
              <w:t xml:space="preserve">Soil moisture </w:t>
            </w:r>
            <w:r>
              <w:rPr>
                <w:color w:val="000000"/>
              </w:rPr>
              <w:t>(</w:t>
            </w:r>
            <w:r>
              <w:rPr>
                <w:i/>
                <w:iCs/>
                <w:color w:val="000000"/>
              </w:rPr>
              <w:t>SM</w:t>
            </w:r>
            <w:r w:rsidR="00DA56AF">
              <w:rPr>
                <w:color w:val="000000"/>
                <w:vertAlign w:val="subscript"/>
              </w:rPr>
              <w:t>2</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2B18914"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2803889A" w14:textId="4E677C71" w:rsidR="008C72FA" w:rsidRPr="008C72FA" w:rsidRDefault="008C72FA" w:rsidP="008C72FA">
            <w:pPr>
              <w:jc w:val="right"/>
              <w:rPr>
                <w:color w:val="000000"/>
              </w:rPr>
            </w:pPr>
            <w:r w:rsidRPr="008C72FA">
              <w:rPr>
                <w:color w:val="000000"/>
              </w:rPr>
              <w:t>3.61E-01</w:t>
            </w:r>
          </w:p>
        </w:tc>
        <w:tc>
          <w:tcPr>
            <w:tcW w:w="1007" w:type="dxa"/>
            <w:tcBorders>
              <w:top w:val="nil"/>
              <w:left w:val="nil"/>
              <w:bottom w:val="nil"/>
              <w:right w:val="nil"/>
            </w:tcBorders>
            <w:shd w:val="clear" w:color="auto" w:fill="auto"/>
            <w:noWrap/>
            <w:vAlign w:val="bottom"/>
            <w:hideMark/>
          </w:tcPr>
          <w:p w14:paraId="2A9C43BA" w14:textId="58E1F2FE" w:rsidR="008C72FA" w:rsidRPr="008C72FA" w:rsidRDefault="008C72FA" w:rsidP="008C72FA">
            <w:pPr>
              <w:jc w:val="right"/>
              <w:rPr>
                <w:color w:val="000000"/>
              </w:rPr>
            </w:pPr>
            <w:r w:rsidRPr="008C72FA">
              <w:rPr>
                <w:color w:val="000000"/>
              </w:rPr>
              <w:t>0.157</w:t>
            </w:r>
          </w:p>
        </w:tc>
        <w:tc>
          <w:tcPr>
            <w:tcW w:w="1070" w:type="dxa"/>
            <w:tcBorders>
              <w:top w:val="nil"/>
              <w:left w:val="nil"/>
              <w:bottom w:val="nil"/>
              <w:right w:val="nil"/>
            </w:tcBorders>
            <w:shd w:val="clear" w:color="auto" w:fill="auto"/>
            <w:noWrap/>
            <w:vAlign w:val="bottom"/>
            <w:hideMark/>
          </w:tcPr>
          <w:p w14:paraId="47DF10DC" w14:textId="346296EE" w:rsidR="008C72FA" w:rsidRPr="008C72FA" w:rsidRDefault="008C72FA" w:rsidP="008C72FA">
            <w:pPr>
              <w:jc w:val="right"/>
              <w:rPr>
                <w:color w:val="000000"/>
              </w:rPr>
            </w:pPr>
            <w:r w:rsidRPr="008C72FA">
              <w:rPr>
                <w:color w:val="000000"/>
              </w:rPr>
              <w:t>0.692</w:t>
            </w:r>
          </w:p>
        </w:tc>
        <w:tc>
          <w:tcPr>
            <w:tcW w:w="1303" w:type="dxa"/>
            <w:tcBorders>
              <w:top w:val="nil"/>
              <w:left w:val="nil"/>
              <w:bottom w:val="nil"/>
              <w:right w:val="nil"/>
            </w:tcBorders>
            <w:vAlign w:val="bottom"/>
          </w:tcPr>
          <w:p w14:paraId="5BB787B9" w14:textId="017C2C69" w:rsidR="008C72FA" w:rsidRPr="008C72FA" w:rsidRDefault="008C72FA" w:rsidP="008C72FA">
            <w:pPr>
              <w:jc w:val="right"/>
              <w:rPr>
                <w:color w:val="000000"/>
              </w:rPr>
            </w:pPr>
            <w:r w:rsidRPr="008C72FA">
              <w:rPr>
                <w:color w:val="000000"/>
              </w:rPr>
              <w:t>5.04E-01</w:t>
            </w:r>
          </w:p>
        </w:tc>
        <w:tc>
          <w:tcPr>
            <w:tcW w:w="996" w:type="dxa"/>
            <w:tcBorders>
              <w:top w:val="nil"/>
              <w:left w:val="nil"/>
              <w:bottom w:val="nil"/>
              <w:right w:val="nil"/>
            </w:tcBorders>
            <w:vAlign w:val="bottom"/>
          </w:tcPr>
          <w:p w14:paraId="2ADEA6AA" w14:textId="57524B6B" w:rsidR="008C72FA" w:rsidRPr="008C72FA" w:rsidRDefault="008C72FA" w:rsidP="008C72FA">
            <w:pPr>
              <w:jc w:val="right"/>
              <w:rPr>
                <w:color w:val="000000"/>
              </w:rPr>
            </w:pPr>
            <w:r w:rsidRPr="008C72FA">
              <w:rPr>
                <w:color w:val="000000"/>
              </w:rPr>
              <w:t>16.255</w:t>
            </w:r>
          </w:p>
        </w:tc>
        <w:tc>
          <w:tcPr>
            <w:tcW w:w="1013" w:type="dxa"/>
            <w:tcBorders>
              <w:top w:val="nil"/>
              <w:left w:val="nil"/>
              <w:bottom w:val="nil"/>
              <w:right w:val="nil"/>
            </w:tcBorders>
            <w:vAlign w:val="bottom"/>
          </w:tcPr>
          <w:p w14:paraId="3AAC9529" w14:textId="04B0DEF2"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1C78A7AE" w14:textId="266D8A54" w:rsidR="008C72FA" w:rsidRPr="008C72FA" w:rsidRDefault="008C72FA" w:rsidP="008C72FA">
            <w:pPr>
              <w:jc w:val="right"/>
              <w:rPr>
                <w:color w:val="000000"/>
              </w:rPr>
            </w:pPr>
            <w:r w:rsidRPr="008C72FA">
              <w:rPr>
                <w:color w:val="000000"/>
              </w:rPr>
              <w:t>-1.26E-01</w:t>
            </w:r>
          </w:p>
        </w:tc>
        <w:tc>
          <w:tcPr>
            <w:tcW w:w="1070" w:type="dxa"/>
            <w:tcBorders>
              <w:top w:val="nil"/>
              <w:left w:val="nil"/>
              <w:bottom w:val="nil"/>
              <w:right w:val="nil"/>
            </w:tcBorders>
            <w:vAlign w:val="bottom"/>
          </w:tcPr>
          <w:p w14:paraId="5BC56F81" w14:textId="37C2226D" w:rsidR="008C72FA" w:rsidRPr="008C72FA" w:rsidRDefault="008C72FA" w:rsidP="008C72FA">
            <w:pPr>
              <w:jc w:val="right"/>
              <w:rPr>
                <w:color w:val="000000"/>
              </w:rPr>
            </w:pPr>
            <w:r w:rsidRPr="008C72FA">
              <w:rPr>
                <w:color w:val="000000"/>
              </w:rPr>
              <w:t>9.282</w:t>
            </w:r>
          </w:p>
        </w:tc>
        <w:tc>
          <w:tcPr>
            <w:tcW w:w="1070" w:type="dxa"/>
            <w:tcBorders>
              <w:top w:val="nil"/>
              <w:left w:val="nil"/>
              <w:bottom w:val="nil"/>
              <w:right w:val="nil"/>
            </w:tcBorders>
            <w:vAlign w:val="bottom"/>
          </w:tcPr>
          <w:p w14:paraId="40538663" w14:textId="4021B76A" w:rsidR="008C72FA" w:rsidRPr="008C72FA" w:rsidRDefault="008C72FA" w:rsidP="008C72FA">
            <w:pPr>
              <w:jc w:val="right"/>
              <w:rPr>
                <w:b/>
                <w:bCs/>
                <w:color w:val="000000"/>
              </w:rPr>
            </w:pPr>
            <w:r w:rsidRPr="008C72FA">
              <w:rPr>
                <w:b/>
                <w:bCs/>
                <w:color w:val="000000"/>
              </w:rPr>
              <w:t>0.002</w:t>
            </w:r>
          </w:p>
        </w:tc>
      </w:tr>
      <w:tr w:rsidR="008C72FA" w:rsidRPr="000959FB" w14:paraId="36547BBE" w14:textId="5F574FF1" w:rsidTr="009E14D3">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8C72FA" w:rsidRPr="000959FB" w:rsidRDefault="008C72FA" w:rsidP="008C72FA">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FD82512"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5D2AFA8E" w14:textId="519FD52B"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54DB113F" w14:textId="51A2C9C9" w:rsidR="008C72FA" w:rsidRPr="008C72FA" w:rsidRDefault="008C72FA" w:rsidP="008C72FA">
            <w:pPr>
              <w:jc w:val="right"/>
              <w:rPr>
                <w:color w:val="000000"/>
              </w:rPr>
            </w:pPr>
            <w:r w:rsidRPr="008C72FA">
              <w:rPr>
                <w:color w:val="000000"/>
              </w:rPr>
              <w:t>60.641</w:t>
            </w:r>
          </w:p>
        </w:tc>
        <w:tc>
          <w:tcPr>
            <w:tcW w:w="1070" w:type="dxa"/>
            <w:tcBorders>
              <w:top w:val="nil"/>
              <w:left w:val="nil"/>
              <w:bottom w:val="nil"/>
              <w:right w:val="nil"/>
            </w:tcBorders>
            <w:shd w:val="clear" w:color="auto" w:fill="auto"/>
            <w:noWrap/>
            <w:vAlign w:val="bottom"/>
            <w:hideMark/>
          </w:tcPr>
          <w:p w14:paraId="733191CC" w14:textId="1B30172E" w:rsidR="008C72FA" w:rsidRPr="008C72FA" w:rsidRDefault="008C72FA" w:rsidP="008C72FA">
            <w:pPr>
              <w:jc w:val="right"/>
              <w:rPr>
                <w:b/>
                <w:bCs/>
                <w:color w:val="000000"/>
              </w:rPr>
            </w:pPr>
            <w:r w:rsidRPr="008C72FA">
              <w:rPr>
                <w:b/>
                <w:bCs/>
                <w:color w:val="000000"/>
              </w:rPr>
              <w:t>&lt;0.001</w:t>
            </w:r>
          </w:p>
        </w:tc>
        <w:tc>
          <w:tcPr>
            <w:tcW w:w="1303" w:type="dxa"/>
            <w:tcBorders>
              <w:top w:val="nil"/>
              <w:left w:val="nil"/>
              <w:bottom w:val="nil"/>
              <w:right w:val="nil"/>
            </w:tcBorders>
            <w:vAlign w:val="bottom"/>
          </w:tcPr>
          <w:p w14:paraId="672BB927" w14:textId="5DC13BA0" w:rsidR="008C72FA" w:rsidRPr="008C72FA" w:rsidRDefault="008C72FA" w:rsidP="008C72FA">
            <w:pPr>
              <w:jc w:val="right"/>
              <w:rPr>
                <w:b/>
                <w:bCs/>
                <w:color w:val="000000"/>
              </w:rPr>
            </w:pPr>
            <w:r w:rsidRPr="008C72FA">
              <w:rPr>
                <w:color w:val="000000"/>
              </w:rPr>
              <w:t>-</w:t>
            </w:r>
          </w:p>
        </w:tc>
        <w:tc>
          <w:tcPr>
            <w:tcW w:w="996" w:type="dxa"/>
            <w:tcBorders>
              <w:top w:val="nil"/>
              <w:left w:val="nil"/>
              <w:bottom w:val="nil"/>
              <w:right w:val="nil"/>
            </w:tcBorders>
            <w:vAlign w:val="bottom"/>
          </w:tcPr>
          <w:p w14:paraId="136AE9EF" w14:textId="38EB9240" w:rsidR="008C72FA" w:rsidRPr="008C72FA" w:rsidRDefault="008C72FA" w:rsidP="008C72FA">
            <w:pPr>
              <w:jc w:val="right"/>
              <w:rPr>
                <w:b/>
                <w:bCs/>
                <w:color w:val="000000"/>
              </w:rPr>
            </w:pPr>
            <w:r w:rsidRPr="008C72FA">
              <w:rPr>
                <w:color w:val="000000"/>
              </w:rPr>
              <w:t>21.539</w:t>
            </w:r>
          </w:p>
        </w:tc>
        <w:tc>
          <w:tcPr>
            <w:tcW w:w="1013" w:type="dxa"/>
            <w:tcBorders>
              <w:top w:val="nil"/>
              <w:left w:val="nil"/>
              <w:bottom w:val="nil"/>
              <w:right w:val="nil"/>
            </w:tcBorders>
            <w:vAlign w:val="bottom"/>
          </w:tcPr>
          <w:p w14:paraId="079D245C" w14:textId="4D029DF7"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33A2B16F" w14:textId="690497BB" w:rsidR="008C72FA" w:rsidRPr="008C72FA" w:rsidRDefault="008C72FA" w:rsidP="008C72FA">
            <w:pPr>
              <w:jc w:val="right"/>
              <w:rPr>
                <w:b/>
                <w:bCs/>
                <w:color w:val="000000"/>
              </w:rPr>
            </w:pPr>
            <w:r w:rsidRPr="008C72FA">
              <w:rPr>
                <w:color w:val="000000"/>
              </w:rPr>
              <w:t>-</w:t>
            </w:r>
          </w:p>
        </w:tc>
        <w:tc>
          <w:tcPr>
            <w:tcW w:w="1070" w:type="dxa"/>
            <w:tcBorders>
              <w:top w:val="nil"/>
              <w:left w:val="nil"/>
              <w:bottom w:val="nil"/>
              <w:right w:val="nil"/>
            </w:tcBorders>
            <w:vAlign w:val="bottom"/>
          </w:tcPr>
          <w:p w14:paraId="037DC3D9" w14:textId="38BBBEFB" w:rsidR="008C72FA" w:rsidRPr="008C72FA" w:rsidRDefault="008C72FA" w:rsidP="008C72FA">
            <w:pPr>
              <w:jc w:val="right"/>
              <w:rPr>
                <w:b/>
                <w:bCs/>
                <w:color w:val="000000"/>
              </w:rPr>
            </w:pPr>
            <w:r w:rsidRPr="008C72FA">
              <w:rPr>
                <w:color w:val="000000"/>
              </w:rPr>
              <w:t>11.52</w:t>
            </w:r>
            <w:r>
              <w:rPr>
                <w:color w:val="000000"/>
              </w:rPr>
              <w:t>0</w:t>
            </w:r>
          </w:p>
        </w:tc>
        <w:tc>
          <w:tcPr>
            <w:tcW w:w="1070" w:type="dxa"/>
            <w:tcBorders>
              <w:top w:val="nil"/>
              <w:left w:val="nil"/>
              <w:bottom w:val="nil"/>
              <w:right w:val="nil"/>
            </w:tcBorders>
            <w:vAlign w:val="bottom"/>
          </w:tcPr>
          <w:p w14:paraId="0ACF0B1E" w14:textId="3335DC91" w:rsidR="008C72FA" w:rsidRPr="008C72FA" w:rsidRDefault="008C72FA" w:rsidP="008C72FA">
            <w:pPr>
              <w:jc w:val="right"/>
              <w:rPr>
                <w:b/>
                <w:bCs/>
                <w:i/>
                <w:iCs/>
                <w:color w:val="000000"/>
              </w:rPr>
            </w:pPr>
            <w:r w:rsidRPr="008C72FA">
              <w:rPr>
                <w:b/>
                <w:bCs/>
                <w:color w:val="000000"/>
              </w:rPr>
              <w:t>0.003</w:t>
            </w:r>
          </w:p>
        </w:tc>
      </w:tr>
      <w:tr w:rsidR="008C72FA" w:rsidRPr="000959FB" w14:paraId="22CC3ACA" w14:textId="43EA229D" w:rsidTr="009E14D3">
        <w:trPr>
          <w:trHeight w:val="320"/>
          <w:jc w:val="center"/>
        </w:trPr>
        <w:tc>
          <w:tcPr>
            <w:tcW w:w="2330" w:type="dxa"/>
            <w:tcBorders>
              <w:top w:val="nil"/>
              <w:left w:val="nil"/>
              <w:bottom w:val="nil"/>
              <w:right w:val="nil"/>
            </w:tcBorders>
            <w:shd w:val="clear" w:color="auto" w:fill="auto"/>
            <w:noWrap/>
            <w:vAlign w:val="center"/>
            <w:hideMark/>
          </w:tcPr>
          <w:p w14:paraId="621BF80C" w14:textId="5F11FC48"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3136897A"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20CFCB7" w14:textId="30DDF328" w:rsidR="008C72FA" w:rsidRPr="008C72FA" w:rsidRDefault="008C72FA" w:rsidP="008C72FA">
            <w:pPr>
              <w:jc w:val="right"/>
              <w:rPr>
                <w:color w:val="000000"/>
              </w:rPr>
            </w:pPr>
            <w:r w:rsidRPr="008C72FA">
              <w:rPr>
                <w:color w:val="000000"/>
              </w:rPr>
              <w:t>-1.09E-02</w:t>
            </w:r>
          </w:p>
        </w:tc>
        <w:tc>
          <w:tcPr>
            <w:tcW w:w="1007" w:type="dxa"/>
            <w:tcBorders>
              <w:top w:val="nil"/>
              <w:left w:val="nil"/>
              <w:bottom w:val="nil"/>
              <w:right w:val="nil"/>
            </w:tcBorders>
            <w:shd w:val="clear" w:color="auto" w:fill="auto"/>
            <w:noWrap/>
            <w:vAlign w:val="bottom"/>
            <w:hideMark/>
          </w:tcPr>
          <w:p w14:paraId="5747E25A" w14:textId="425E2BD3" w:rsidR="008C72FA" w:rsidRPr="008C72FA" w:rsidRDefault="008C72FA" w:rsidP="008C72FA">
            <w:pPr>
              <w:jc w:val="right"/>
              <w:rPr>
                <w:color w:val="000000"/>
              </w:rPr>
            </w:pPr>
            <w:r w:rsidRPr="008C72FA">
              <w:rPr>
                <w:color w:val="000000"/>
              </w:rPr>
              <w:t>4.779</w:t>
            </w:r>
          </w:p>
        </w:tc>
        <w:tc>
          <w:tcPr>
            <w:tcW w:w="1070" w:type="dxa"/>
            <w:tcBorders>
              <w:top w:val="nil"/>
              <w:left w:val="nil"/>
              <w:bottom w:val="nil"/>
              <w:right w:val="nil"/>
            </w:tcBorders>
            <w:shd w:val="clear" w:color="auto" w:fill="auto"/>
            <w:noWrap/>
            <w:vAlign w:val="bottom"/>
            <w:hideMark/>
          </w:tcPr>
          <w:p w14:paraId="7BC389C8" w14:textId="4B7286AF" w:rsidR="008C72FA" w:rsidRPr="008C72FA" w:rsidRDefault="008C72FA" w:rsidP="008C72FA">
            <w:pPr>
              <w:jc w:val="right"/>
              <w:rPr>
                <w:b/>
                <w:bCs/>
                <w:color w:val="000000"/>
              </w:rPr>
            </w:pPr>
            <w:r w:rsidRPr="008C72FA">
              <w:rPr>
                <w:b/>
                <w:bCs/>
                <w:color w:val="000000"/>
              </w:rPr>
              <w:t>0.029</w:t>
            </w:r>
          </w:p>
        </w:tc>
        <w:tc>
          <w:tcPr>
            <w:tcW w:w="1303" w:type="dxa"/>
            <w:tcBorders>
              <w:top w:val="nil"/>
              <w:left w:val="nil"/>
              <w:bottom w:val="nil"/>
              <w:right w:val="nil"/>
            </w:tcBorders>
            <w:vAlign w:val="bottom"/>
          </w:tcPr>
          <w:p w14:paraId="3B03868C" w14:textId="0C18ED3B" w:rsidR="008C72FA" w:rsidRPr="008C72FA" w:rsidRDefault="008C72FA" w:rsidP="008C72FA">
            <w:pPr>
              <w:jc w:val="right"/>
              <w:rPr>
                <w:b/>
                <w:bCs/>
                <w:color w:val="000000"/>
              </w:rPr>
            </w:pPr>
            <w:r w:rsidRPr="008C72FA">
              <w:rPr>
                <w:color w:val="000000"/>
              </w:rPr>
              <w:t>-1.76E-02</w:t>
            </w:r>
          </w:p>
        </w:tc>
        <w:tc>
          <w:tcPr>
            <w:tcW w:w="996" w:type="dxa"/>
            <w:tcBorders>
              <w:top w:val="nil"/>
              <w:left w:val="nil"/>
              <w:bottom w:val="nil"/>
              <w:right w:val="nil"/>
            </w:tcBorders>
            <w:vAlign w:val="bottom"/>
          </w:tcPr>
          <w:p w14:paraId="114D84BA" w14:textId="5EC1EB0A" w:rsidR="008C72FA" w:rsidRPr="008C72FA" w:rsidRDefault="008C72FA" w:rsidP="008C72FA">
            <w:pPr>
              <w:jc w:val="right"/>
              <w:rPr>
                <w:b/>
                <w:bCs/>
                <w:color w:val="000000"/>
              </w:rPr>
            </w:pPr>
            <w:r w:rsidRPr="008C72FA">
              <w:rPr>
                <w:color w:val="000000"/>
              </w:rPr>
              <w:t>41.784</w:t>
            </w:r>
          </w:p>
        </w:tc>
        <w:tc>
          <w:tcPr>
            <w:tcW w:w="1013" w:type="dxa"/>
            <w:tcBorders>
              <w:top w:val="nil"/>
              <w:left w:val="nil"/>
              <w:bottom w:val="nil"/>
              <w:right w:val="nil"/>
            </w:tcBorders>
            <w:vAlign w:val="bottom"/>
          </w:tcPr>
          <w:p w14:paraId="65E97B35" w14:textId="76F28420"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083EBB07" w14:textId="7F3E89CC" w:rsidR="008C72FA" w:rsidRPr="008C72FA" w:rsidRDefault="008C72FA" w:rsidP="008C72FA">
            <w:pPr>
              <w:jc w:val="right"/>
              <w:rPr>
                <w:b/>
                <w:bCs/>
                <w:color w:val="000000"/>
              </w:rPr>
            </w:pPr>
            <w:r w:rsidRPr="008C72FA">
              <w:rPr>
                <w:color w:val="000000"/>
              </w:rPr>
              <w:t>6.35E-03</w:t>
            </w:r>
          </w:p>
        </w:tc>
        <w:tc>
          <w:tcPr>
            <w:tcW w:w="1070" w:type="dxa"/>
            <w:tcBorders>
              <w:top w:val="nil"/>
              <w:left w:val="nil"/>
              <w:bottom w:val="nil"/>
              <w:right w:val="nil"/>
            </w:tcBorders>
            <w:vAlign w:val="bottom"/>
          </w:tcPr>
          <w:p w14:paraId="6999B4C9" w14:textId="38E92BA4" w:rsidR="008C72FA" w:rsidRPr="008C72FA" w:rsidRDefault="008C72FA" w:rsidP="008C72FA">
            <w:pPr>
              <w:jc w:val="right"/>
              <w:rPr>
                <w:b/>
                <w:bCs/>
                <w:color w:val="000000"/>
              </w:rPr>
            </w:pPr>
            <w:r w:rsidRPr="008C72FA">
              <w:rPr>
                <w:color w:val="000000"/>
              </w:rPr>
              <w:t>14.111</w:t>
            </w:r>
          </w:p>
        </w:tc>
        <w:tc>
          <w:tcPr>
            <w:tcW w:w="1070" w:type="dxa"/>
            <w:tcBorders>
              <w:top w:val="nil"/>
              <w:left w:val="nil"/>
              <w:bottom w:val="nil"/>
              <w:right w:val="nil"/>
            </w:tcBorders>
            <w:vAlign w:val="bottom"/>
          </w:tcPr>
          <w:p w14:paraId="48B97A88" w14:textId="6B317F05" w:rsidR="008C72FA" w:rsidRPr="008C72FA" w:rsidRDefault="008C72FA" w:rsidP="008C72FA">
            <w:pPr>
              <w:jc w:val="right"/>
              <w:rPr>
                <w:b/>
                <w:bCs/>
                <w:color w:val="000000"/>
              </w:rPr>
            </w:pPr>
            <w:r w:rsidRPr="008C72FA">
              <w:rPr>
                <w:b/>
                <w:bCs/>
                <w:color w:val="000000"/>
              </w:rPr>
              <w:t>&lt;0.001</w:t>
            </w:r>
          </w:p>
        </w:tc>
      </w:tr>
      <w:tr w:rsidR="008C72FA" w:rsidRPr="000959FB" w14:paraId="46F8DC59" w14:textId="48DFFBA0" w:rsidTr="009E14D3">
        <w:trPr>
          <w:trHeight w:val="320"/>
          <w:jc w:val="center"/>
        </w:trPr>
        <w:tc>
          <w:tcPr>
            <w:tcW w:w="2330" w:type="dxa"/>
            <w:tcBorders>
              <w:top w:val="nil"/>
              <w:left w:val="nil"/>
              <w:bottom w:val="nil"/>
              <w:right w:val="nil"/>
            </w:tcBorders>
            <w:shd w:val="clear" w:color="auto" w:fill="auto"/>
            <w:noWrap/>
            <w:vAlign w:val="center"/>
            <w:hideMark/>
          </w:tcPr>
          <w:p w14:paraId="1C64FE8F" w14:textId="5435A103" w:rsidR="008C72FA" w:rsidRPr="000959FB" w:rsidRDefault="008C72FA" w:rsidP="008C72FA">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CF00239"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64854EE8" w14:textId="58C43A7F"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6930FB9C" w14:textId="09949E09" w:rsidR="008C72FA" w:rsidRPr="008C72FA" w:rsidRDefault="008C72FA" w:rsidP="008C72FA">
            <w:pPr>
              <w:jc w:val="right"/>
              <w:rPr>
                <w:color w:val="000000"/>
              </w:rPr>
            </w:pPr>
            <w:r w:rsidRPr="008C72FA">
              <w:rPr>
                <w:color w:val="000000"/>
              </w:rPr>
              <w:t>15.188</w:t>
            </w:r>
          </w:p>
        </w:tc>
        <w:tc>
          <w:tcPr>
            <w:tcW w:w="1070" w:type="dxa"/>
            <w:tcBorders>
              <w:top w:val="nil"/>
              <w:left w:val="nil"/>
              <w:bottom w:val="nil"/>
              <w:right w:val="nil"/>
            </w:tcBorders>
            <w:shd w:val="clear" w:color="auto" w:fill="auto"/>
            <w:noWrap/>
            <w:vAlign w:val="bottom"/>
            <w:hideMark/>
          </w:tcPr>
          <w:p w14:paraId="17318E01" w14:textId="28307ABB" w:rsidR="008C72FA" w:rsidRPr="008C72FA" w:rsidRDefault="008C72FA" w:rsidP="008C72FA">
            <w:pPr>
              <w:jc w:val="right"/>
              <w:rPr>
                <w:b/>
                <w:bCs/>
                <w:i/>
                <w:iCs/>
                <w:color w:val="000000"/>
              </w:rPr>
            </w:pPr>
            <w:r w:rsidRPr="008C72FA">
              <w:rPr>
                <w:b/>
                <w:bCs/>
                <w:color w:val="000000"/>
              </w:rPr>
              <w:t>&lt;0.001</w:t>
            </w:r>
          </w:p>
        </w:tc>
        <w:tc>
          <w:tcPr>
            <w:tcW w:w="1303" w:type="dxa"/>
            <w:tcBorders>
              <w:top w:val="nil"/>
              <w:left w:val="nil"/>
              <w:bottom w:val="nil"/>
              <w:right w:val="nil"/>
            </w:tcBorders>
            <w:vAlign w:val="bottom"/>
          </w:tcPr>
          <w:p w14:paraId="1FC86004" w14:textId="63430405" w:rsidR="008C72FA" w:rsidRPr="008C72FA" w:rsidRDefault="008C72FA" w:rsidP="008C72FA">
            <w:pPr>
              <w:jc w:val="right"/>
              <w:rPr>
                <w:color w:val="000000"/>
              </w:rPr>
            </w:pPr>
            <w:r w:rsidRPr="008C72FA">
              <w:rPr>
                <w:color w:val="000000"/>
              </w:rPr>
              <w:t>-</w:t>
            </w:r>
          </w:p>
        </w:tc>
        <w:tc>
          <w:tcPr>
            <w:tcW w:w="996" w:type="dxa"/>
            <w:tcBorders>
              <w:top w:val="nil"/>
              <w:left w:val="nil"/>
              <w:bottom w:val="nil"/>
              <w:right w:val="nil"/>
            </w:tcBorders>
            <w:vAlign w:val="bottom"/>
          </w:tcPr>
          <w:p w14:paraId="65183B8A" w14:textId="5D4CCA70" w:rsidR="008C72FA" w:rsidRPr="008C72FA" w:rsidRDefault="008C72FA" w:rsidP="008C72FA">
            <w:pPr>
              <w:jc w:val="right"/>
              <w:rPr>
                <w:color w:val="000000"/>
              </w:rPr>
            </w:pPr>
            <w:r w:rsidRPr="008C72FA">
              <w:rPr>
                <w:color w:val="000000"/>
              </w:rPr>
              <w:t>4.864</w:t>
            </w:r>
          </w:p>
        </w:tc>
        <w:tc>
          <w:tcPr>
            <w:tcW w:w="1013" w:type="dxa"/>
            <w:tcBorders>
              <w:top w:val="nil"/>
              <w:left w:val="nil"/>
              <w:bottom w:val="nil"/>
              <w:right w:val="nil"/>
            </w:tcBorders>
            <w:vAlign w:val="bottom"/>
          </w:tcPr>
          <w:p w14:paraId="6DB0FEE9" w14:textId="059C66DB" w:rsidR="008C72FA" w:rsidRPr="008C72FA" w:rsidRDefault="008C72FA" w:rsidP="008C72FA">
            <w:pPr>
              <w:jc w:val="right"/>
              <w:rPr>
                <w:b/>
                <w:bCs/>
                <w:i/>
                <w:iCs/>
                <w:color w:val="000000"/>
              </w:rPr>
            </w:pPr>
            <w:r w:rsidRPr="008C72FA">
              <w:rPr>
                <w:i/>
                <w:iCs/>
                <w:color w:val="000000"/>
              </w:rPr>
              <w:t>0.088</w:t>
            </w:r>
          </w:p>
        </w:tc>
        <w:tc>
          <w:tcPr>
            <w:tcW w:w="1306" w:type="dxa"/>
            <w:tcBorders>
              <w:top w:val="nil"/>
              <w:left w:val="nil"/>
              <w:bottom w:val="nil"/>
              <w:right w:val="nil"/>
            </w:tcBorders>
            <w:vAlign w:val="bottom"/>
          </w:tcPr>
          <w:p w14:paraId="53C5170B" w14:textId="329572CB" w:rsidR="008C72FA" w:rsidRPr="008C72FA" w:rsidRDefault="008C72FA" w:rsidP="008C72FA">
            <w:pPr>
              <w:jc w:val="right"/>
              <w:rPr>
                <w:color w:val="000000"/>
              </w:rPr>
            </w:pPr>
            <w:r w:rsidRPr="008C72FA">
              <w:rPr>
                <w:color w:val="000000"/>
              </w:rPr>
              <w:t>-</w:t>
            </w:r>
          </w:p>
        </w:tc>
        <w:tc>
          <w:tcPr>
            <w:tcW w:w="1070" w:type="dxa"/>
            <w:tcBorders>
              <w:top w:val="nil"/>
              <w:left w:val="nil"/>
              <w:bottom w:val="nil"/>
              <w:right w:val="nil"/>
            </w:tcBorders>
            <w:vAlign w:val="bottom"/>
          </w:tcPr>
          <w:p w14:paraId="4B11ECBE" w14:textId="7C6C8F45" w:rsidR="008C72FA" w:rsidRPr="008C72FA" w:rsidRDefault="008C72FA" w:rsidP="008C72FA">
            <w:pPr>
              <w:jc w:val="right"/>
              <w:rPr>
                <w:color w:val="000000"/>
              </w:rPr>
            </w:pPr>
            <w:r w:rsidRPr="008C72FA">
              <w:rPr>
                <w:color w:val="000000"/>
              </w:rPr>
              <w:t>17.032</w:t>
            </w:r>
          </w:p>
        </w:tc>
        <w:tc>
          <w:tcPr>
            <w:tcW w:w="1070" w:type="dxa"/>
            <w:tcBorders>
              <w:top w:val="nil"/>
              <w:left w:val="nil"/>
              <w:bottom w:val="nil"/>
              <w:right w:val="nil"/>
            </w:tcBorders>
            <w:vAlign w:val="bottom"/>
          </w:tcPr>
          <w:p w14:paraId="09B41682" w14:textId="71004E2C" w:rsidR="008C72FA" w:rsidRPr="008C72FA" w:rsidRDefault="008C72FA" w:rsidP="008C72FA">
            <w:pPr>
              <w:jc w:val="right"/>
              <w:rPr>
                <w:b/>
                <w:bCs/>
                <w:color w:val="000000"/>
              </w:rPr>
            </w:pPr>
            <w:r w:rsidRPr="008C72FA">
              <w:rPr>
                <w:b/>
                <w:bCs/>
                <w:color w:val="000000"/>
              </w:rPr>
              <w:t>&lt;0.001</w:t>
            </w:r>
          </w:p>
        </w:tc>
      </w:tr>
      <w:tr w:rsidR="008C72FA" w:rsidRPr="000959FB" w14:paraId="08546422" w14:textId="5CD038C4" w:rsidTr="009E14D3">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8C72FA" w:rsidRPr="000959FB" w:rsidRDefault="008C72FA" w:rsidP="008C72FA">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E61BB82"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07DF37B5" w14:textId="2F8F28C8"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1968CF6E" w14:textId="30BADA7F" w:rsidR="008C72FA" w:rsidRPr="008C72FA" w:rsidRDefault="008C72FA" w:rsidP="008C72FA">
            <w:pPr>
              <w:jc w:val="right"/>
              <w:rPr>
                <w:color w:val="000000"/>
              </w:rPr>
            </w:pPr>
            <w:r w:rsidRPr="008C72FA">
              <w:rPr>
                <w:color w:val="000000"/>
              </w:rPr>
              <w:t>2.289</w:t>
            </w:r>
          </w:p>
        </w:tc>
        <w:tc>
          <w:tcPr>
            <w:tcW w:w="1070" w:type="dxa"/>
            <w:tcBorders>
              <w:top w:val="nil"/>
              <w:left w:val="nil"/>
              <w:bottom w:val="nil"/>
              <w:right w:val="nil"/>
            </w:tcBorders>
            <w:shd w:val="clear" w:color="auto" w:fill="auto"/>
            <w:noWrap/>
            <w:vAlign w:val="bottom"/>
            <w:hideMark/>
          </w:tcPr>
          <w:p w14:paraId="64EA7D09" w14:textId="0B7E1EE3" w:rsidR="008C72FA" w:rsidRPr="008C72FA" w:rsidRDefault="008C72FA" w:rsidP="008C72FA">
            <w:pPr>
              <w:jc w:val="right"/>
              <w:rPr>
                <w:color w:val="000000"/>
              </w:rPr>
            </w:pPr>
            <w:r w:rsidRPr="008C72FA">
              <w:rPr>
                <w:color w:val="000000"/>
              </w:rPr>
              <w:t>0.318</w:t>
            </w:r>
          </w:p>
        </w:tc>
        <w:tc>
          <w:tcPr>
            <w:tcW w:w="1303" w:type="dxa"/>
            <w:tcBorders>
              <w:top w:val="nil"/>
              <w:left w:val="nil"/>
              <w:bottom w:val="nil"/>
              <w:right w:val="nil"/>
            </w:tcBorders>
            <w:vAlign w:val="bottom"/>
          </w:tcPr>
          <w:p w14:paraId="660B23C9" w14:textId="6D2EA75A" w:rsidR="008C72FA" w:rsidRPr="008C72FA" w:rsidRDefault="008C72FA" w:rsidP="008C72FA">
            <w:pPr>
              <w:jc w:val="right"/>
              <w:rPr>
                <w:color w:val="000000"/>
              </w:rPr>
            </w:pPr>
            <w:r w:rsidRPr="008C72FA">
              <w:rPr>
                <w:color w:val="000000"/>
              </w:rPr>
              <w:t>-</w:t>
            </w:r>
          </w:p>
        </w:tc>
        <w:tc>
          <w:tcPr>
            <w:tcW w:w="996" w:type="dxa"/>
            <w:tcBorders>
              <w:top w:val="nil"/>
              <w:left w:val="nil"/>
              <w:bottom w:val="nil"/>
              <w:right w:val="nil"/>
            </w:tcBorders>
            <w:vAlign w:val="bottom"/>
          </w:tcPr>
          <w:p w14:paraId="5468CBF5" w14:textId="2395FD20" w:rsidR="008C72FA" w:rsidRPr="008C72FA" w:rsidRDefault="008C72FA" w:rsidP="008C72FA">
            <w:pPr>
              <w:jc w:val="right"/>
              <w:rPr>
                <w:color w:val="000000"/>
              </w:rPr>
            </w:pPr>
            <w:r w:rsidRPr="008C72FA">
              <w:rPr>
                <w:color w:val="000000"/>
              </w:rPr>
              <w:t>0.914</w:t>
            </w:r>
          </w:p>
        </w:tc>
        <w:tc>
          <w:tcPr>
            <w:tcW w:w="1013" w:type="dxa"/>
            <w:tcBorders>
              <w:top w:val="nil"/>
              <w:left w:val="nil"/>
              <w:bottom w:val="nil"/>
              <w:right w:val="nil"/>
            </w:tcBorders>
            <w:vAlign w:val="bottom"/>
          </w:tcPr>
          <w:p w14:paraId="53654C18" w14:textId="7ACF4839" w:rsidR="008C72FA" w:rsidRPr="008C72FA" w:rsidRDefault="008C72FA" w:rsidP="008C72FA">
            <w:pPr>
              <w:jc w:val="right"/>
              <w:rPr>
                <w:color w:val="000000"/>
              </w:rPr>
            </w:pPr>
            <w:r w:rsidRPr="008C72FA">
              <w:rPr>
                <w:color w:val="000000"/>
              </w:rPr>
              <w:t>0.633</w:t>
            </w:r>
          </w:p>
        </w:tc>
        <w:tc>
          <w:tcPr>
            <w:tcW w:w="1306" w:type="dxa"/>
            <w:tcBorders>
              <w:top w:val="nil"/>
              <w:left w:val="nil"/>
              <w:bottom w:val="nil"/>
              <w:right w:val="nil"/>
            </w:tcBorders>
            <w:vAlign w:val="bottom"/>
          </w:tcPr>
          <w:p w14:paraId="3B1E923E" w14:textId="51410826" w:rsidR="008C72FA" w:rsidRPr="008C72FA" w:rsidRDefault="008C72FA" w:rsidP="008C72FA">
            <w:pPr>
              <w:jc w:val="right"/>
              <w:rPr>
                <w:color w:val="000000"/>
              </w:rPr>
            </w:pPr>
            <w:r w:rsidRPr="008C72FA">
              <w:rPr>
                <w:color w:val="000000"/>
              </w:rPr>
              <w:t>-</w:t>
            </w:r>
          </w:p>
        </w:tc>
        <w:tc>
          <w:tcPr>
            <w:tcW w:w="1070" w:type="dxa"/>
            <w:tcBorders>
              <w:top w:val="nil"/>
              <w:left w:val="nil"/>
              <w:bottom w:val="nil"/>
              <w:right w:val="nil"/>
            </w:tcBorders>
            <w:vAlign w:val="bottom"/>
          </w:tcPr>
          <w:p w14:paraId="1EDD229A" w14:textId="72C61160" w:rsidR="008C72FA" w:rsidRPr="008C72FA" w:rsidRDefault="008C72FA" w:rsidP="008C72FA">
            <w:pPr>
              <w:jc w:val="right"/>
              <w:rPr>
                <w:color w:val="000000"/>
              </w:rPr>
            </w:pPr>
            <w:r w:rsidRPr="008C72FA">
              <w:rPr>
                <w:color w:val="000000"/>
              </w:rPr>
              <w:t>6.76</w:t>
            </w:r>
            <w:r>
              <w:rPr>
                <w:color w:val="000000"/>
              </w:rPr>
              <w:t>0</w:t>
            </w:r>
          </w:p>
        </w:tc>
        <w:tc>
          <w:tcPr>
            <w:tcW w:w="1070" w:type="dxa"/>
            <w:tcBorders>
              <w:top w:val="nil"/>
              <w:left w:val="nil"/>
              <w:bottom w:val="nil"/>
              <w:right w:val="nil"/>
            </w:tcBorders>
            <w:vAlign w:val="bottom"/>
          </w:tcPr>
          <w:p w14:paraId="24852BC3" w14:textId="09C94BF2" w:rsidR="008C72FA" w:rsidRPr="008C72FA" w:rsidRDefault="008C72FA" w:rsidP="008C72FA">
            <w:pPr>
              <w:jc w:val="right"/>
              <w:rPr>
                <w:b/>
                <w:bCs/>
                <w:i/>
                <w:iCs/>
                <w:color w:val="000000"/>
              </w:rPr>
            </w:pPr>
            <w:r w:rsidRPr="008C72FA">
              <w:rPr>
                <w:b/>
                <w:bCs/>
                <w:color w:val="000000"/>
              </w:rPr>
              <w:t>0.034</w:t>
            </w:r>
          </w:p>
        </w:tc>
      </w:tr>
      <w:tr w:rsidR="008C72FA" w:rsidRPr="000959FB" w14:paraId="42F78064" w14:textId="23ECAC10" w:rsidTr="009E14D3">
        <w:trPr>
          <w:trHeight w:val="320"/>
          <w:jc w:val="center"/>
        </w:trPr>
        <w:tc>
          <w:tcPr>
            <w:tcW w:w="2330" w:type="dxa"/>
            <w:tcBorders>
              <w:top w:val="nil"/>
              <w:left w:val="nil"/>
              <w:right w:val="nil"/>
            </w:tcBorders>
            <w:shd w:val="clear" w:color="auto" w:fill="auto"/>
            <w:noWrap/>
            <w:vAlign w:val="center"/>
            <w:hideMark/>
          </w:tcPr>
          <w:p w14:paraId="28921E7B" w14:textId="72FF89F8"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043926A1" w:rsidR="008C72FA" w:rsidRPr="008C72FA" w:rsidRDefault="008C72FA" w:rsidP="008C72FA">
            <w:pPr>
              <w:jc w:val="right"/>
              <w:rPr>
                <w:color w:val="000000"/>
              </w:rPr>
            </w:pPr>
            <w:r w:rsidRPr="008C72FA">
              <w:rPr>
                <w:color w:val="000000"/>
              </w:rPr>
              <w:t>2</w:t>
            </w:r>
          </w:p>
        </w:tc>
        <w:tc>
          <w:tcPr>
            <w:tcW w:w="1416" w:type="dxa"/>
            <w:tcBorders>
              <w:top w:val="nil"/>
              <w:left w:val="nil"/>
              <w:right w:val="nil"/>
            </w:tcBorders>
            <w:shd w:val="clear" w:color="auto" w:fill="auto"/>
            <w:noWrap/>
            <w:vAlign w:val="bottom"/>
            <w:hideMark/>
          </w:tcPr>
          <w:p w14:paraId="34479C4C" w14:textId="4A7DF627" w:rsidR="008C72FA" w:rsidRPr="008C72FA" w:rsidRDefault="008C72FA" w:rsidP="008C72FA">
            <w:pPr>
              <w:jc w:val="right"/>
              <w:rPr>
                <w:color w:val="000000"/>
              </w:rPr>
            </w:pPr>
            <w:r w:rsidRPr="008C72FA">
              <w:rPr>
                <w:color w:val="000000"/>
              </w:rPr>
              <w:t>-</w:t>
            </w:r>
          </w:p>
        </w:tc>
        <w:tc>
          <w:tcPr>
            <w:tcW w:w="1007" w:type="dxa"/>
            <w:tcBorders>
              <w:top w:val="nil"/>
              <w:left w:val="nil"/>
              <w:right w:val="nil"/>
            </w:tcBorders>
            <w:shd w:val="clear" w:color="auto" w:fill="auto"/>
            <w:noWrap/>
            <w:vAlign w:val="bottom"/>
            <w:hideMark/>
          </w:tcPr>
          <w:p w14:paraId="3A43D717" w14:textId="3D60478B" w:rsidR="008C72FA" w:rsidRPr="008C72FA" w:rsidRDefault="008C72FA" w:rsidP="008C72FA">
            <w:pPr>
              <w:jc w:val="right"/>
              <w:rPr>
                <w:color w:val="000000"/>
              </w:rPr>
            </w:pPr>
            <w:r w:rsidRPr="008C72FA">
              <w:rPr>
                <w:color w:val="000000"/>
              </w:rPr>
              <w:t>0.978</w:t>
            </w:r>
          </w:p>
        </w:tc>
        <w:tc>
          <w:tcPr>
            <w:tcW w:w="1070" w:type="dxa"/>
            <w:tcBorders>
              <w:top w:val="nil"/>
              <w:left w:val="nil"/>
              <w:right w:val="nil"/>
            </w:tcBorders>
            <w:shd w:val="clear" w:color="auto" w:fill="auto"/>
            <w:noWrap/>
            <w:vAlign w:val="bottom"/>
            <w:hideMark/>
          </w:tcPr>
          <w:p w14:paraId="579F7222" w14:textId="35DEB663" w:rsidR="008C72FA" w:rsidRPr="008C72FA" w:rsidRDefault="008C72FA" w:rsidP="008C72FA">
            <w:pPr>
              <w:jc w:val="right"/>
              <w:rPr>
                <w:color w:val="000000"/>
              </w:rPr>
            </w:pPr>
            <w:r w:rsidRPr="008C72FA">
              <w:rPr>
                <w:color w:val="000000"/>
              </w:rPr>
              <w:t>0.613</w:t>
            </w:r>
          </w:p>
        </w:tc>
        <w:tc>
          <w:tcPr>
            <w:tcW w:w="1303" w:type="dxa"/>
            <w:tcBorders>
              <w:top w:val="nil"/>
              <w:left w:val="nil"/>
              <w:right w:val="nil"/>
            </w:tcBorders>
            <w:vAlign w:val="bottom"/>
          </w:tcPr>
          <w:p w14:paraId="5CBA06EF" w14:textId="111918E7" w:rsidR="008C72FA" w:rsidRPr="008C72FA" w:rsidRDefault="008C72FA" w:rsidP="008C72FA">
            <w:pPr>
              <w:jc w:val="right"/>
              <w:rPr>
                <w:color w:val="000000"/>
              </w:rPr>
            </w:pPr>
            <w:r w:rsidRPr="008C72FA">
              <w:rPr>
                <w:color w:val="000000"/>
              </w:rPr>
              <w:t>-</w:t>
            </w:r>
          </w:p>
        </w:tc>
        <w:tc>
          <w:tcPr>
            <w:tcW w:w="996" w:type="dxa"/>
            <w:tcBorders>
              <w:top w:val="nil"/>
              <w:left w:val="nil"/>
              <w:right w:val="nil"/>
            </w:tcBorders>
            <w:vAlign w:val="bottom"/>
          </w:tcPr>
          <w:p w14:paraId="67A8E0C1" w14:textId="5B6DE87E" w:rsidR="008C72FA" w:rsidRPr="008C72FA" w:rsidRDefault="008C72FA" w:rsidP="008C72FA">
            <w:pPr>
              <w:jc w:val="right"/>
              <w:rPr>
                <w:color w:val="000000"/>
              </w:rPr>
            </w:pPr>
            <w:r w:rsidRPr="008C72FA">
              <w:rPr>
                <w:color w:val="000000"/>
              </w:rPr>
              <w:t>0.128</w:t>
            </w:r>
          </w:p>
        </w:tc>
        <w:tc>
          <w:tcPr>
            <w:tcW w:w="1013" w:type="dxa"/>
            <w:tcBorders>
              <w:top w:val="nil"/>
              <w:left w:val="nil"/>
              <w:right w:val="nil"/>
            </w:tcBorders>
            <w:vAlign w:val="bottom"/>
          </w:tcPr>
          <w:p w14:paraId="54C33576" w14:textId="3433AADA" w:rsidR="008C72FA" w:rsidRPr="008C72FA" w:rsidRDefault="008C72FA" w:rsidP="008C72FA">
            <w:pPr>
              <w:jc w:val="right"/>
              <w:rPr>
                <w:color w:val="000000"/>
              </w:rPr>
            </w:pPr>
            <w:r w:rsidRPr="008C72FA">
              <w:rPr>
                <w:color w:val="000000"/>
              </w:rPr>
              <w:t>0.938</w:t>
            </w:r>
          </w:p>
        </w:tc>
        <w:tc>
          <w:tcPr>
            <w:tcW w:w="1306" w:type="dxa"/>
            <w:tcBorders>
              <w:top w:val="nil"/>
              <w:left w:val="nil"/>
              <w:right w:val="nil"/>
            </w:tcBorders>
            <w:vAlign w:val="bottom"/>
          </w:tcPr>
          <w:p w14:paraId="49919B95" w14:textId="2FCD3F75" w:rsidR="008C72FA" w:rsidRPr="008C72FA" w:rsidRDefault="008C72FA" w:rsidP="008C72FA">
            <w:pPr>
              <w:jc w:val="right"/>
              <w:rPr>
                <w:color w:val="000000"/>
              </w:rPr>
            </w:pPr>
            <w:r w:rsidRPr="008C72FA">
              <w:rPr>
                <w:color w:val="000000"/>
              </w:rPr>
              <w:t>-</w:t>
            </w:r>
          </w:p>
        </w:tc>
        <w:tc>
          <w:tcPr>
            <w:tcW w:w="1070" w:type="dxa"/>
            <w:tcBorders>
              <w:top w:val="nil"/>
              <w:left w:val="nil"/>
              <w:right w:val="nil"/>
            </w:tcBorders>
            <w:vAlign w:val="bottom"/>
          </w:tcPr>
          <w:p w14:paraId="720A7EB0" w14:textId="054E15B1" w:rsidR="008C72FA" w:rsidRPr="008C72FA" w:rsidRDefault="008C72FA" w:rsidP="008C72FA">
            <w:pPr>
              <w:jc w:val="right"/>
              <w:rPr>
                <w:color w:val="000000"/>
              </w:rPr>
            </w:pPr>
            <w:r w:rsidRPr="008C72FA">
              <w:rPr>
                <w:color w:val="000000"/>
              </w:rPr>
              <w:t>2.121</w:t>
            </w:r>
          </w:p>
        </w:tc>
        <w:tc>
          <w:tcPr>
            <w:tcW w:w="1070" w:type="dxa"/>
            <w:tcBorders>
              <w:top w:val="nil"/>
              <w:left w:val="nil"/>
              <w:right w:val="nil"/>
            </w:tcBorders>
            <w:vAlign w:val="bottom"/>
          </w:tcPr>
          <w:p w14:paraId="17AB24CB" w14:textId="46454F3D" w:rsidR="008C72FA" w:rsidRPr="008C72FA" w:rsidRDefault="008C72FA" w:rsidP="008C72FA">
            <w:pPr>
              <w:jc w:val="right"/>
              <w:rPr>
                <w:color w:val="000000"/>
              </w:rPr>
            </w:pPr>
            <w:r w:rsidRPr="008C72FA">
              <w:rPr>
                <w:color w:val="000000"/>
              </w:rPr>
              <w:t>0.346</w:t>
            </w:r>
          </w:p>
        </w:tc>
      </w:tr>
      <w:tr w:rsidR="008C72FA" w:rsidRPr="000959FB" w14:paraId="09146C5E" w14:textId="1BAF4728" w:rsidTr="009E14D3">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1BA9DB6A"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00CC4409" w:rsidR="008C72FA" w:rsidRPr="008C72FA" w:rsidRDefault="008C72FA" w:rsidP="008C72FA">
            <w:pPr>
              <w:jc w:val="right"/>
              <w:rPr>
                <w:color w:val="000000"/>
              </w:rPr>
            </w:pPr>
            <w:r w:rsidRPr="008C72FA">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2ED23A5F" w:rsidR="008C72FA" w:rsidRPr="008C72FA" w:rsidRDefault="008C72FA" w:rsidP="008C72FA">
            <w:pPr>
              <w:jc w:val="right"/>
              <w:rPr>
                <w:color w:val="000000"/>
              </w:rPr>
            </w:pPr>
            <w:r w:rsidRPr="008C72FA">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73674F2" w:rsidR="008C72FA" w:rsidRPr="008C72FA" w:rsidRDefault="008C72FA" w:rsidP="008C72FA">
            <w:pPr>
              <w:jc w:val="right"/>
              <w:rPr>
                <w:color w:val="000000"/>
              </w:rPr>
            </w:pPr>
            <w:r w:rsidRPr="008C72FA">
              <w:rPr>
                <w:color w:val="000000"/>
              </w:rPr>
              <w:t>1.289</w:t>
            </w:r>
          </w:p>
        </w:tc>
        <w:tc>
          <w:tcPr>
            <w:tcW w:w="1070" w:type="dxa"/>
            <w:tcBorders>
              <w:top w:val="nil"/>
              <w:left w:val="nil"/>
              <w:bottom w:val="single" w:sz="4" w:space="0" w:color="auto"/>
              <w:right w:val="nil"/>
            </w:tcBorders>
            <w:shd w:val="clear" w:color="auto" w:fill="auto"/>
            <w:noWrap/>
            <w:vAlign w:val="bottom"/>
            <w:hideMark/>
          </w:tcPr>
          <w:p w14:paraId="063A0581" w14:textId="5E97C796" w:rsidR="008C72FA" w:rsidRPr="008C72FA" w:rsidRDefault="008C72FA" w:rsidP="008C72FA">
            <w:pPr>
              <w:jc w:val="right"/>
              <w:rPr>
                <w:color w:val="000000"/>
              </w:rPr>
            </w:pPr>
            <w:r w:rsidRPr="008C72FA">
              <w:rPr>
                <w:color w:val="000000"/>
              </w:rPr>
              <w:t>0.525</w:t>
            </w:r>
          </w:p>
        </w:tc>
        <w:tc>
          <w:tcPr>
            <w:tcW w:w="1303" w:type="dxa"/>
            <w:tcBorders>
              <w:top w:val="nil"/>
              <w:left w:val="nil"/>
              <w:bottom w:val="single" w:sz="4" w:space="0" w:color="auto"/>
              <w:right w:val="nil"/>
            </w:tcBorders>
            <w:vAlign w:val="bottom"/>
          </w:tcPr>
          <w:p w14:paraId="360E1CD2" w14:textId="0512484D" w:rsidR="008C72FA" w:rsidRPr="008C72FA" w:rsidRDefault="008C72FA" w:rsidP="008C72FA">
            <w:pPr>
              <w:jc w:val="right"/>
              <w:rPr>
                <w:color w:val="000000"/>
              </w:rPr>
            </w:pPr>
            <w:r w:rsidRPr="008C72FA">
              <w:rPr>
                <w:color w:val="000000"/>
              </w:rPr>
              <w:t>-</w:t>
            </w:r>
          </w:p>
        </w:tc>
        <w:tc>
          <w:tcPr>
            <w:tcW w:w="996" w:type="dxa"/>
            <w:tcBorders>
              <w:top w:val="nil"/>
              <w:left w:val="nil"/>
              <w:bottom w:val="single" w:sz="4" w:space="0" w:color="auto"/>
              <w:right w:val="nil"/>
            </w:tcBorders>
            <w:vAlign w:val="bottom"/>
          </w:tcPr>
          <w:p w14:paraId="56747356" w14:textId="36686F98" w:rsidR="008C72FA" w:rsidRPr="008C72FA" w:rsidRDefault="008C72FA" w:rsidP="008C72FA">
            <w:pPr>
              <w:jc w:val="right"/>
              <w:rPr>
                <w:color w:val="000000"/>
              </w:rPr>
            </w:pPr>
            <w:r w:rsidRPr="008C72FA">
              <w:rPr>
                <w:color w:val="000000"/>
              </w:rPr>
              <w:t>2.18</w:t>
            </w:r>
            <w:r>
              <w:rPr>
                <w:color w:val="000000"/>
              </w:rPr>
              <w:t>0</w:t>
            </w:r>
          </w:p>
        </w:tc>
        <w:tc>
          <w:tcPr>
            <w:tcW w:w="1013" w:type="dxa"/>
            <w:tcBorders>
              <w:top w:val="nil"/>
              <w:left w:val="nil"/>
              <w:bottom w:val="single" w:sz="4" w:space="0" w:color="auto"/>
              <w:right w:val="nil"/>
            </w:tcBorders>
            <w:vAlign w:val="bottom"/>
          </w:tcPr>
          <w:p w14:paraId="4C799C48" w14:textId="0201920F" w:rsidR="008C72FA" w:rsidRPr="008C72FA" w:rsidRDefault="008C72FA" w:rsidP="008C72FA">
            <w:pPr>
              <w:jc w:val="right"/>
              <w:rPr>
                <w:color w:val="000000"/>
              </w:rPr>
            </w:pPr>
            <w:r w:rsidRPr="008C72FA">
              <w:rPr>
                <w:color w:val="000000"/>
              </w:rPr>
              <w:t>0.336</w:t>
            </w:r>
          </w:p>
        </w:tc>
        <w:tc>
          <w:tcPr>
            <w:tcW w:w="1306" w:type="dxa"/>
            <w:tcBorders>
              <w:top w:val="nil"/>
              <w:left w:val="nil"/>
              <w:bottom w:val="single" w:sz="4" w:space="0" w:color="auto"/>
              <w:right w:val="nil"/>
            </w:tcBorders>
            <w:vAlign w:val="bottom"/>
          </w:tcPr>
          <w:p w14:paraId="2E4980FB" w14:textId="4FA737C2" w:rsidR="008C72FA" w:rsidRPr="008C72FA" w:rsidRDefault="008C72FA" w:rsidP="008C72FA">
            <w:pPr>
              <w:jc w:val="right"/>
              <w:rPr>
                <w:color w:val="000000"/>
              </w:rPr>
            </w:pPr>
            <w:r w:rsidRPr="008C72FA">
              <w:rPr>
                <w:color w:val="000000"/>
              </w:rPr>
              <w:t>-</w:t>
            </w:r>
          </w:p>
        </w:tc>
        <w:tc>
          <w:tcPr>
            <w:tcW w:w="1070" w:type="dxa"/>
            <w:tcBorders>
              <w:top w:val="nil"/>
              <w:left w:val="nil"/>
              <w:bottom w:val="single" w:sz="4" w:space="0" w:color="auto"/>
              <w:right w:val="nil"/>
            </w:tcBorders>
            <w:vAlign w:val="bottom"/>
          </w:tcPr>
          <w:p w14:paraId="54E5E08B" w14:textId="38638A0E" w:rsidR="008C72FA" w:rsidRPr="008C72FA" w:rsidRDefault="008C72FA" w:rsidP="008C72FA">
            <w:pPr>
              <w:jc w:val="right"/>
              <w:rPr>
                <w:color w:val="000000"/>
              </w:rPr>
            </w:pPr>
            <w:r w:rsidRPr="008C72FA">
              <w:rPr>
                <w:color w:val="000000"/>
              </w:rPr>
              <w:t>0.629</w:t>
            </w:r>
          </w:p>
        </w:tc>
        <w:tc>
          <w:tcPr>
            <w:tcW w:w="1070" w:type="dxa"/>
            <w:tcBorders>
              <w:top w:val="nil"/>
              <w:left w:val="nil"/>
              <w:bottom w:val="single" w:sz="4" w:space="0" w:color="auto"/>
              <w:right w:val="nil"/>
            </w:tcBorders>
            <w:vAlign w:val="bottom"/>
          </w:tcPr>
          <w:p w14:paraId="11E419A7" w14:textId="3516CE92" w:rsidR="008C72FA" w:rsidRPr="008C72FA" w:rsidRDefault="008C72FA" w:rsidP="008C72FA">
            <w:pPr>
              <w:jc w:val="right"/>
              <w:rPr>
                <w:color w:val="000000"/>
              </w:rPr>
            </w:pPr>
            <w:r w:rsidRPr="008C72FA">
              <w:rPr>
                <w:color w:val="000000"/>
              </w:rPr>
              <w:t>0.73</w:t>
            </w:r>
            <w:r>
              <w:rPr>
                <w:color w:val="000000"/>
              </w:rPr>
              <w:t>0</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1A69068E" w:rsidR="000E116E" w:rsidRDefault="00072F0D"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38469D">
        <w:t xml:space="preserve"> </w:t>
      </w:r>
      <w:r w:rsidR="00490F97" w:rsidRPr="00DE0E3A">
        <w:rPr>
          <w:i/>
          <w:iCs/>
        </w:rPr>
        <w:t>p</w:t>
      </w:r>
      <w:r w:rsidR="0038469D">
        <w:rPr>
          <w:i/>
          <w:iCs/>
        </w:rPr>
        <w:t xml:space="preserve"> </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5DFA9CED" w14:textId="77777777" w:rsidR="008E025F" w:rsidRDefault="008E025F" w:rsidP="0025039E">
      <w:pPr>
        <w:spacing w:line="360" w:lineRule="auto"/>
        <w:rPr>
          <w:b/>
          <w:bCs/>
          <w:color w:val="000000" w:themeColor="text1"/>
        </w:rPr>
      </w:pPr>
      <w:r>
        <w:rPr>
          <w:b/>
          <w:bCs/>
          <w:color w:val="000000" w:themeColor="text1"/>
        </w:rPr>
        <w:br w:type="page"/>
      </w:r>
    </w:p>
    <w:p w14:paraId="6B118366" w14:textId="51DE7350"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401CEF91" w:rsidR="005C46D0" w:rsidRDefault="0038469D" w:rsidP="0025039E">
      <w:pPr>
        <w:spacing w:line="360" w:lineRule="auto"/>
        <w:rPr>
          <w:color w:val="000000" w:themeColor="text1"/>
        </w:rPr>
      </w:pPr>
      <w:r>
        <w:rPr>
          <w:noProof/>
          <w:color w:val="000000" w:themeColor="text1"/>
        </w:rPr>
        <w:drawing>
          <wp:inline distT="0" distB="0" distL="0" distR="0" wp14:anchorId="311F6DF6" wp14:editId="4466D5E3">
            <wp:extent cx="7093974" cy="5320481"/>
            <wp:effectExtent l="0" t="0" r="5715" b="1270"/>
            <wp:docPr id="9" name="Picture 9"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alendar&#10;&#10;Description automatically generated"/>
                    <pic:cNvPicPr/>
                  </pic:nvPicPr>
                  <pic:blipFill>
                    <a:blip r:embed="rId19"/>
                    <a:stretch>
                      <a:fillRect/>
                    </a:stretch>
                  </pic:blipFill>
                  <pic:spPr>
                    <a:xfrm>
                      <a:off x="0" y="0"/>
                      <a:ext cx="7101599" cy="5326199"/>
                    </a:xfrm>
                    <a:prstGeom prst="rect">
                      <a:avLst/>
                    </a:prstGeom>
                  </pic:spPr>
                </pic:pic>
              </a:graphicData>
            </a:graphic>
          </wp:inline>
        </w:drawing>
      </w:r>
    </w:p>
    <w:p w14:paraId="58C5F9D7" w14:textId="03424A09" w:rsidR="00F86B84" w:rsidRDefault="002F39A9" w:rsidP="0025039E">
      <w:pPr>
        <w:spacing w:line="360" w:lineRule="auto"/>
        <w:rPr>
          <w:color w:val="000000" w:themeColor="text1"/>
        </w:rPr>
      </w:pPr>
      <w:commentRangeStart w:id="740"/>
      <w:commentRangeStart w:id="741"/>
      <w:r>
        <w:rPr>
          <w:b/>
          <w:bCs/>
          <w:color w:val="000000" w:themeColor="text1"/>
        </w:rPr>
        <w:lastRenderedPageBreak/>
        <w:t>Fig. 4</w:t>
      </w:r>
      <w:r>
        <w:rPr>
          <w:color w:val="000000" w:themeColor="text1"/>
        </w:rPr>
        <w:t xml:space="preserve"> </w:t>
      </w:r>
      <w:commentRangeEnd w:id="740"/>
      <w:r w:rsidR="001C03A8">
        <w:rPr>
          <w:rStyle w:val="CommentReference"/>
          <w:rFonts w:eastAsiaTheme="minorHAnsi" w:cs="Times New Roman (Body CS)"/>
        </w:rPr>
        <w:commentReference w:id="740"/>
      </w:r>
      <w:commentRangeEnd w:id="741"/>
      <w:r w:rsidR="009A3DE3">
        <w:rPr>
          <w:rStyle w:val="CommentReference"/>
          <w:rFonts w:eastAsiaTheme="minorHAnsi" w:cs="Times New Roman (Body CS)"/>
        </w:rPr>
        <w:commentReference w:id="741"/>
      </w:r>
      <w:r>
        <w:rPr>
          <w:color w:val="000000" w:themeColor="text1"/>
        </w:rPr>
        <w:t xml:space="preserve">Effects of </w:t>
      </w:r>
      <w:ins w:id="742" w:author="Perkowski, Evan A" w:date="2023-01-16T12:50:00Z">
        <w:r w:rsidR="0038469D">
          <w:rPr>
            <w:i/>
            <w:iCs/>
            <w:color w:val="000000" w:themeColor="text1"/>
            <w:lang w:val="el-GR"/>
          </w:rPr>
          <w:t>χ</w:t>
        </w:r>
      </w:ins>
      <w:ins w:id="743" w:author="Perkowski, Evan A" w:date="2023-01-16T12:51:00Z">
        <w:r w:rsidR="0038469D">
          <w:rPr>
            <w:color w:val="000000" w:themeColor="text1"/>
          </w:rPr>
          <w:t xml:space="preserve"> (a-c)</w:t>
        </w:r>
      </w:ins>
      <w:ins w:id="744" w:author="Perkowski, Evan A" w:date="2023-01-16T12:50:00Z">
        <w:r w:rsidR="0038469D" w:rsidRPr="0038469D">
          <w:rPr>
            <w:color w:val="000000" w:themeColor="text1"/>
          </w:rPr>
          <w:t>,</w:t>
        </w:r>
      </w:ins>
      <w:r w:rsidR="008E025F">
        <w:rPr>
          <w:color w:val="000000" w:themeColor="text1"/>
        </w:rPr>
        <w:t xml:space="preserve"> soil nitrogen availability</w:t>
      </w:r>
      <w:ins w:id="745" w:author="Perkowski, Evan A" w:date="2023-01-16T12:51:00Z">
        <w:r w:rsidR="0038469D">
          <w:rPr>
            <w:color w:val="000000" w:themeColor="text1"/>
          </w:rPr>
          <w:t xml:space="preserve"> (d-f)</w:t>
        </w:r>
      </w:ins>
      <w:ins w:id="746" w:author="Perkowski, Evan A" w:date="2023-01-16T12:50:00Z">
        <w:r w:rsidR="0038469D">
          <w:rPr>
            <w:color w:val="000000" w:themeColor="text1"/>
          </w:rPr>
          <w:t>, and soil moisture</w:t>
        </w:r>
      </w:ins>
      <w:ins w:id="747" w:author="Perkowski, Evan A" w:date="2023-01-16T12:51:00Z">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ins>
      <w:r w:rsidR="008E025F">
        <w:rPr>
          <w:color w:val="000000" w:themeColor="text1"/>
        </w:rPr>
        <w:t xml:space="preserve"> on leaf nitrogen content per unit leaf area (</w:t>
      </w:r>
      <w:ins w:id="748" w:author="Perkowski, Evan A" w:date="2023-01-16T12:51:00Z">
        <w:r w:rsidR="00E765AB">
          <w:rPr>
            <w:color w:val="000000" w:themeColor="text1"/>
          </w:rPr>
          <w:t>a, d, g</w:t>
        </w:r>
      </w:ins>
      <w:r w:rsidR="008E025F">
        <w:rPr>
          <w:color w:val="000000" w:themeColor="text1"/>
        </w:rPr>
        <w:t>), leaf nitrogen content per unit leaf biomass (</w:t>
      </w:r>
      <w:ins w:id="749" w:author="Perkowski, Evan A" w:date="2023-01-16T12:51:00Z">
        <w:r w:rsidR="00E765AB">
          <w:rPr>
            <w:color w:val="000000" w:themeColor="text1"/>
          </w:rPr>
          <w:t>b, e,</w:t>
        </w:r>
      </w:ins>
      <w:ins w:id="750" w:author="Perkowski, Evan A" w:date="2023-01-16T12:52:00Z">
        <w:r w:rsidR="00E765AB">
          <w:rPr>
            <w:color w:val="000000" w:themeColor="text1"/>
          </w:rPr>
          <w:t xml:space="preserve"> h</w:t>
        </w:r>
      </w:ins>
      <w:r w:rsidR="008E025F">
        <w:rPr>
          <w:color w:val="000000" w:themeColor="text1"/>
        </w:rPr>
        <w:t>), and leaf mass per area (</w:t>
      </w:r>
      <w:ins w:id="751" w:author="Perkowski, Evan A" w:date="2023-01-16T12:52:00Z">
        <w:r w:rsidR="00E765AB">
          <w:rPr>
            <w:color w:val="000000" w:themeColor="text1"/>
          </w:rPr>
          <w:t xml:space="preserve">c, f, </w:t>
        </w:r>
        <w:proofErr w:type="spellStart"/>
        <w:r w:rsidR="00E765AB">
          <w:rPr>
            <w:color w:val="000000" w:themeColor="text1"/>
          </w:rPr>
          <w:t>i</w:t>
        </w:r>
      </w:ins>
      <w:proofErr w:type="spellEnd"/>
      <w:r w:rsidR="008E025F">
        <w:rPr>
          <w:color w:val="000000" w:themeColor="text1"/>
        </w:rPr>
        <w:t xml:space="preserve">). </w:t>
      </w:r>
      <w:r w:rsidR="00F86B84">
        <w:rPr>
          <w:color w:val="000000" w:themeColor="text1"/>
        </w:rPr>
        <w:t xml:space="preserve">Yellow shading </w:t>
      </w:r>
      <w:r w:rsidR="00E765AB">
        <w:rPr>
          <w:color w:val="000000" w:themeColor="text1"/>
        </w:rPr>
        <w:t>indicates</w:t>
      </w:r>
      <w:r w:rsidR="00F86B84">
        <w:rPr>
          <w:color w:val="000000" w:themeColor="text1"/>
        </w:rPr>
        <w:t xml:space="preserve"> C</w:t>
      </w:r>
      <w:r w:rsidR="00F86B84">
        <w:rPr>
          <w:color w:val="000000" w:themeColor="text1"/>
          <w:vertAlign w:val="subscript"/>
        </w:rPr>
        <w:t>3</w:t>
      </w:r>
      <w:r w:rsidR="00F86B84">
        <w:rPr>
          <w:color w:val="000000" w:themeColor="text1"/>
        </w:rPr>
        <w:t xml:space="preserve"> legumes, blue shading</w:t>
      </w:r>
      <w:r w:rsidR="00F86B84" w:rsidRPr="007E3368">
        <w:rPr>
          <w:color w:val="000000" w:themeColor="text1"/>
        </w:rPr>
        <w:t xml:space="preserve"> </w:t>
      </w:r>
      <w:proofErr w:type="gramStart"/>
      <w:r w:rsidR="00F86B84">
        <w:rPr>
          <w:color w:val="000000" w:themeColor="text1"/>
        </w:rPr>
        <w:t>indicate</w:t>
      </w:r>
      <w:proofErr w:type="gramEnd"/>
      <w:r w:rsidR="00F86B84">
        <w:rPr>
          <w:color w:val="000000" w:themeColor="text1"/>
        </w:rPr>
        <w:t xml:space="preserve"> C</w:t>
      </w:r>
      <w:r w:rsidR="00F86B84" w:rsidRPr="00341F1C">
        <w:rPr>
          <w:color w:val="000000" w:themeColor="text1"/>
          <w:vertAlign w:val="subscript"/>
        </w:rPr>
        <w:t>3</w:t>
      </w:r>
      <w:r w:rsidR="00F86B84">
        <w:rPr>
          <w:color w:val="000000" w:themeColor="text1"/>
        </w:rPr>
        <w:t xml:space="preserve"> non-legumes</w:t>
      </w:r>
      <w:ins w:id="752" w:author="Perkowski, Evan A" w:date="2023-01-16T12:52:00Z">
        <w:r w:rsidR="00E765AB">
          <w:rPr>
            <w:color w:val="000000" w:themeColor="text1"/>
          </w:rPr>
          <w:t xml:space="preserve">, and </w:t>
        </w:r>
        <w:r w:rsidR="00E765AB">
          <w:rPr>
            <w:color w:val="000000" w:themeColor="text1"/>
          </w:rPr>
          <w:t>red shading indicate C</w:t>
        </w:r>
        <w:r w:rsidR="00E765AB">
          <w:rPr>
            <w:color w:val="000000" w:themeColor="text1"/>
            <w:vertAlign w:val="subscript"/>
          </w:rPr>
          <w:t>4</w:t>
        </w:r>
        <w:r w:rsidR="00E765AB">
          <w:rPr>
            <w:color w:val="000000" w:themeColor="text1"/>
          </w:rPr>
          <w:t xml:space="preserve"> non-legumes</w:t>
        </w:r>
      </w:ins>
      <w:r w:rsidR="00F86B84">
        <w:rPr>
          <w:color w:val="000000" w:themeColor="text1"/>
        </w:rPr>
        <w:t xml:space="preserve">. Points are jittered for visibility. </w:t>
      </w:r>
      <w:ins w:id="753" w:author="Perkowski, Evan A" w:date="2023-01-16T12:53:00Z">
        <w:r w:rsidR="00E765AB">
          <w:rPr>
            <w:color w:val="000000" w:themeColor="text1"/>
          </w:rPr>
          <w:t>Variably colored trendlines are only included if there is an interaction between the x-axis and plant functional group, where solid trendlines indicate slopes that are different from zero (</w:t>
        </w:r>
        <w:r w:rsidR="00E765AB" w:rsidRPr="00EB5FCB">
          <w:rPr>
            <w:i/>
            <w:iCs/>
            <w:color w:val="000000" w:themeColor="text1"/>
          </w:rPr>
          <w:t>p</w:t>
        </w:r>
        <w:r w:rsidR="00E765AB">
          <w:rPr>
            <w:color w:val="000000" w:themeColor="text1"/>
          </w:rPr>
          <w:t xml:space="preserve"> &lt; 0.05) and dashed trendlines indicate slopes that are not different from zero (</w:t>
        </w:r>
        <w:r w:rsidR="00E765AB" w:rsidRPr="00EB5FCB">
          <w:rPr>
            <w:i/>
            <w:iCs/>
            <w:color w:val="000000" w:themeColor="text1"/>
          </w:rPr>
          <w:t>p</w:t>
        </w:r>
        <w:r w:rsidR="00E765AB">
          <w:rPr>
            <w:color w:val="000000" w:themeColor="text1"/>
          </w:rPr>
          <w:t xml:space="preserve"> &lt; 0.05).</w:t>
        </w:r>
        <w:r w:rsidR="00E765AB">
          <w:rPr>
            <w:color w:val="000000" w:themeColor="text1"/>
          </w:rPr>
          <w:t xml:space="preserve"> Where there is no interaction between the x-axis and plant functional group,</w:t>
        </w:r>
      </w:ins>
      <w:ins w:id="754" w:author="Perkowski, Evan A" w:date="2023-01-16T12:54:00Z">
        <w:r w:rsidR="00E765AB">
          <w:rPr>
            <w:color w:val="000000" w:themeColor="text1"/>
          </w:rPr>
          <w:t xml:space="preserve"> a</w:t>
        </w:r>
      </w:ins>
      <w:r w:rsidR="00F86B84">
        <w:rPr>
          <w:color w:val="000000" w:themeColor="text1"/>
        </w:rPr>
        <w:t xml:space="preserve"> solid black trendline indicates the bivariate relationship between the fixed effect the x-axis and response variable on the y-axis and is only included when the slope of the bivariate relationship is different from zero (</w:t>
      </w:r>
      <w:r w:rsidR="00F86B84" w:rsidRPr="00E765AB">
        <w:rPr>
          <w:i/>
          <w:iCs/>
          <w:color w:val="000000" w:themeColor="text1"/>
        </w:rPr>
        <w:t>p</w:t>
      </w:r>
      <w:r w:rsidR="00E765AB">
        <w:rPr>
          <w:color w:val="000000" w:themeColor="text1"/>
        </w:rPr>
        <w:t xml:space="preserve"> </w:t>
      </w:r>
      <w:r w:rsidR="00F86B84">
        <w:rPr>
          <w:color w:val="000000" w:themeColor="text1"/>
        </w:rPr>
        <w:t>&lt;</w:t>
      </w:r>
      <w:r w:rsidR="00E765AB">
        <w:rPr>
          <w:color w:val="000000" w:themeColor="text1"/>
        </w:rPr>
        <w:t xml:space="preserve"> </w:t>
      </w:r>
      <w:r w:rsidR="00F86B84">
        <w:rPr>
          <w:color w:val="000000" w:themeColor="text1"/>
        </w:rPr>
        <w:t>0.05). Error ribbons represent the upper and lower 95% confidence intervals of each fitted trendline.</w:t>
      </w:r>
    </w:p>
    <w:p w14:paraId="26B68A8D" w14:textId="77777777" w:rsidR="008E025F" w:rsidRDefault="008E025F" w:rsidP="0025039E">
      <w:pPr>
        <w:spacing w:line="360" w:lineRule="auto"/>
        <w:rPr>
          <w:color w:val="000000" w:themeColor="text1"/>
        </w:rPr>
      </w:pPr>
    </w:p>
    <w:p w14:paraId="19AFADBE" w14:textId="47A52CDA" w:rsidR="008E025F" w:rsidRDefault="008E025F" w:rsidP="00F86B84">
      <w:pPr>
        <w:spacing w:line="480" w:lineRule="auto"/>
        <w:rPr>
          <w:color w:val="000000" w:themeColor="text1"/>
        </w:rPr>
        <w:sectPr w:rsidR="008E025F" w:rsidSect="008E025F">
          <w:pgSz w:w="15840" w:h="12240" w:orient="landscape"/>
          <w:pgMar w:top="1440" w:right="1440" w:bottom="1440" w:left="1440" w:header="720" w:footer="720" w:gutter="0"/>
          <w:lnNumType w:countBy="1" w:restart="continuous"/>
          <w:cols w:space="720"/>
          <w:docGrid w:linePitch="360"/>
        </w:sectPr>
      </w:pPr>
    </w:p>
    <w:p w14:paraId="204A6F41" w14:textId="32CBBCD4" w:rsidR="00503518" w:rsidRDefault="000B0353" w:rsidP="0025039E">
      <w:pPr>
        <w:spacing w:line="360" w:lineRule="auto"/>
        <w:rPr>
          <w:color w:val="000000" w:themeColor="text1"/>
        </w:rPr>
      </w:pPr>
      <w:commentRangeStart w:id="755"/>
      <w:commentRangeStart w:id="756"/>
      <w:r>
        <w:rPr>
          <w:i/>
          <w:iCs/>
          <w:color w:val="000000" w:themeColor="text1"/>
        </w:rPr>
        <w:lastRenderedPageBreak/>
        <w:t>Structural equation model</w:t>
      </w:r>
      <w:commentRangeEnd w:id="755"/>
      <w:r w:rsidR="00E1150D">
        <w:rPr>
          <w:rStyle w:val="CommentReference"/>
          <w:rFonts w:eastAsiaTheme="minorHAnsi" w:cs="Times New Roman (Body CS)"/>
        </w:rPr>
        <w:commentReference w:id="755"/>
      </w:r>
      <w:commentRangeEnd w:id="756"/>
      <w:r w:rsidR="00DE0E3A">
        <w:rPr>
          <w:rStyle w:val="CommentReference"/>
          <w:rFonts w:eastAsiaTheme="minorHAnsi" w:cs="Times New Roman (Body CS)"/>
        </w:rPr>
        <w:commentReference w:id="756"/>
      </w:r>
    </w:p>
    <w:p w14:paraId="3BD8C108" w14:textId="6CB7B23B" w:rsidR="003B2720" w:rsidRDefault="00C7309F" w:rsidP="00E04726">
      <w:pPr>
        <w:spacing w:line="360" w:lineRule="auto"/>
        <w:rPr>
          <w:color w:val="000000" w:themeColor="text1"/>
        </w:rPr>
        <w:pPrChange w:id="757" w:author="Perkowski, Evan A" w:date="2023-01-16T13:26:00Z">
          <w:pPr>
            <w:spacing w:line="360" w:lineRule="auto"/>
            <w:ind w:firstLine="720"/>
          </w:pPr>
        </w:pPrChange>
      </w:pPr>
      <w:r>
        <w:rPr>
          <w:color w:val="000000" w:themeColor="text1"/>
        </w:rPr>
        <w:t>The piecewise structural equation model</w:t>
      </w:r>
      <w:ins w:id="758" w:author="Perkowski, Evan A" w:date="2023-01-16T13:15:00Z">
        <w:r w:rsidR="00195BF9">
          <w:rPr>
            <w:color w:val="000000" w:themeColor="text1"/>
          </w:rPr>
          <w:t xml:space="preserve"> </w:t>
        </w:r>
      </w:ins>
      <w:ins w:id="759" w:author="Perkowski, Evan A" w:date="2023-01-16T13:18:00Z">
        <w:r w:rsidR="00195BF9">
          <w:rPr>
            <w:color w:val="000000" w:themeColor="text1"/>
          </w:rPr>
          <w:t>explained</w:t>
        </w:r>
        <w:r w:rsidR="00195BF9">
          <w:rPr>
            <w:color w:val="000000" w:themeColor="text1"/>
          </w:rPr>
          <w:t xml:space="preserve"> 90%, 54%, 80%, 92%, and 41% of variance i</w:t>
        </w:r>
      </w:ins>
      <w:ins w:id="760" w:author="Perkowski, Evan A" w:date="2023-01-16T13:19:00Z">
        <w:r w:rsidR="00195BF9">
          <w:rPr>
            <w:color w:val="000000" w:themeColor="text1"/>
          </w:rPr>
          <w:t xml:space="preserve">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95BF9" w:rsidRPr="000B0353">
          <w:rPr>
            <w:i/>
            <w:iCs/>
            <w:color w:val="000000" w:themeColor="text1"/>
            <w:lang w:val="el-GR"/>
          </w:rPr>
          <w:t>χ</w:t>
        </w:r>
        <w:r w:rsidR="00195BF9">
          <w:rPr>
            <w:color w:val="000000" w:themeColor="text1"/>
          </w:rPr>
          <w:t xml:space="preserve">, and </w:t>
        </w:r>
        <w:r w:rsidR="00195BF9">
          <w:rPr>
            <w:i/>
            <w:iCs/>
            <w:color w:val="000000" w:themeColor="text1"/>
            <w:lang w:val="el-GR"/>
          </w:rPr>
          <w:t>β</w:t>
        </w:r>
        <w:r w:rsidR="00195BF9">
          <w:rPr>
            <w:color w:val="000000" w:themeColor="text1"/>
          </w:rPr>
          <w:t xml:space="preserve">, respectively (Table 5; Fig. 5). </w:t>
        </w:r>
      </w:ins>
      <w:ins w:id="761" w:author="Perkowski, Evan A" w:date="2023-01-16T13:17:00Z">
        <w:r w:rsidR="00195BF9">
          <w:rPr>
            <w:color w:val="000000" w:themeColor="text1"/>
          </w:rPr>
          <w:t xml:space="preserve">Variance in </w:t>
        </w:r>
        <w:r w:rsidR="00195BF9">
          <w:rPr>
            <w:i/>
            <w:iCs/>
            <w:color w:val="000000" w:themeColor="text1"/>
          </w:rPr>
          <w:t>N</w:t>
        </w:r>
        <w:r w:rsidR="00195BF9">
          <w:rPr>
            <w:color w:val="000000" w:themeColor="text1"/>
            <w:vertAlign w:val="subscript"/>
          </w:rPr>
          <w:t>area</w:t>
        </w:r>
        <w:r w:rsidR="00195BF9">
          <w:rPr>
            <w:color w:val="000000" w:themeColor="text1"/>
          </w:rPr>
          <w:t xml:space="preserve"> was</w:t>
        </w:r>
      </w:ins>
      <w:ins w:id="762" w:author="Perkowski, Evan A" w:date="2023-01-16T13:16:00Z">
        <w:r w:rsidR="00195BF9">
          <w:rPr>
            <w:color w:val="000000" w:themeColor="text1"/>
          </w:rPr>
          <w:t xml:space="preserve"> </w:t>
        </w:r>
      </w:ins>
      <w:r>
        <w:rPr>
          <w:color w:val="000000" w:themeColor="text1"/>
        </w:rPr>
        <w:t xml:space="preserve">driven by a negative effect of increasing </w:t>
      </w:r>
      <w:ins w:id="763" w:author="Perkowski, Evan A" w:date="2023-01-04T15:48:00Z">
        <w:r w:rsidRPr="000B0353">
          <w:rPr>
            <w:i/>
            <w:iCs/>
            <w:color w:val="000000" w:themeColor="text1"/>
            <w:lang w:val="el-GR"/>
          </w:rPr>
          <w:t>χ</w:t>
        </w:r>
        <w:r>
          <w:rPr>
            <w:color w:val="000000" w:themeColor="text1"/>
          </w:rPr>
          <w:t xml:space="preserve"> (</w:t>
        </w:r>
        <w:r w:rsidRPr="00CB46AC">
          <w:rPr>
            <w:i/>
            <w:iCs/>
            <w:color w:val="000000" w:themeColor="text1"/>
          </w:rPr>
          <w:t>p</w:t>
        </w:r>
      </w:ins>
      <w:ins w:id="764" w:author="Perkowski, Evan A" w:date="2023-01-12T16:12:00Z">
        <w:r w:rsidR="00CB46AC">
          <w:rPr>
            <w:color w:val="000000" w:themeColor="text1"/>
          </w:rPr>
          <w:t xml:space="preserve"> &lt; </w:t>
        </w:r>
      </w:ins>
      <w:ins w:id="765" w:author="Perkowski, Evan A" w:date="2023-01-04T15:48:00Z">
        <w:r>
          <w:rPr>
            <w:color w:val="000000" w:themeColor="text1"/>
          </w:rPr>
          <w:t>0.00</w:t>
        </w:r>
      </w:ins>
      <w:ins w:id="766" w:author="Perkowski, Evan A" w:date="2023-01-16T13:15:00Z">
        <w:r w:rsidR="00195BF9">
          <w:rPr>
            <w:color w:val="000000" w:themeColor="text1"/>
          </w:rPr>
          <w:t>1</w:t>
        </w:r>
      </w:ins>
      <w:ins w:id="767" w:author="Perkowski, Evan A" w:date="2023-01-12T16:12:00Z">
        <w:r w:rsidR="00CB46AC">
          <w:rPr>
            <w:color w:val="000000" w:themeColor="text1"/>
          </w:rPr>
          <w:t>; Table 5</w:t>
        </w:r>
      </w:ins>
      <w:ins w:id="768" w:author="Perkowski, Evan A" w:date="2023-01-04T15:48:00Z">
        <w:r>
          <w:rPr>
            <w:color w:val="000000" w:themeColor="text1"/>
          </w:rPr>
          <w:t>)</w:t>
        </w:r>
      </w:ins>
      <w:ins w:id="769" w:author="Perkowski, Evan A" w:date="2023-01-16T13:15:00Z">
        <w:r w:rsidR="00195BF9">
          <w:rPr>
            <w:color w:val="000000" w:themeColor="text1"/>
          </w:rPr>
          <w:t xml:space="preserve"> paired with</w:t>
        </w:r>
      </w:ins>
      <w:r>
        <w:rPr>
          <w:color w:val="000000" w:themeColor="text1"/>
        </w:rPr>
        <w:t xml:space="preserve"> positive effects of increasing </w:t>
      </w:r>
      <w:r>
        <w:rPr>
          <w:i/>
          <w:iCs/>
          <w:color w:val="000000" w:themeColor="text1"/>
        </w:rPr>
        <w:t>N</w:t>
      </w:r>
      <w:r>
        <w:rPr>
          <w:color w:val="000000" w:themeColor="text1"/>
          <w:vertAlign w:val="subscript"/>
        </w:rPr>
        <w:t>mass</w:t>
      </w:r>
      <w:r>
        <w:rPr>
          <w:color w:val="000000" w:themeColor="text1"/>
        </w:rPr>
        <w:t xml:space="preserve"> and </w:t>
      </w:r>
      <w:r>
        <w:rPr>
          <w:i/>
          <w:iCs/>
          <w:color w:val="000000" w:themeColor="text1"/>
        </w:rPr>
        <w:t>M</w:t>
      </w:r>
      <w:r>
        <w:rPr>
          <w:color w:val="000000" w:themeColor="text1"/>
          <w:vertAlign w:val="subscript"/>
        </w:rPr>
        <w:t>area</w:t>
      </w:r>
      <w:ins w:id="770" w:author="Perkowski, Evan A" w:date="2023-01-04T15:48:00Z">
        <w:r>
          <w:rPr>
            <w:color w:val="000000" w:themeColor="text1"/>
          </w:rPr>
          <w:t xml:space="preserve"> (</w:t>
        </w:r>
        <w:r w:rsidRPr="00CB46AC">
          <w:rPr>
            <w:i/>
            <w:iCs/>
            <w:color w:val="000000" w:themeColor="text1"/>
          </w:rPr>
          <w:t>p</w:t>
        </w:r>
      </w:ins>
      <w:ins w:id="771" w:author="Perkowski, Evan A" w:date="2023-01-12T16:13:00Z">
        <w:r w:rsidR="00CB46AC">
          <w:rPr>
            <w:color w:val="000000" w:themeColor="text1"/>
          </w:rPr>
          <w:t xml:space="preserve"> </w:t>
        </w:r>
      </w:ins>
      <w:ins w:id="772" w:author="Perkowski, Evan A" w:date="2023-01-04T15:48:00Z">
        <w:r>
          <w:rPr>
            <w:color w:val="000000" w:themeColor="text1"/>
          </w:rPr>
          <w:t>&lt;</w:t>
        </w:r>
      </w:ins>
      <w:ins w:id="773" w:author="Perkowski, Evan A" w:date="2023-01-12T16:13:00Z">
        <w:r w:rsidR="00CB46AC">
          <w:rPr>
            <w:color w:val="000000" w:themeColor="text1"/>
          </w:rPr>
          <w:t xml:space="preserve"> </w:t>
        </w:r>
      </w:ins>
      <w:ins w:id="774" w:author="Perkowski, Evan A" w:date="2023-01-04T15:48:00Z">
        <w:r>
          <w:rPr>
            <w:color w:val="000000" w:themeColor="text1"/>
          </w:rPr>
          <w:t>0.001 in both cases</w:t>
        </w:r>
      </w:ins>
      <w:ins w:id="775" w:author="Perkowski, Evan A" w:date="2023-01-12T16:13:00Z">
        <w:r w:rsidR="00CB46AC">
          <w:rPr>
            <w:color w:val="000000" w:themeColor="text1"/>
          </w:rPr>
          <w:t>; Table 5</w:t>
        </w:r>
      </w:ins>
      <w:ins w:id="776" w:author="Perkowski, Evan A" w:date="2023-01-16T13:27:00Z">
        <w:r w:rsidR="00E04726">
          <w:rPr>
            <w:color w:val="000000" w:themeColor="text1"/>
          </w:rPr>
          <w:t>; Fig. 5</w:t>
        </w:r>
      </w:ins>
      <w:ins w:id="777" w:author="Perkowski, Evan A" w:date="2023-01-04T15:48:00Z">
        <w:r>
          <w:rPr>
            <w:color w:val="000000" w:themeColor="text1"/>
          </w:rPr>
          <w:t>)</w:t>
        </w:r>
      </w:ins>
      <w:ins w:id="778" w:author="Perkowski, Evan A" w:date="2023-01-16T13:15:00Z">
        <w:r w:rsidR="00195BF9">
          <w:rPr>
            <w:color w:val="000000" w:themeColor="text1"/>
          </w:rPr>
          <w:t>.</w:t>
        </w:r>
      </w:ins>
      <w:ins w:id="779" w:author="Perkowski, Evan A" w:date="2023-01-16T13:20:00Z">
        <w:r w:rsidR="00195BF9">
          <w:rPr>
            <w:color w:val="000000" w:themeColor="text1"/>
          </w:rPr>
          <w:t xml:space="preserve"> Model results indicated that the negative effect of </w:t>
        </w:r>
        <w:r w:rsidR="00195BF9" w:rsidRPr="000B0353">
          <w:rPr>
            <w:i/>
            <w:iCs/>
            <w:color w:val="000000" w:themeColor="text1"/>
            <w:lang w:val="el-GR"/>
          </w:rPr>
          <w:t>χ</w:t>
        </w:r>
        <w:r w:rsidR="00195BF9">
          <w:rPr>
            <w:color w:val="000000" w:themeColor="text1"/>
          </w:rPr>
          <w:t xml:space="preserve"> on </w:t>
        </w:r>
        <w:r w:rsidR="00195BF9">
          <w:rPr>
            <w:i/>
            <w:iCs/>
            <w:color w:val="000000" w:themeColor="text1"/>
          </w:rPr>
          <w:t>N</w:t>
        </w:r>
        <w:r w:rsidR="00195BF9">
          <w:rPr>
            <w:color w:val="000000" w:themeColor="text1"/>
            <w:vertAlign w:val="subscript"/>
          </w:rPr>
          <w:t>area</w:t>
        </w:r>
        <w:r w:rsidR="00195BF9">
          <w:rPr>
            <w:color w:val="000000" w:themeColor="text1"/>
          </w:rPr>
          <w:t xml:space="preserve"> was driven by a strong reduction in </w:t>
        </w:r>
        <w:r w:rsidR="00195BF9">
          <w:rPr>
            <w:i/>
            <w:iCs/>
            <w:color w:val="000000" w:themeColor="text1"/>
          </w:rPr>
          <w:t>M</w:t>
        </w:r>
        <w:r w:rsidR="00195BF9">
          <w:rPr>
            <w:color w:val="000000" w:themeColor="text1"/>
            <w:vertAlign w:val="subscript"/>
          </w:rPr>
          <w:t>area</w:t>
        </w:r>
        <w:r w:rsidR="00195BF9">
          <w:rPr>
            <w:color w:val="000000" w:themeColor="text1"/>
          </w:rPr>
          <w:t xml:space="preserve"> with increasing </w:t>
        </w:r>
        <w:r w:rsidR="00195BF9" w:rsidRPr="000B0353">
          <w:rPr>
            <w:i/>
            <w:iCs/>
            <w:color w:val="000000" w:themeColor="text1"/>
            <w:lang w:val="el-GR"/>
          </w:rPr>
          <w:t>χ</w:t>
        </w:r>
        <w:r w:rsidR="00195BF9">
          <w:rPr>
            <w:color w:val="000000" w:themeColor="text1"/>
          </w:rPr>
          <w:t xml:space="preserve"> (</w:t>
        </w:r>
        <w:r w:rsidR="00195BF9">
          <w:rPr>
            <w:i/>
            <w:iCs/>
            <w:color w:val="000000" w:themeColor="text1"/>
          </w:rPr>
          <w:t>p</w:t>
        </w:r>
        <w:r w:rsidR="00195BF9">
          <w:rPr>
            <w:color w:val="000000" w:themeColor="text1"/>
          </w:rPr>
          <w:t xml:space="preserve"> &lt; 0.001; Table 5) pai</w:t>
        </w:r>
      </w:ins>
      <w:ins w:id="780" w:author="Perkowski, Evan A" w:date="2023-01-16T13:21:00Z">
        <w:r w:rsidR="00195BF9">
          <w:rPr>
            <w:color w:val="000000" w:themeColor="text1"/>
          </w:rPr>
          <w:t xml:space="preserve">red with no change in </w:t>
        </w:r>
      </w:ins>
      <w:ins w:id="781" w:author="Perkowski, Evan A" w:date="2023-01-16T13:27:00Z">
        <w:r w:rsidR="00E04726" w:rsidRPr="000B0353">
          <w:rPr>
            <w:i/>
            <w:iCs/>
            <w:color w:val="000000" w:themeColor="text1"/>
            <w:lang w:val="el-GR"/>
          </w:rPr>
          <w:t>χ</w:t>
        </w:r>
        <w:r w:rsidR="00E04726">
          <w:rPr>
            <w:i/>
            <w:iCs/>
            <w:color w:val="000000" w:themeColor="text1"/>
          </w:rPr>
          <w:t xml:space="preserve"> </w:t>
        </w:r>
        <w:r w:rsidR="00E04726">
          <w:rPr>
            <w:color w:val="000000" w:themeColor="text1"/>
          </w:rPr>
          <w:t xml:space="preserve">due to </w:t>
        </w:r>
      </w:ins>
      <w:ins w:id="782" w:author="Perkowski, Evan A" w:date="2023-01-16T13:21:00Z">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p</w:t>
        </w:r>
        <w:r w:rsidR="00195BF9">
          <w:rPr>
            <w:color w:val="000000" w:themeColor="text1"/>
          </w:rPr>
          <w:t xml:space="preserve"> = 0.150</w:t>
        </w:r>
      </w:ins>
      <w:ins w:id="783" w:author="Perkowski, Evan A" w:date="2023-01-16T13:22:00Z">
        <w:r w:rsidR="00195BF9">
          <w:rPr>
            <w:color w:val="000000" w:themeColor="text1"/>
          </w:rPr>
          <w:t>; Table 5</w:t>
        </w:r>
      </w:ins>
      <w:ins w:id="784" w:author="Perkowski, Evan A" w:date="2023-01-16T13:21:00Z">
        <w:r w:rsidR="00195BF9">
          <w:rPr>
            <w:color w:val="000000" w:themeColor="text1"/>
          </w:rPr>
          <w:t>)</w:t>
        </w:r>
      </w:ins>
      <w:ins w:id="785" w:author="Perkowski, Evan A" w:date="2023-01-16T13:28:00Z">
        <w:r w:rsidR="00E04726">
          <w:rPr>
            <w:color w:val="000000" w:themeColor="text1"/>
          </w:rPr>
          <w:t xml:space="preserve">. However, there was a strong negative effect of </w:t>
        </w:r>
      </w:ins>
      <w:ins w:id="786" w:author="Perkowski, Evan A" w:date="2023-01-16T13:21:00Z">
        <w:r w:rsidR="00195BF9">
          <w:rPr>
            <w:color w:val="000000" w:themeColor="text1"/>
          </w:rPr>
          <w:t xml:space="preserve">increasing </w:t>
        </w:r>
        <w:r w:rsidR="00195BF9">
          <w:rPr>
            <w:i/>
            <w:iCs/>
            <w:color w:val="000000" w:themeColor="text1"/>
          </w:rPr>
          <w:t>M</w:t>
        </w:r>
        <w:r w:rsidR="00195BF9">
          <w:rPr>
            <w:color w:val="000000" w:themeColor="text1"/>
            <w:vertAlign w:val="subscript"/>
          </w:rPr>
          <w:t>area</w:t>
        </w:r>
        <w:r w:rsidR="00195BF9">
          <w:rPr>
            <w:color w:val="000000" w:themeColor="text1"/>
          </w:rPr>
          <w:t xml:space="preserve"> on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p</w:t>
        </w:r>
        <w:r w:rsidR="00195BF9">
          <w:rPr>
            <w:color w:val="000000" w:themeColor="text1"/>
          </w:rPr>
          <w:t xml:space="preserve"> &lt;</w:t>
        </w:r>
      </w:ins>
      <w:ins w:id="787" w:author="Perkowski, Evan A" w:date="2023-01-16T13:22:00Z">
        <w:r w:rsidR="00195BF9">
          <w:rPr>
            <w:color w:val="000000" w:themeColor="text1"/>
          </w:rPr>
          <w:t xml:space="preserve"> 0.001; Table 5</w:t>
        </w:r>
      </w:ins>
      <w:ins w:id="788" w:author="Perkowski, Evan A" w:date="2023-01-16T13:27:00Z">
        <w:r w:rsidR="00E04726">
          <w:rPr>
            <w:color w:val="000000" w:themeColor="text1"/>
          </w:rPr>
          <w:t>; Fig. 5</w:t>
        </w:r>
      </w:ins>
      <w:ins w:id="789" w:author="Perkowski, Evan A" w:date="2023-01-16T13:22:00Z">
        <w:r w:rsidR="00195BF9">
          <w:rPr>
            <w:color w:val="000000" w:themeColor="text1"/>
          </w:rPr>
          <w:t xml:space="preserve">). </w:t>
        </w:r>
        <w:r w:rsidR="00195BF9" w:rsidRPr="000B0353">
          <w:rPr>
            <w:i/>
            <w:iCs/>
            <w:color w:val="000000" w:themeColor="text1"/>
            <w:lang w:val="el-GR"/>
          </w:rPr>
          <w:t>χ</w:t>
        </w:r>
        <w:r w:rsidR="00195BF9">
          <w:rPr>
            <w:color w:val="000000" w:themeColor="text1"/>
          </w:rPr>
          <w:t xml:space="preserve"> </w:t>
        </w:r>
      </w:ins>
      <w:ins w:id="790" w:author="Perkowski, Evan A" w:date="2023-01-16T13:24:00Z">
        <w:r w:rsidR="00E04726">
          <w:rPr>
            <w:color w:val="000000" w:themeColor="text1"/>
          </w:rPr>
          <w:t xml:space="preserve">generally </w:t>
        </w:r>
      </w:ins>
      <w:ins w:id="791" w:author="Perkowski, Evan A" w:date="2023-01-16T13:23:00Z">
        <w:r w:rsidR="00E04726">
          <w:rPr>
            <w:color w:val="000000" w:themeColor="text1"/>
          </w:rPr>
          <w:t>increased with increasing</w:t>
        </w:r>
        <w:r w:rsidR="00195BF9">
          <w:rPr>
            <w:color w:val="000000" w:themeColor="text1"/>
          </w:rPr>
          <w:t xml:space="preserve"> </w:t>
        </w:r>
        <w:r w:rsidR="00195BF9">
          <w:rPr>
            <w:i/>
            <w:iCs/>
            <w:color w:val="000000" w:themeColor="text1"/>
            <w:lang w:val="el-GR"/>
          </w:rPr>
          <w:t>β</w:t>
        </w:r>
        <w:r w:rsidR="00195BF9">
          <w:rPr>
            <w:color w:val="000000" w:themeColor="text1"/>
          </w:rPr>
          <w:t xml:space="preserve"> (</w:t>
        </w:r>
        <w:r w:rsidR="00195BF9">
          <w:rPr>
            <w:i/>
            <w:iCs/>
            <w:color w:val="000000" w:themeColor="text1"/>
          </w:rPr>
          <w:t>p</w:t>
        </w:r>
        <w:r w:rsidR="00195BF9">
          <w:rPr>
            <w:color w:val="000000" w:themeColor="text1"/>
          </w:rPr>
          <w:t xml:space="preserve"> &lt; 0.001; Table 5) and </w:t>
        </w:r>
        <w:r w:rsidR="00E04726">
          <w:rPr>
            <w:color w:val="000000" w:themeColor="text1"/>
          </w:rPr>
          <w:t>decreased with increasing</w:t>
        </w:r>
      </w:ins>
      <w:ins w:id="792" w:author="Perkowski, Evan A" w:date="2023-01-16T13:24:00Z">
        <w:r w:rsidR="00E04726">
          <w:rPr>
            <w:color w:val="000000" w:themeColor="text1"/>
          </w:rPr>
          <w:t xml:space="preserve"> </w:t>
        </w:r>
      </w:ins>
      <w:ins w:id="793" w:author="Perkowski, Evan A" w:date="2023-01-16T13:23:00Z">
        <w:r w:rsidR="00195BF9">
          <w:rPr>
            <w:i/>
            <w:iCs/>
            <w:color w:val="000000" w:themeColor="text1"/>
          </w:rPr>
          <w:t>VPD</w:t>
        </w:r>
      </w:ins>
      <w:ins w:id="794" w:author="Perkowski, Evan A" w:date="2023-01-16T13:24:00Z">
        <w:r w:rsidR="00E04726">
          <w:rPr>
            <w:color w:val="000000" w:themeColor="text1"/>
          </w:rPr>
          <w:t xml:space="preserve"> (</w:t>
        </w:r>
        <w:r w:rsidR="00E04726">
          <w:rPr>
            <w:i/>
            <w:iCs/>
            <w:color w:val="000000" w:themeColor="text1"/>
          </w:rPr>
          <w:t>p</w:t>
        </w:r>
        <w:r w:rsidR="00E04726">
          <w:rPr>
            <w:color w:val="000000" w:themeColor="text1"/>
          </w:rPr>
          <w:t xml:space="preserve"> &lt; 0.001; Table </w:t>
        </w:r>
      </w:ins>
      <w:ins w:id="795" w:author="Perkowski, Evan A" w:date="2023-01-16T13:25:00Z">
        <w:r w:rsidR="00E04726">
          <w:rPr>
            <w:color w:val="000000" w:themeColor="text1"/>
          </w:rPr>
          <w:t>5</w:t>
        </w:r>
      </w:ins>
      <w:ins w:id="796" w:author="Perkowski, Evan A" w:date="2023-01-16T13:27:00Z">
        <w:r w:rsidR="00E04726">
          <w:rPr>
            <w:color w:val="000000" w:themeColor="text1"/>
          </w:rPr>
          <w:t>; Fig. 5</w:t>
        </w:r>
      </w:ins>
      <w:ins w:id="797" w:author="Perkowski, Evan A" w:date="2023-01-16T13:24:00Z">
        <w:r w:rsidR="00E04726">
          <w:rPr>
            <w:color w:val="000000" w:themeColor="text1"/>
          </w:rPr>
          <w:t xml:space="preserve">). Variance in </w:t>
        </w:r>
        <w:r w:rsidR="00E04726">
          <w:rPr>
            <w:i/>
            <w:iCs/>
            <w:color w:val="000000" w:themeColor="text1"/>
            <w:lang w:val="el-GR"/>
          </w:rPr>
          <w:t>β</w:t>
        </w:r>
        <w:r w:rsidR="00E04726">
          <w:rPr>
            <w:color w:val="000000" w:themeColor="text1"/>
          </w:rPr>
          <w:t xml:space="preserve"> was driven by a negative effect of increasing soil nitrogen availability (</w:t>
        </w:r>
        <w:r w:rsidR="00E04726">
          <w:rPr>
            <w:i/>
            <w:iCs/>
            <w:color w:val="000000" w:themeColor="text1"/>
          </w:rPr>
          <w:t>p</w:t>
        </w:r>
        <w:r w:rsidR="00E04726">
          <w:rPr>
            <w:color w:val="000000" w:themeColor="text1"/>
          </w:rPr>
          <w:t xml:space="preserve"> &lt; 0.001</w:t>
        </w:r>
      </w:ins>
      <w:ins w:id="798" w:author="Perkowski, Evan A" w:date="2023-01-16T13:25:00Z">
        <w:r w:rsidR="00E04726">
          <w:rPr>
            <w:color w:val="000000" w:themeColor="text1"/>
          </w:rPr>
          <w:t>; Table 5</w:t>
        </w:r>
      </w:ins>
      <w:ins w:id="799" w:author="Perkowski, Evan A" w:date="2023-01-16T13:24:00Z">
        <w:r w:rsidR="00E04726">
          <w:rPr>
            <w:color w:val="000000" w:themeColor="text1"/>
          </w:rPr>
          <w:t>) and was generally higher in C</w:t>
        </w:r>
      </w:ins>
      <w:ins w:id="800" w:author="Perkowski, Evan A" w:date="2023-01-16T13:25:00Z">
        <w:r w:rsidR="00E04726">
          <w:rPr>
            <w:color w:val="000000" w:themeColor="text1"/>
            <w:vertAlign w:val="subscript"/>
          </w:rPr>
          <w:t>3</w:t>
        </w:r>
        <w:r w:rsidR="00E04726">
          <w:rPr>
            <w:color w:val="000000" w:themeColor="text1"/>
          </w:rPr>
          <w:t xml:space="preserve"> species (</w:t>
        </w:r>
        <w:r w:rsidR="00E04726">
          <w:rPr>
            <w:i/>
            <w:iCs/>
            <w:color w:val="000000" w:themeColor="text1"/>
          </w:rPr>
          <w:t>p</w:t>
        </w:r>
        <w:r w:rsidR="00E04726">
          <w:rPr>
            <w:color w:val="000000" w:themeColor="text1"/>
          </w:rPr>
          <w:t xml:space="preserve"> &lt; 0.001; Table 5</w:t>
        </w:r>
      </w:ins>
      <w:ins w:id="801" w:author="Perkowski, Evan A" w:date="2023-01-16T13:27:00Z">
        <w:r w:rsidR="00E04726">
          <w:rPr>
            <w:color w:val="000000" w:themeColor="text1"/>
          </w:rPr>
          <w:t>; Fig. 5</w:t>
        </w:r>
      </w:ins>
      <w:ins w:id="802" w:author="Perkowski, Evan A" w:date="2023-01-16T13:25:00Z">
        <w:r w:rsidR="00E04726">
          <w:rPr>
            <w:color w:val="000000" w:themeColor="text1"/>
          </w:rPr>
          <w:t xml:space="preserve">). However, </w:t>
        </w:r>
        <w:r w:rsidR="00E04726">
          <w:rPr>
            <w:i/>
            <w:iCs/>
            <w:color w:val="000000" w:themeColor="text1"/>
            <w:lang w:val="el-GR"/>
          </w:rPr>
          <w:t>β</w:t>
        </w:r>
        <w:r w:rsidR="00E04726">
          <w:rPr>
            <w:color w:val="000000" w:themeColor="text1"/>
          </w:rPr>
          <w:t xml:space="preserve"> did not change with soil moisture (</w:t>
        </w:r>
        <w:r w:rsidR="00E04726">
          <w:rPr>
            <w:i/>
            <w:iCs/>
            <w:color w:val="000000" w:themeColor="text1"/>
          </w:rPr>
          <w:t>p</w:t>
        </w:r>
        <w:r w:rsidR="00E04726">
          <w:rPr>
            <w:color w:val="000000" w:themeColor="text1"/>
          </w:rPr>
          <w:t xml:space="preserve"> = 0.332; Table 5) or with ability to acquire nitrogen via symbiotic nitrogen fixation (</w:t>
        </w:r>
        <w:r w:rsidR="00E04726">
          <w:rPr>
            <w:i/>
            <w:iCs/>
            <w:color w:val="000000" w:themeColor="text1"/>
          </w:rPr>
          <w:t>p</w:t>
        </w:r>
        <w:r w:rsidR="00E04726">
          <w:rPr>
            <w:color w:val="000000" w:themeColor="text1"/>
          </w:rPr>
          <w:t xml:space="preserve"> = 0.546; Tab</w:t>
        </w:r>
      </w:ins>
      <w:ins w:id="803" w:author="Perkowski, Evan A" w:date="2023-01-16T13:26:00Z">
        <w:r w:rsidR="00E04726">
          <w:rPr>
            <w:color w:val="000000" w:themeColor="text1"/>
          </w:rPr>
          <w:t>le 5). Finally, soil nitrogen availability was positively associated with increasing soil moisture (</w:t>
        </w:r>
        <w:r w:rsidR="00E04726">
          <w:rPr>
            <w:i/>
            <w:iCs/>
            <w:color w:val="000000" w:themeColor="text1"/>
          </w:rPr>
          <w:t>p</w:t>
        </w:r>
        <w:r w:rsidR="00E04726">
          <w:rPr>
            <w:color w:val="000000" w:themeColor="text1"/>
          </w:rPr>
          <w:t xml:space="preserve"> &lt; 0.001; Table 5</w:t>
        </w:r>
      </w:ins>
      <w:ins w:id="804" w:author="Perkowski, Evan A" w:date="2023-01-16T13:27:00Z">
        <w:r w:rsidR="00E04726">
          <w:rPr>
            <w:color w:val="000000" w:themeColor="text1"/>
          </w:rPr>
          <w:t>; Fig. 5</w:t>
        </w:r>
      </w:ins>
      <w:ins w:id="805" w:author="Perkowski, Evan A" w:date="2023-01-16T13:26:00Z">
        <w:r w:rsidR="00E04726">
          <w:rPr>
            <w:color w:val="000000" w:themeColor="text1"/>
          </w:rPr>
          <w:t>), while VPD was negatively associated with increasing soil moisture (</w:t>
        </w:r>
        <w:r w:rsidR="00E04726">
          <w:rPr>
            <w:i/>
            <w:iCs/>
            <w:color w:val="000000" w:themeColor="text1"/>
          </w:rPr>
          <w:t>p</w:t>
        </w:r>
        <w:r w:rsidR="00E04726">
          <w:rPr>
            <w:color w:val="000000" w:themeColor="text1"/>
          </w:rPr>
          <w:t xml:space="preserve"> &lt; 0.001; Table 5</w:t>
        </w:r>
      </w:ins>
      <w:ins w:id="806" w:author="Perkowski, Evan A" w:date="2023-01-16T13:27:00Z">
        <w:r w:rsidR="00E04726">
          <w:rPr>
            <w:color w:val="000000" w:themeColor="text1"/>
          </w:rPr>
          <w:t>; Fig. 5</w:t>
        </w:r>
      </w:ins>
      <w:ins w:id="807" w:author="Perkowski, Evan A" w:date="2023-01-16T13:26:00Z">
        <w:r w:rsidR="00E04726">
          <w:rPr>
            <w:color w:val="000000" w:themeColor="text1"/>
          </w:rPr>
          <w:t>).</w:t>
        </w:r>
      </w:ins>
      <w:r w:rsidR="003B2720">
        <w:rPr>
          <w:color w:val="000000" w:themeColor="text1"/>
        </w:rPr>
        <w:br w:type="page"/>
      </w:r>
    </w:p>
    <w:p w14:paraId="2587DD34" w14:textId="45A6D7C1"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 xml:space="preserve">resource availability on </w:t>
      </w:r>
      <w:r w:rsidR="008B3519" w:rsidRPr="003F607E">
        <w:rPr>
          <w:i/>
          <w:iCs/>
          <w:color w:val="000000"/>
        </w:rPr>
        <w:t>N</w:t>
      </w:r>
      <w:r w:rsidR="008B3519" w:rsidRPr="008817BC">
        <w:rPr>
          <w:color w:val="000000"/>
          <w:vertAlign w:val="subscript"/>
        </w:rPr>
        <w:t>area</w:t>
      </w:r>
      <w:r w:rsidR="00C561FA" w:rsidRPr="003F607E">
        <w:rPr>
          <w:color w:val="000000" w:themeColor="text1"/>
        </w:rPr>
        <w:t>,</w:t>
      </w:r>
      <w:r w:rsidR="008817BC">
        <w:rPr>
          <w:color w:val="000000" w:themeColor="text1"/>
        </w:rPr>
        <w:t xml:space="preserve"> </w:t>
      </w:r>
      <w:r w:rsidR="008817BC">
        <w:rPr>
          <w:i/>
          <w:iCs/>
          <w:color w:val="000000" w:themeColor="text1"/>
        </w:rPr>
        <w:t>M</w:t>
      </w:r>
      <w:r w:rsidR="008817BC">
        <w:rPr>
          <w:color w:val="000000" w:themeColor="text1"/>
          <w:vertAlign w:val="subscript"/>
        </w:rPr>
        <w:t>area</w:t>
      </w:r>
      <w:r w:rsidR="008817BC">
        <w:rPr>
          <w:color w:val="000000" w:themeColor="text1"/>
        </w:rPr>
        <w:t xml:space="preserve">, </w:t>
      </w:r>
      <w:r w:rsidR="008817BC">
        <w:rPr>
          <w:i/>
          <w:iCs/>
          <w:color w:val="000000" w:themeColor="text1"/>
        </w:rPr>
        <w:t>N</w:t>
      </w:r>
      <w:r w:rsidR="008817BC">
        <w:rPr>
          <w:color w:val="000000" w:themeColor="text1"/>
          <w:vertAlign w:val="subscript"/>
        </w:rPr>
        <w:t>mass</w:t>
      </w:r>
      <w:r w:rsidR="008817BC">
        <w:rPr>
          <w:color w:val="000000" w:themeColor="text1"/>
        </w:rPr>
        <w:t>,</w:t>
      </w:r>
      <w:r w:rsidR="00C561FA" w:rsidRPr="003F607E">
        <w:rPr>
          <w:color w:val="000000" w:themeColor="text1"/>
        </w:rPr>
        <w:t xml:space="preserve"> </w:t>
      </w:r>
      <w:r w:rsidR="00C561FA" w:rsidRPr="003F607E">
        <w:rPr>
          <w:i/>
          <w:iCs/>
          <w:color w:val="000000"/>
          <w:lang w:val="el-GR"/>
        </w:rPr>
        <w:t>χ</w:t>
      </w:r>
      <w:r w:rsidR="00C561FA" w:rsidRPr="003F607E">
        <w:rPr>
          <w:color w:val="000000" w:themeColor="text1"/>
        </w:rPr>
        <w:t xml:space="preserve">, and </w:t>
      </w:r>
      <w:r w:rsidR="00C561FA" w:rsidRPr="003F607E">
        <w:rPr>
          <w:i/>
          <w:iCs/>
          <w:color w:val="000000" w:themeColor="text1"/>
          <w:lang w:val="el-GR"/>
        </w:rPr>
        <w:t>β</w:t>
      </w:r>
      <w:r w:rsidR="00032B7F" w:rsidRPr="003F607E">
        <w:rPr>
          <w:color w:val="000000" w:themeColor="text1"/>
        </w:rPr>
        <w:t>*</w:t>
      </w:r>
    </w:p>
    <w:tbl>
      <w:tblPr>
        <w:tblStyle w:val="TableGrid"/>
        <w:tblW w:w="4672" w:type="dxa"/>
        <w:jc w:val="center"/>
        <w:tblLayout w:type="fixed"/>
        <w:tblLook w:val="04A0" w:firstRow="1" w:lastRow="0" w:firstColumn="1" w:lastColumn="0" w:noHBand="0" w:noVBand="1"/>
      </w:tblPr>
      <w:tblGrid>
        <w:gridCol w:w="360"/>
        <w:gridCol w:w="1843"/>
        <w:gridCol w:w="1456"/>
        <w:gridCol w:w="1013"/>
      </w:tblGrid>
      <w:tr w:rsidR="003F607E" w:rsidRPr="00EA4B70" w14:paraId="0E86AB05" w14:textId="77777777" w:rsidTr="00195BF9">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EA4B70" w:rsidRDefault="003F607E" w:rsidP="006738DC">
            <w:pPr>
              <w:rPr>
                <w:b/>
                <w:bCs/>
                <w:color w:val="000000" w:themeColor="text1"/>
              </w:rPr>
            </w:pPr>
          </w:p>
        </w:tc>
        <w:tc>
          <w:tcPr>
            <w:tcW w:w="1843" w:type="dxa"/>
            <w:tcBorders>
              <w:top w:val="single" w:sz="4" w:space="0" w:color="auto"/>
              <w:left w:val="nil"/>
              <w:bottom w:val="single" w:sz="4" w:space="0" w:color="auto"/>
              <w:right w:val="nil"/>
            </w:tcBorders>
            <w:vAlign w:val="center"/>
          </w:tcPr>
          <w:p w14:paraId="5231AC02" w14:textId="77777777" w:rsidR="003F607E" w:rsidRPr="00EA4B70" w:rsidRDefault="003F607E" w:rsidP="006738DC">
            <w:pPr>
              <w:rPr>
                <w:b/>
                <w:bCs/>
                <w:color w:val="000000" w:themeColor="text1"/>
              </w:rPr>
            </w:pPr>
            <w:r w:rsidRPr="00EA4B70">
              <w:rPr>
                <w:b/>
                <w:bCs/>
                <w:color w:val="000000" w:themeColor="text1"/>
              </w:rPr>
              <w:t>Predictor</w:t>
            </w:r>
          </w:p>
        </w:tc>
        <w:tc>
          <w:tcPr>
            <w:tcW w:w="1456" w:type="dxa"/>
            <w:tcBorders>
              <w:top w:val="single" w:sz="4" w:space="0" w:color="auto"/>
              <w:left w:val="nil"/>
              <w:bottom w:val="single" w:sz="4" w:space="0" w:color="auto"/>
              <w:right w:val="nil"/>
            </w:tcBorders>
            <w:vAlign w:val="center"/>
          </w:tcPr>
          <w:p w14:paraId="56A0BD17" w14:textId="77777777" w:rsidR="003F607E" w:rsidRPr="00EA4B70" w:rsidRDefault="003F607E" w:rsidP="0047474B">
            <w:pPr>
              <w:jc w:val="right"/>
              <w:rPr>
                <w:b/>
                <w:bCs/>
                <w:color w:val="000000" w:themeColor="text1"/>
              </w:rPr>
            </w:pPr>
            <w:r w:rsidRPr="00EA4B70">
              <w:rPr>
                <w:b/>
                <w:bCs/>
                <w:color w:val="000000"/>
              </w:rPr>
              <w:t>Coefficient</w:t>
            </w:r>
          </w:p>
        </w:tc>
        <w:tc>
          <w:tcPr>
            <w:tcW w:w="1013" w:type="dxa"/>
            <w:tcBorders>
              <w:top w:val="single" w:sz="4" w:space="0" w:color="auto"/>
              <w:left w:val="nil"/>
              <w:bottom w:val="single" w:sz="4" w:space="0" w:color="auto"/>
              <w:right w:val="nil"/>
            </w:tcBorders>
            <w:vAlign w:val="center"/>
          </w:tcPr>
          <w:p w14:paraId="6F82F890" w14:textId="4BBD0F6B" w:rsidR="003F607E" w:rsidRPr="0047474B" w:rsidRDefault="003F607E" w:rsidP="0047474B">
            <w:pPr>
              <w:jc w:val="right"/>
              <w:rPr>
                <w:b/>
                <w:bCs/>
                <w:i/>
                <w:iCs/>
                <w:color w:val="000000" w:themeColor="text1"/>
              </w:rPr>
            </w:pPr>
            <w:r w:rsidRPr="0047474B">
              <w:rPr>
                <w:b/>
                <w:bCs/>
                <w:i/>
                <w:iCs/>
                <w:color w:val="000000"/>
              </w:rPr>
              <w:t>p</w:t>
            </w:r>
          </w:p>
        </w:tc>
      </w:tr>
      <w:tr w:rsidR="00E765AB" w:rsidRPr="00EA4B70" w14:paraId="79FBA4D6" w14:textId="77777777" w:rsidTr="00195BF9">
        <w:trPr>
          <w:jc w:val="center"/>
        </w:trPr>
        <w:tc>
          <w:tcPr>
            <w:tcW w:w="3659" w:type="dxa"/>
            <w:gridSpan w:val="3"/>
            <w:tcBorders>
              <w:top w:val="nil"/>
              <w:left w:val="nil"/>
              <w:bottom w:val="nil"/>
              <w:right w:val="nil"/>
            </w:tcBorders>
            <w:vAlign w:val="center"/>
          </w:tcPr>
          <w:p w14:paraId="3A0C1063" w14:textId="48189106" w:rsidR="00E765AB" w:rsidRPr="00195BF9" w:rsidRDefault="00E765AB" w:rsidP="00E765AB">
            <w:pPr>
              <w:spacing w:line="276" w:lineRule="auto"/>
              <w:rPr>
                <w:b/>
                <w:bCs/>
                <w:color w:val="000000"/>
              </w:rPr>
            </w:pPr>
            <w:r w:rsidRPr="00195BF9">
              <w:rPr>
                <w:b/>
                <w:bCs/>
                <w:i/>
                <w:iCs/>
                <w:color w:val="000000"/>
              </w:rPr>
              <w:t>N</w:t>
            </w:r>
            <w:r w:rsidRPr="00195BF9">
              <w:rPr>
                <w:b/>
                <w:bCs/>
                <w:color w:val="000000"/>
                <w:vertAlign w:val="subscript"/>
              </w:rPr>
              <w:t>area</w:t>
            </w:r>
            <w:r w:rsidRPr="00195BF9">
              <w:rPr>
                <w:b/>
                <w:bCs/>
                <w:color w:val="000000"/>
              </w:rPr>
              <w:t xml:space="preserve"> (</w:t>
            </w:r>
            <w:r w:rsidRPr="00195BF9">
              <w:rPr>
                <w:b/>
                <w:bCs/>
                <w:i/>
                <w:iCs/>
                <w:color w:val="000000"/>
              </w:rPr>
              <w:t>R</w:t>
            </w:r>
            <w:r w:rsidRPr="00195BF9">
              <w:rPr>
                <w:b/>
                <w:bCs/>
                <w:color w:val="000000"/>
                <w:vertAlign w:val="superscript"/>
              </w:rPr>
              <w:t>2</w:t>
            </w:r>
            <w:r w:rsidRPr="00195BF9">
              <w:rPr>
                <w:b/>
                <w:bCs/>
                <w:color w:val="000000"/>
                <w:vertAlign w:val="subscript"/>
              </w:rPr>
              <w:t>c</w:t>
            </w:r>
            <w:r w:rsidR="0047474B" w:rsidRPr="00195BF9">
              <w:rPr>
                <w:b/>
                <w:bCs/>
                <w:color w:val="000000"/>
              </w:rPr>
              <w:t xml:space="preserve"> =</w:t>
            </w:r>
            <w:r w:rsidRPr="00195BF9">
              <w:rPr>
                <w:b/>
                <w:bCs/>
                <w:color w:val="000000"/>
              </w:rPr>
              <w:t xml:space="preserve"> 0.9</w:t>
            </w:r>
            <w:r w:rsidR="0047474B" w:rsidRPr="00195BF9">
              <w:rPr>
                <w:b/>
                <w:bCs/>
                <w:color w:val="000000"/>
              </w:rPr>
              <w:t>0</w:t>
            </w:r>
            <w:r w:rsidRPr="00195BF9">
              <w:rPr>
                <w:b/>
                <w:bCs/>
                <w:color w:val="000000"/>
              </w:rPr>
              <w:t>)</w:t>
            </w:r>
          </w:p>
        </w:tc>
        <w:tc>
          <w:tcPr>
            <w:tcW w:w="1013" w:type="dxa"/>
            <w:tcBorders>
              <w:top w:val="nil"/>
              <w:left w:val="nil"/>
              <w:bottom w:val="nil"/>
              <w:right w:val="nil"/>
            </w:tcBorders>
            <w:vAlign w:val="bottom"/>
          </w:tcPr>
          <w:p w14:paraId="7BDD75C3" w14:textId="77777777" w:rsidR="00E765AB" w:rsidRPr="00DA56AF" w:rsidRDefault="00E765AB" w:rsidP="00DA56AF">
            <w:pPr>
              <w:spacing w:line="276" w:lineRule="auto"/>
              <w:jc w:val="right"/>
              <w:rPr>
                <w:b/>
                <w:bCs/>
                <w:color w:val="000000"/>
              </w:rPr>
            </w:pPr>
          </w:p>
        </w:tc>
      </w:tr>
      <w:tr w:rsidR="0047474B" w:rsidRPr="00EA4B70" w14:paraId="00721A18" w14:textId="77777777" w:rsidTr="00195BF9">
        <w:trPr>
          <w:jc w:val="center"/>
        </w:trPr>
        <w:tc>
          <w:tcPr>
            <w:tcW w:w="360" w:type="dxa"/>
            <w:vMerge w:val="restart"/>
            <w:tcBorders>
              <w:top w:val="nil"/>
              <w:left w:val="nil"/>
              <w:bottom w:val="nil"/>
              <w:right w:val="nil"/>
            </w:tcBorders>
          </w:tcPr>
          <w:p w14:paraId="0BFE5C7C" w14:textId="3000AD9C" w:rsidR="0047474B" w:rsidRPr="00E765AB" w:rsidRDefault="0047474B" w:rsidP="0047474B"/>
        </w:tc>
        <w:tc>
          <w:tcPr>
            <w:tcW w:w="1843" w:type="dxa"/>
            <w:tcBorders>
              <w:top w:val="nil"/>
              <w:left w:val="nil"/>
              <w:bottom w:val="nil"/>
              <w:right w:val="nil"/>
            </w:tcBorders>
            <w:vAlign w:val="center"/>
          </w:tcPr>
          <w:p w14:paraId="382EBD4A" w14:textId="77777777" w:rsidR="0047474B" w:rsidRPr="00EA4B70" w:rsidRDefault="0047474B" w:rsidP="0047474B">
            <w:pPr>
              <w:spacing w:line="276" w:lineRule="auto"/>
              <w:rPr>
                <w:color w:val="000000" w:themeColor="text1"/>
              </w:rPr>
            </w:pPr>
            <w:r w:rsidRPr="00EA4B70">
              <w:rPr>
                <w:i/>
                <w:iCs/>
                <w:color w:val="000000"/>
                <w:lang w:val="el-GR"/>
              </w:rPr>
              <w:t>χ</w:t>
            </w:r>
          </w:p>
        </w:tc>
        <w:tc>
          <w:tcPr>
            <w:tcW w:w="1456" w:type="dxa"/>
            <w:tcBorders>
              <w:top w:val="nil"/>
              <w:left w:val="nil"/>
              <w:bottom w:val="nil"/>
              <w:right w:val="nil"/>
            </w:tcBorders>
            <w:vAlign w:val="bottom"/>
          </w:tcPr>
          <w:p w14:paraId="74209B38" w14:textId="7E6BE80F" w:rsidR="0047474B" w:rsidRPr="0047474B" w:rsidRDefault="0047474B" w:rsidP="0047474B">
            <w:pPr>
              <w:spacing w:line="276" w:lineRule="auto"/>
              <w:jc w:val="right"/>
              <w:rPr>
                <w:color w:val="000000" w:themeColor="text1"/>
              </w:rPr>
            </w:pPr>
            <w:r w:rsidRPr="0047474B">
              <w:rPr>
                <w:color w:val="000000"/>
              </w:rPr>
              <w:t>-0.14</w:t>
            </w:r>
            <w:r>
              <w:rPr>
                <w:color w:val="000000"/>
              </w:rPr>
              <w:t>0</w:t>
            </w:r>
          </w:p>
        </w:tc>
        <w:tc>
          <w:tcPr>
            <w:tcW w:w="1013" w:type="dxa"/>
            <w:tcBorders>
              <w:top w:val="nil"/>
              <w:left w:val="nil"/>
              <w:bottom w:val="nil"/>
              <w:right w:val="nil"/>
            </w:tcBorders>
            <w:vAlign w:val="bottom"/>
          </w:tcPr>
          <w:p w14:paraId="21EF9D4B" w14:textId="2A6EF9E0" w:rsidR="0047474B" w:rsidRPr="0047474B" w:rsidRDefault="0047474B" w:rsidP="0047474B">
            <w:pPr>
              <w:spacing w:line="276" w:lineRule="auto"/>
              <w:jc w:val="right"/>
              <w:rPr>
                <w:b/>
                <w:bCs/>
                <w:i/>
                <w:iCs/>
                <w:color w:val="000000" w:themeColor="text1"/>
              </w:rPr>
            </w:pPr>
            <w:r w:rsidRPr="0047474B">
              <w:rPr>
                <w:b/>
                <w:bCs/>
                <w:color w:val="000000"/>
              </w:rPr>
              <w:t>&lt;0.001</w:t>
            </w:r>
          </w:p>
        </w:tc>
      </w:tr>
      <w:tr w:rsidR="0047474B" w:rsidRPr="00EA4B70" w14:paraId="7A7C9BD3" w14:textId="77777777" w:rsidTr="00195BF9">
        <w:trPr>
          <w:jc w:val="center"/>
        </w:trPr>
        <w:tc>
          <w:tcPr>
            <w:tcW w:w="360" w:type="dxa"/>
            <w:vMerge/>
            <w:tcBorders>
              <w:top w:val="nil"/>
              <w:left w:val="nil"/>
              <w:bottom w:val="nil"/>
              <w:right w:val="nil"/>
            </w:tcBorders>
          </w:tcPr>
          <w:p w14:paraId="2D5BB995" w14:textId="77777777" w:rsidR="0047474B" w:rsidRPr="00EA4B70" w:rsidRDefault="0047474B" w:rsidP="0047474B">
            <w:pPr>
              <w:spacing w:line="276" w:lineRule="auto"/>
              <w:rPr>
                <w:color w:val="000000" w:themeColor="text1"/>
              </w:rPr>
            </w:pPr>
          </w:p>
        </w:tc>
        <w:tc>
          <w:tcPr>
            <w:tcW w:w="1843" w:type="dxa"/>
            <w:tcBorders>
              <w:top w:val="nil"/>
              <w:left w:val="nil"/>
              <w:bottom w:val="nil"/>
              <w:right w:val="nil"/>
            </w:tcBorders>
          </w:tcPr>
          <w:p w14:paraId="32EB57A8" w14:textId="378D4486" w:rsidR="0047474B" w:rsidRPr="00EA4B70" w:rsidRDefault="0047474B" w:rsidP="0047474B">
            <w:pPr>
              <w:spacing w:line="276" w:lineRule="auto"/>
              <w:rPr>
                <w:i/>
                <w:iCs/>
                <w:color w:val="000000"/>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bottom"/>
          </w:tcPr>
          <w:p w14:paraId="098E894C" w14:textId="608BE089" w:rsidR="0047474B" w:rsidRPr="0047474B" w:rsidRDefault="0047474B" w:rsidP="0047474B">
            <w:pPr>
              <w:spacing w:line="276" w:lineRule="auto"/>
              <w:jc w:val="right"/>
              <w:rPr>
                <w:color w:val="000000"/>
              </w:rPr>
            </w:pPr>
            <w:r w:rsidRPr="0047474B">
              <w:rPr>
                <w:color w:val="000000"/>
              </w:rPr>
              <w:t>0.807</w:t>
            </w:r>
          </w:p>
        </w:tc>
        <w:tc>
          <w:tcPr>
            <w:tcW w:w="1013" w:type="dxa"/>
            <w:tcBorders>
              <w:top w:val="nil"/>
              <w:left w:val="nil"/>
              <w:bottom w:val="nil"/>
              <w:right w:val="nil"/>
            </w:tcBorders>
            <w:vAlign w:val="bottom"/>
          </w:tcPr>
          <w:p w14:paraId="3C35E41A" w14:textId="20472808" w:rsidR="0047474B" w:rsidRPr="0047474B" w:rsidRDefault="0047474B" w:rsidP="0047474B">
            <w:pPr>
              <w:spacing w:line="276" w:lineRule="auto"/>
              <w:jc w:val="right"/>
              <w:rPr>
                <w:b/>
                <w:bCs/>
                <w:color w:val="000000"/>
              </w:rPr>
            </w:pPr>
            <w:r w:rsidRPr="0047474B">
              <w:rPr>
                <w:b/>
                <w:bCs/>
                <w:color w:val="000000"/>
              </w:rPr>
              <w:t>&lt;0.001</w:t>
            </w:r>
          </w:p>
        </w:tc>
      </w:tr>
      <w:tr w:rsidR="0047474B" w:rsidRPr="00EA4B70" w14:paraId="3B28C878" w14:textId="77777777" w:rsidTr="00195BF9">
        <w:trPr>
          <w:jc w:val="center"/>
        </w:trPr>
        <w:tc>
          <w:tcPr>
            <w:tcW w:w="360" w:type="dxa"/>
            <w:vMerge/>
            <w:tcBorders>
              <w:top w:val="nil"/>
              <w:left w:val="nil"/>
              <w:bottom w:val="single" w:sz="4" w:space="0" w:color="auto"/>
              <w:right w:val="nil"/>
            </w:tcBorders>
          </w:tcPr>
          <w:p w14:paraId="02A2AE26" w14:textId="77777777" w:rsidR="0047474B" w:rsidRPr="00EA4B70" w:rsidRDefault="0047474B" w:rsidP="0047474B">
            <w:pPr>
              <w:spacing w:line="276" w:lineRule="auto"/>
              <w:rPr>
                <w:color w:val="000000" w:themeColor="text1"/>
              </w:rPr>
            </w:pPr>
          </w:p>
        </w:tc>
        <w:tc>
          <w:tcPr>
            <w:tcW w:w="1843" w:type="dxa"/>
            <w:tcBorders>
              <w:top w:val="nil"/>
              <w:left w:val="nil"/>
              <w:bottom w:val="single" w:sz="4" w:space="0" w:color="auto"/>
              <w:right w:val="nil"/>
            </w:tcBorders>
          </w:tcPr>
          <w:p w14:paraId="35FF9FC7" w14:textId="418A9495" w:rsidR="0047474B" w:rsidRPr="00EA4B70" w:rsidRDefault="0047474B" w:rsidP="0047474B">
            <w:pPr>
              <w:spacing w:line="276" w:lineRule="auto"/>
              <w:rPr>
                <w:i/>
                <w:iCs/>
                <w:color w:val="000000"/>
              </w:rPr>
            </w:pPr>
            <w:r w:rsidRPr="00EA4B70">
              <w:rPr>
                <w:i/>
                <w:iCs/>
                <w:color w:val="000000" w:themeColor="text1"/>
              </w:rPr>
              <w:t>N</w:t>
            </w:r>
            <w:r w:rsidRPr="00EA4B70">
              <w:rPr>
                <w:color w:val="000000" w:themeColor="text1"/>
                <w:vertAlign w:val="subscript"/>
              </w:rPr>
              <w:t>mass</w:t>
            </w:r>
          </w:p>
        </w:tc>
        <w:tc>
          <w:tcPr>
            <w:tcW w:w="1456" w:type="dxa"/>
            <w:tcBorders>
              <w:top w:val="nil"/>
              <w:left w:val="nil"/>
              <w:bottom w:val="single" w:sz="4" w:space="0" w:color="auto"/>
              <w:right w:val="nil"/>
            </w:tcBorders>
            <w:vAlign w:val="bottom"/>
          </w:tcPr>
          <w:p w14:paraId="2AA16313" w14:textId="39A0E108" w:rsidR="0047474B" w:rsidRPr="0047474B" w:rsidRDefault="0047474B" w:rsidP="0047474B">
            <w:pPr>
              <w:spacing w:line="276" w:lineRule="auto"/>
              <w:jc w:val="right"/>
              <w:rPr>
                <w:color w:val="000000"/>
              </w:rPr>
            </w:pPr>
            <w:r w:rsidRPr="0047474B">
              <w:rPr>
                <w:color w:val="000000"/>
              </w:rPr>
              <w:t>0.795</w:t>
            </w:r>
          </w:p>
        </w:tc>
        <w:tc>
          <w:tcPr>
            <w:tcW w:w="1013" w:type="dxa"/>
            <w:tcBorders>
              <w:top w:val="nil"/>
              <w:left w:val="nil"/>
              <w:bottom w:val="single" w:sz="4" w:space="0" w:color="auto"/>
              <w:right w:val="nil"/>
            </w:tcBorders>
            <w:vAlign w:val="bottom"/>
          </w:tcPr>
          <w:p w14:paraId="0C6288DA" w14:textId="66AAD663" w:rsidR="0047474B" w:rsidRPr="0047474B" w:rsidRDefault="0047474B" w:rsidP="0047474B">
            <w:pPr>
              <w:spacing w:line="276" w:lineRule="auto"/>
              <w:jc w:val="right"/>
              <w:rPr>
                <w:b/>
                <w:bCs/>
                <w:color w:val="000000"/>
              </w:rPr>
            </w:pPr>
            <w:r w:rsidRPr="0047474B">
              <w:rPr>
                <w:b/>
                <w:bCs/>
                <w:color w:val="000000"/>
              </w:rPr>
              <w:t>&lt;0.001</w:t>
            </w:r>
          </w:p>
        </w:tc>
      </w:tr>
      <w:tr w:rsidR="00E765AB" w:rsidRPr="00EA4B70" w14:paraId="3A9135C0" w14:textId="77777777" w:rsidTr="00195BF9">
        <w:trPr>
          <w:jc w:val="center"/>
        </w:trPr>
        <w:tc>
          <w:tcPr>
            <w:tcW w:w="3659" w:type="dxa"/>
            <w:gridSpan w:val="3"/>
            <w:tcBorders>
              <w:top w:val="single" w:sz="4" w:space="0" w:color="auto"/>
              <w:left w:val="nil"/>
              <w:bottom w:val="nil"/>
              <w:right w:val="nil"/>
            </w:tcBorders>
            <w:vAlign w:val="center"/>
          </w:tcPr>
          <w:p w14:paraId="70E1A23A" w14:textId="2E82D498" w:rsidR="00E765AB" w:rsidRPr="00195BF9" w:rsidRDefault="00E765AB" w:rsidP="00E765AB">
            <w:pPr>
              <w:spacing w:line="276" w:lineRule="auto"/>
              <w:rPr>
                <w:b/>
                <w:bCs/>
                <w:color w:val="000000"/>
              </w:rPr>
            </w:pPr>
            <w:r w:rsidRPr="00195BF9">
              <w:rPr>
                <w:b/>
                <w:bCs/>
                <w:i/>
                <w:iCs/>
                <w:color w:val="000000"/>
              </w:rPr>
              <w:t>N</w:t>
            </w:r>
            <w:r w:rsidRPr="00195BF9">
              <w:rPr>
                <w:b/>
                <w:bCs/>
                <w:color w:val="000000"/>
                <w:vertAlign w:val="subscript"/>
              </w:rPr>
              <w:t>mass</w:t>
            </w:r>
            <w:r w:rsidRPr="00195BF9">
              <w:rPr>
                <w:b/>
                <w:bCs/>
                <w:color w:val="000000"/>
                <w:vertAlign w:val="subscript"/>
              </w:rPr>
              <w:t xml:space="preserve"> </w:t>
            </w:r>
            <w:r w:rsidRPr="00195BF9">
              <w:rPr>
                <w:b/>
                <w:bCs/>
                <w:color w:val="000000"/>
              </w:rPr>
              <w:t>(</w:t>
            </w:r>
            <w:r w:rsidRPr="00195BF9">
              <w:rPr>
                <w:b/>
                <w:bCs/>
                <w:i/>
                <w:iCs/>
                <w:color w:val="000000"/>
              </w:rPr>
              <w:t>R</w:t>
            </w:r>
            <w:r w:rsidRPr="00195BF9">
              <w:rPr>
                <w:b/>
                <w:bCs/>
                <w:color w:val="000000"/>
                <w:vertAlign w:val="superscript"/>
              </w:rPr>
              <w:t>2</w:t>
            </w:r>
            <w:r w:rsidRPr="00195BF9">
              <w:rPr>
                <w:b/>
                <w:bCs/>
                <w:color w:val="000000"/>
                <w:vertAlign w:val="subscript"/>
              </w:rPr>
              <w:t>c</w:t>
            </w:r>
            <w:r w:rsidR="0047474B" w:rsidRPr="00195BF9">
              <w:rPr>
                <w:b/>
                <w:bCs/>
                <w:color w:val="000000"/>
              </w:rPr>
              <w:t xml:space="preserve"> =</w:t>
            </w:r>
            <w:r w:rsidRPr="00195BF9">
              <w:rPr>
                <w:b/>
                <w:bCs/>
                <w:color w:val="000000"/>
              </w:rPr>
              <w:t xml:space="preserve"> 0.</w:t>
            </w:r>
            <w:r w:rsidR="0047474B" w:rsidRPr="00195BF9">
              <w:rPr>
                <w:b/>
                <w:bCs/>
                <w:color w:val="000000"/>
              </w:rPr>
              <w:t>54</w:t>
            </w:r>
            <w:r w:rsidRPr="00195BF9">
              <w:rPr>
                <w:b/>
                <w:bCs/>
                <w:color w:val="000000"/>
              </w:rPr>
              <w:t>)</w:t>
            </w:r>
          </w:p>
        </w:tc>
        <w:tc>
          <w:tcPr>
            <w:tcW w:w="1013" w:type="dxa"/>
            <w:tcBorders>
              <w:top w:val="single" w:sz="4" w:space="0" w:color="auto"/>
              <w:left w:val="nil"/>
              <w:bottom w:val="nil"/>
              <w:right w:val="nil"/>
            </w:tcBorders>
            <w:vAlign w:val="center"/>
          </w:tcPr>
          <w:p w14:paraId="1B197459" w14:textId="77777777" w:rsidR="00E765AB" w:rsidRPr="00DA56AF" w:rsidRDefault="00E765AB" w:rsidP="00E765AB">
            <w:pPr>
              <w:spacing w:line="276" w:lineRule="auto"/>
              <w:jc w:val="right"/>
              <w:rPr>
                <w:color w:val="000000"/>
              </w:rPr>
            </w:pPr>
          </w:p>
        </w:tc>
      </w:tr>
      <w:tr w:rsidR="0047474B" w:rsidRPr="00EA4B70" w14:paraId="0FCD9FEB" w14:textId="77777777" w:rsidTr="00195BF9">
        <w:trPr>
          <w:jc w:val="center"/>
        </w:trPr>
        <w:tc>
          <w:tcPr>
            <w:tcW w:w="360" w:type="dxa"/>
            <w:vMerge w:val="restart"/>
            <w:tcBorders>
              <w:top w:val="nil"/>
              <w:left w:val="nil"/>
              <w:right w:val="nil"/>
            </w:tcBorders>
            <w:vAlign w:val="center"/>
          </w:tcPr>
          <w:p w14:paraId="4472D992" w14:textId="1E5AD953" w:rsidR="0047474B" w:rsidRPr="00C7309F" w:rsidRDefault="0047474B" w:rsidP="0047474B">
            <w:pPr>
              <w:spacing w:line="276" w:lineRule="auto"/>
              <w:rPr>
                <w:color w:val="000000"/>
              </w:rPr>
            </w:pPr>
          </w:p>
        </w:tc>
        <w:tc>
          <w:tcPr>
            <w:tcW w:w="1843" w:type="dxa"/>
            <w:tcBorders>
              <w:top w:val="nil"/>
              <w:left w:val="nil"/>
              <w:bottom w:val="nil"/>
              <w:right w:val="nil"/>
            </w:tcBorders>
            <w:vAlign w:val="center"/>
          </w:tcPr>
          <w:p w14:paraId="051182EB" w14:textId="07274DEC" w:rsidR="0047474B" w:rsidRPr="00EA4B70" w:rsidRDefault="0047474B" w:rsidP="0047474B">
            <w:pPr>
              <w:spacing w:line="276" w:lineRule="auto"/>
              <w:rPr>
                <w:i/>
                <w:iCs/>
                <w:color w:val="000000"/>
                <w:lang w:val="el-GR"/>
              </w:rPr>
            </w:pPr>
            <w:r w:rsidRPr="00EA4B70">
              <w:rPr>
                <w:i/>
                <w:iCs/>
                <w:color w:val="000000"/>
                <w:lang w:val="el-GR"/>
              </w:rPr>
              <w:t>χ</w:t>
            </w:r>
          </w:p>
        </w:tc>
        <w:tc>
          <w:tcPr>
            <w:tcW w:w="1456" w:type="dxa"/>
            <w:tcBorders>
              <w:top w:val="nil"/>
              <w:left w:val="nil"/>
              <w:bottom w:val="nil"/>
              <w:right w:val="nil"/>
            </w:tcBorders>
            <w:vAlign w:val="bottom"/>
          </w:tcPr>
          <w:p w14:paraId="0BD832C9" w14:textId="0585F31A" w:rsidR="0047474B" w:rsidRPr="0047474B" w:rsidRDefault="0047474B" w:rsidP="0047474B">
            <w:pPr>
              <w:spacing w:line="276" w:lineRule="auto"/>
              <w:jc w:val="right"/>
              <w:rPr>
                <w:color w:val="000000"/>
              </w:rPr>
            </w:pPr>
            <w:r w:rsidRPr="0047474B">
              <w:rPr>
                <w:color w:val="000000"/>
              </w:rPr>
              <w:t>0.097</w:t>
            </w:r>
          </w:p>
        </w:tc>
        <w:tc>
          <w:tcPr>
            <w:tcW w:w="1013" w:type="dxa"/>
            <w:tcBorders>
              <w:top w:val="nil"/>
              <w:left w:val="nil"/>
              <w:bottom w:val="nil"/>
              <w:right w:val="nil"/>
            </w:tcBorders>
            <w:vAlign w:val="bottom"/>
          </w:tcPr>
          <w:p w14:paraId="00211274" w14:textId="12D74F36" w:rsidR="0047474B" w:rsidRPr="0047474B" w:rsidRDefault="0047474B" w:rsidP="0047474B">
            <w:pPr>
              <w:spacing w:line="276" w:lineRule="auto"/>
              <w:jc w:val="right"/>
              <w:rPr>
                <w:b/>
                <w:bCs/>
                <w:color w:val="000000"/>
              </w:rPr>
            </w:pPr>
            <w:r w:rsidRPr="0047474B">
              <w:rPr>
                <w:color w:val="000000"/>
              </w:rPr>
              <w:t>0.15</w:t>
            </w:r>
            <w:r>
              <w:rPr>
                <w:color w:val="000000"/>
              </w:rPr>
              <w:t>0</w:t>
            </w:r>
          </w:p>
        </w:tc>
      </w:tr>
      <w:tr w:rsidR="0047474B" w:rsidRPr="00EA4B70" w14:paraId="439BDE53" w14:textId="77777777" w:rsidTr="00195BF9">
        <w:trPr>
          <w:jc w:val="center"/>
        </w:trPr>
        <w:tc>
          <w:tcPr>
            <w:tcW w:w="360" w:type="dxa"/>
            <w:vMerge/>
            <w:tcBorders>
              <w:left w:val="nil"/>
              <w:bottom w:val="single" w:sz="4" w:space="0" w:color="auto"/>
              <w:right w:val="nil"/>
            </w:tcBorders>
            <w:vAlign w:val="center"/>
          </w:tcPr>
          <w:p w14:paraId="216D52FE" w14:textId="77777777" w:rsidR="0047474B" w:rsidRPr="00EA4B70" w:rsidRDefault="0047474B" w:rsidP="0047474B">
            <w:pPr>
              <w:spacing w:line="276" w:lineRule="auto"/>
              <w:rPr>
                <w:b/>
                <w:bCs/>
                <w:i/>
                <w:iCs/>
                <w:color w:val="000000"/>
              </w:rPr>
            </w:pPr>
          </w:p>
        </w:tc>
        <w:tc>
          <w:tcPr>
            <w:tcW w:w="1843" w:type="dxa"/>
            <w:tcBorders>
              <w:top w:val="nil"/>
              <w:left w:val="nil"/>
              <w:bottom w:val="single" w:sz="4" w:space="0" w:color="auto"/>
              <w:right w:val="nil"/>
            </w:tcBorders>
            <w:vAlign w:val="center"/>
          </w:tcPr>
          <w:p w14:paraId="7A158CFF" w14:textId="1108496C" w:rsidR="0047474B" w:rsidRPr="00EA4B70" w:rsidRDefault="0047474B" w:rsidP="0047474B">
            <w:pPr>
              <w:spacing w:line="276" w:lineRule="auto"/>
              <w:rPr>
                <w:i/>
                <w:iCs/>
                <w:color w:val="000000"/>
                <w:lang w:val="el-GR"/>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single" w:sz="4" w:space="0" w:color="auto"/>
              <w:right w:val="nil"/>
            </w:tcBorders>
            <w:vAlign w:val="bottom"/>
          </w:tcPr>
          <w:p w14:paraId="27CF11B8" w14:textId="7E634F0B" w:rsidR="0047474B" w:rsidRPr="0047474B" w:rsidRDefault="0047474B" w:rsidP="0047474B">
            <w:pPr>
              <w:spacing w:line="276" w:lineRule="auto"/>
              <w:jc w:val="right"/>
              <w:rPr>
                <w:color w:val="000000"/>
              </w:rPr>
            </w:pPr>
            <w:r w:rsidRPr="0047474B">
              <w:rPr>
                <w:color w:val="000000"/>
              </w:rPr>
              <w:t>-0.303</w:t>
            </w:r>
          </w:p>
        </w:tc>
        <w:tc>
          <w:tcPr>
            <w:tcW w:w="1013" w:type="dxa"/>
            <w:tcBorders>
              <w:top w:val="nil"/>
              <w:left w:val="nil"/>
              <w:bottom w:val="single" w:sz="4" w:space="0" w:color="auto"/>
              <w:right w:val="nil"/>
            </w:tcBorders>
            <w:vAlign w:val="bottom"/>
          </w:tcPr>
          <w:p w14:paraId="4DE775B7" w14:textId="173A8F2D" w:rsidR="0047474B" w:rsidRPr="0047474B" w:rsidRDefault="0047474B" w:rsidP="0047474B">
            <w:pPr>
              <w:spacing w:line="276" w:lineRule="auto"/>
              <w:jc w:val="right"/>
              <w:rPr>
                <w:b/>
                <w:bCs/>
                <w:color w:val="000000"/>
              </w:rPr>
            </w:pPr>
            <w:r w:rsidRPr="0047474B">
              <w:rPr>
                <w:b/>
                <w:bCs/>
                <w:color w:val="000000"/>
              </w:rPr>
              <w:t>&lt;0.001</w:t>
            </w:r>
          </w:p>
        </w:tc>
      </w:tr>
      <w:tr w:rsidR="0047474B" w:rsidRPr="00EA4B70" w14:paraId="6BD95C9E" w14:textId="77777777" w:rsidTr="00195BF9">
        <w:trPr>
          <w:jc w:val="center"/>
        </w:trPr>
        <w:tc>
          <w:tcPr>
            <w:tcW w:w="3659" w:type="dxa"/>
            <w:gridSpan w:val="3"/>
            <w:tcBorders>
              <w:top w:val="single" w:sz="4" w:space="0" w:color="auto"/>
              <w:left w:val="nil"/>
              <w:bottom w:val="nil"/>
              <w:right w:val="nil"/>
            </w:tcBorders>
            <w:vAlign w:val="center"/>
          </w:tcPr>
          <w:p w14:paraId="7315487C" w14:textId="2B606DB9" w:rsidR="0047474B" w:rsidRPr="00195BF9" w:rsidRDefault="0047474B" w:rsidP="0047474B">
            <w:pPr>
              <w:spacing w:line="276" w:lineRule="auto"/>
              <w:rPr>
                <w:b/>
                <w:bCs/>
                <w:color w:val="000000"/>
              </w:rPr>
            </w:pPr>
            <w:r w:rsidRPr="00195BF9">
              <w:rPr>
                <w:b/>
                <w:bCs/>
                <w:i/>
                <w:iCs/>
                <w:color w:val="000000"/>
              </w:rPr>
              <w:t>M</w:t>
            </w:r>
            <w:r w:rsidRPr="00195BF9">
              <w:rPr>
                <w:b/>
                <w:bCs/>
                <w:color w:val="000000"/>
                <w:vertAlign w:val="subscript"/>
              </w:rPr>
              <w:t>area</w:t>
            </w:r>
            <w:r w:rsidRPr="00195BF9">
              <w:rPr>
                <w:b/>
                <w:bCs/>
                <w:color w:val="000000"/>
              </w:rPr>
              <w:t xml:space="preserve"> (</w:t>
            </w:r>
            <w:r w:rsidRPr="00195BF9">
              <w:rPr>
                <w:b/>
                <w:bCs/>
                <w:i/>
                <w:iCs/>
                <w:color w:val="000000"/>
              </w:rPr>
              <w:t>R</w:t>
            </w:r>
            <w:r w:rsidRPr="00195BF9">
              <w:rPr>
                <w:b/>
                <w:bCs/>
                <w:color w:val="000000"/>
                <w:vertAlign w:val="superscript"/>
              </w:rPr>
              <w:t>2</w:t>
            </w:r>
            <w:r w:rsidRPr="00195BF9">
              <w:rPr>
                <w:b/>
                <w:bCs/>
                <w:color w:val="000000"/>
                <w:vertAlign w:val="subscript"/>
              </w:rPr>
              <w:t>c</w:t>
            </w:r>
            <w:r w:rsidRPr="00195BF9">
              <w:rPr>
                <w:b/>
                <w:bCs/>
                <w:color w:val="000000"/>
              </w:rPr>
              <w:t xml:space="preserve"> =</w:t>
            </w:r>
            <w:r w:rsidRPr="00195BF9">
              <w:rPr>
                <w:b/>
                <w:bCs/>
                <w:color w:val="000000"/>
              </w:rPr>
              <w:t xml:space="preserve"> 0.</w:t>
            </w:r>
            <w:r w:rsidRPr="00195BF9">
              <w:rPr>
                <w:b/>
                <w:bCs/>
                <w:color w:val="000000"/>
              </w:rPr>
              <w:t>80)</w:t>
            </w:r>
          </w:p>
        </w:tc>
        <w:tc>
          <w:tcPr>
            <w:tcW w:w="1013" w:type="dxa"/>
            <w:tcBorders>
              <w:top w:val="single" w:sz="4" w:space="0" w:color="auto"/>
              <w:left w:val="nil"/>
              <w:bottom w:val="nil"/>
              <w:right w:val="nil"/>
            </w:tcBorders>
            <w:vAlign w:val="center"/>
          </w:tcPr>
          <w:p w14:paraId="128AA49A" w14:textId="77777777" w:rsidR="0047474B" w:rsidRPr="00DA56AF" w:rsidRDefault="0047474B" w:rsidP="00E765AB">
            <w:pPr>
              <w:spacing w:line="276" w:lineRule="auto"/>
              <w:jc w:val="right"/>
              <w:rPr>
                <w:b/>
                <w:bCs/>
                <w:color w:val="000000"/>
              </w:rPr>
            </w:pPr>
          </w:p>
        </w:tc>
      </w:tr>
      <w:tr w:rsidR="0047474B" w:rsidRPr="00EA4B70" w14:paraId="0AEB23D4" w14:textId="77777777" w:rsidTr="00195BF9">
        <w:trPr>
          <w:jc w:val="center"/>
        </w:trPr>
        <w:tc>
          <w:tcPr>
            <w:tcW w:w="360" w:type="dxa"/>
            <w:tcBorders>
              <w:top w:val="nil"/>
              <w:left w:val="nil"/>
              <w:bottom w:val="single" w:sz="4" w:space="0" w:color="auto"/>
              <w:right w:val="nil"/>
            </w:tcBorders>
            <w:vAlign w:val="center"/>
          </w:tcPr>
          <w:p w14:paraId="567CA5C4" w14:textId="304CCC1A" w:rsidR="0047474B" w:rsidRPr="00EA4B70" w:rsidRDefault="0047474B" w:rsidP="0047474B">
            <w:pPr>
              <w:spacing w:line="276" w:lineRule="auto"/>
              <w:ind w:left="255"/>
              <w:rPr>
                <w:color w:val="000000"/>
              </w:rPr>
            </w:pPr>
          </w:p>
        </w:tc>
        <w:tc>
          <w:tcPr>
            <w:tcW w:w="1843" w:type="dxa"/>
            <w:tcBorders>
              <w:top w:val="nil"/>
              <w:left w:val="nil"/>
              <w:bottom w:val="single" w:sz="4" w:space="0" w:color="auto"/>
              <w:right w:val="nil"/>
            </w:tcBorders>
            <w:vAlign w:val="center"/>
          </w:tcPr>
          <w:p w14:paraId="06F04373" w14:textId="03FED337" w:rsidR="0047474B" w:rsidRPr="00EA4B70" w:rsidRDefault="0047474B" w:rsidP="0047474B">
            <w:pPr>
              <w:spacing w:line="276" w:lineRule="auto"/>
              <w:rPr>
                <w:i/>
                <w:iCs/>
                <w:color w:val="000000" w:themeColor="text1"/>
              </w:rPr>
            </w:pPr>
            <w:r w:rsidRPr="00EA4B70">
              <w:rPr>
                <w:i/>
                <w:iCs/>
                <w:color w:val="000000"/>
                <w:lang w:val="el-GR"/>
              </w:rPr>
              <w:t>χ</w:t>
            </w:r>
          </w:p>
        </w:tc>
        <w:tc>
          <w:tcPr>
            <w:tcW w:w="1456" w:type="dxa"/>
            <w:tcBorders>
              <w:top w:val="nil"/>
              <w:left w:val="nil"/>
              <w:bottom w:val="single" w:sz="4" w:space="0" w:color="auto"/>
              <w:right w:val="nil"/>
            </w:tcBorders>
            <w:vAlign w:val="bottom"/>
          </w:tcPr>
          <w:p w14:paraId="4A58394A" w14:textId="1ADAAB25" w:rsidR="0047474B" w:rsidRPr="0047474B" w:rsidRDefault="0047474B" w:rsidP="0047474B">
            <w:pPr>
              <w:spacing w:line="276" w:lineRule="auto"/>
              <w:jc w:val="right"/>
              <w:rPr>
                <w:color w:val="000000"/>
              </w:rPr>
            </w:pPr>
            <w:r w:rsidRPr="0047474B">
              <w:rPr>
                <w:color w:val="000000"/>
              </w:rPr>
              <w:t>-0.372</w:t>
            </w:r>
          </w:p>
        </w:tc>
        <w:tc>
          <w:tcPr>
            <w:tcW w:w="1013" w:type="dxa"/>
            <w:tcBorders>
              <w:top w:val="nil"/>
              <w:left w:val="nil"/>
              <w:bottom w:val="single" w:sz="4" w:space="0" w:color="auto"/>
              <w:right w:val="nil"/>
            </w:tcBorders>
            <w:vAlign w:val="bottom"/>
          </w:tcPr>
          <w:p w14:paraId="359AB3A9" w14:textId="4585BD68" w:rsidR="0047474B" w:rsidRPr="0047474B" w:rsidRDefault="0047474B" w:rsidP="0047474B">
            <w:pPr>
              <w:spacing w:line="276" w:lineRule="auto"/>
              <w:jc w:val="right"/>
              <w:rPr>
                <w:b/>
                <w:bCs/>
                <w:i/>
                <w:iCs/>
                <w:color w:val="000000"/>
              </w:rPr>
            </w:pPr>
            <w:r w:rsidRPr="0047474B">
              <w:rPr>
                <w:b/>
                <w:bCs/>
                <w:color w:val="000000"/>
              </w:rPr>
              <w:t>&lt;0.001</w:t>
            </w:r>
          </w:p>
        </w:tc>
      </w:tr>
      <w:tr w:rsidR="0047474B" w:rsidRPr="00EA4B70" w14:paraId="4931FD57" w14:textId="77777777" w:rsidTr="00195BF9">
        <w:trPr>
          <w:jc w:val="center"/>
        </w:trPr>
        <w:tc>
          <w:tcPr>
            <w:tcW w:w="3659" w:type="dxa"/>
            <w:gridSpan w:val="3"/>
            <w:tcBorders>
              <w:top w:val="single" w:sz="4" w:space="0" w:color="auto"/>
              <w:left w:val="nil"/>
              <w:bottom w:val="nil"/>
              <w:right w:val="nil"/>
            </w:tcBorders>
            <w:vAlign w:val="center"/>
          </w:tcPr>
          <w:p w14:paraId="6A25A1E7" w14:textId="12E84436" w:rsidR="0047474B" w:rsidRPr="00195BF9" w:rsidRDefault="0047474B" w:rsidP="0047474B">
            <w:pPr>
              <w:spacing w:line="276" w:lineRule="auto"/>
              <w:rPr>
                <w:b/>
                <w:bCs/>
                <w:color w:val="000000" w:themeColor="text1"/>
              </w:rPr>
            </w:pPr>
            <w:r w:rsidRPr="00195BF9">
              <w:rPr>
                <w:b/>
                <w:bCs/>
                <w:i/>
                <w:iCs/>
                <w:color w:val="000000"/>
                <w:lang w:val="el-GR"/>
              </w:rPr>
              <w:t>χ</w:t>
            </w:r>
            <w:r w:rsidRPr="00195BF9">
              <w:rPr>
                <w:b/>
                <w:bCs/>
                <w:color w:val="000000"/>
              </w:rPr>
              <w:t xml:space="preserve"> (R</w:t>
            </w:r>
            <w:r w:rsidRPr="00195BF9">
              <w:rPr>
                <w:b/>
                <w:bCs/>
                <w:color w:val="000000"/>
                <w:vertAlign w:val="superscript"/>
              </w:rPr>
              <w:t>2</w:t>
            </w:r>
            <w:r w:rsidRPr="00195BF9">
              <w:rPr>
                <w:b/>
                <w:bCs/>
                <w:color w:val="000000"/>
                <w:vertAlign w:val="subscript"/>
              </w:rPr>
              <w:t>c</w:t>
            </w:r>
            <w:r w:rsidRPr="00195BF9">
              <w:rPr>
                <w:b/>
                <w:bCs/>
                <w:color w:val="000000"/>
              </w:rPr>
              <w:t xml:space="preserve"> = 0.92)</w:t>
            </w:r>
          </w:p>
        </w:tc>
        <w:tc>
          <w:tcPr>
            <w:tcW w:w="1013" w:type="dxa"/>
            <w:tcBorders>
              <w:top w:val="single" w:sz="4" w:space="0" w:color="auto"/>
              <w:left w:val="nil"/>
              <w:bottom w:val="nil"/>
              <w:right w:val="nil"/>
            </w:tcBorders>
            <w:vAlign w:val="bottom"/>
          </w:tcPr>
          <w:p w14:paraId="40C10D8F" w14:textId="77777777" w:rsidR="0047474B" w:rsidRPr="00DA56AF" w:rsidRDefault="0047474B" w:rsidP="00DA56AF">
            <w:pPr>
              <w:spacing w:line="276" w:lineRule="auto"/>
              <w:jc w:val="right"/>
              <w:rPr>
                <w:b/>
                <w:bCs/>
                <w:color w:val="000000"/>
              </w:rPr>
            </w:pPr>
          </w:p>
        </w:tc>
      </w:tr>
      <w:tr w:rsidR="0047474B" w:rsidRPr="00EA4B70" w14:paraId="5810DD28" w14:textId="77777777" w:rsidTr="00195BF9">
        <w:trPr>
          <w:jc w:val="center"/>
        </w:trPr>
        <w:tc>
          <w:tcPr>
            <w:tcW w:w="360" w:type="dxa"/>
            <w:vMerge w:val="restart"/>
            <w:tcBorders>
              <w:top w:val="nil"/>
              <w:left w:val="nil"/>
              <w:right w:val="nil"/>
            </w:tcBorders>
            <w:vAlign w:val="center"/>
          </w:tcPr>
          <w:p w14:paraId="0CE26D4F" w14:textId="20156D5D" w:rsidR="0047474B" w:rsidRPr="00EA4B70" w:rsidRDefault="0047474B" w:rsidP="0047474B">
            <w:pPr>
              <w:spacing w:line="276" w:lineRule="auto"/>
              <w:rPr>
                <w:color w:val="000000"/>
              </w:rPr>
            </w:pPr>
          </w:p>
        </w:tc>
        <w:tc>
          <w:tcPr>
            <w:tcW w:w="1843" w:type="dxa"/>
            <w:tcBorders>
              <w:top w:val="nil"/>
              <w:left w:val="nil"/>
              <w:bottom w:val="nil"/>
              <w:right w:val="nil"/>
            </w:tcBorders>
            <w:vAlign w:val="bottom"/>
          </w:tcPr>
          <w:p w14:paraId="65881503" w14:textId="7B3FC1AB" w:rsidR="0047474B" w:rsidRPr="00E625B1" w:rsidRDefault="0047474B" w:rsidP="0047474B">
            <w:pPr>
              <w:spacing w:line="276" w:lineRule="auto"/>
              <w:rPr>
                <w:color w:val="000000"/>
              </w:rPr>
            </w:pPr>
            <w:r w:rsidRPr="00E625B1">
              <w:rPr>
                <w:i/>
                <w:iCs/>
                <w:color w:val="000000" w:themeColor="text1"/>
                <w:lang w:val="el-GR"/>
              </w:rPr>
              <w:t>β</w:t>
            </w:r>
          </w:p>
        </w:tc>
        <w:tc>
          <w:tcPr>
            <w:tcW w:w="1456" w:type="dxa"/>
            <w:tcBorders>
              <w:top w:val="nil"/>
              <w:left w:val="nil"/>
              <w:bottom w:val="nil"/>
              <w:right w:val="nil"/>
            </w:tcBorders>
            <w:vAlign w:val="bottom"/>
          </w:tcPr>
          <w:p w14:paraId="309AFF77" w14:textId="05087C7C" w:rsidR="0047474B" w:rsidRPr="0047474B" w:rsidRDefault="0047474B" w:rsidP="0047474B">
            <w:pPr>
              <w:spacing w:line="276" w:lineRule="auto"/>
              <w:jc w:val="right"/>
              <w:rPr>
                <w:color w:val="000000"/>
              </w:rPr>
            </w:pPr>
            <w:r w:rsidRPr="0047474B">
              <w:rPr>
                <w:color w:val="000000"/>
              </w:rPr>
              <w:t>0.261</w:t>
            </w:r>
          </w:p>
        </w:tc>
        <w:tc>
          <w:tcPr>
            <w:tcW w:w="1013" w:type="dxa"/>
            <w:tcBorders>
              <w:top w:val="nil"/>
              <w:left w:val="nil"/>
              <w:bottom w:val="nil"/>
              <w:right w:val="nil"/>
            </w:tcBorders>
            <w:vAlign w:val="bottom"/>
          </w:tcPr>
          <w:p w14:paraId="454736DF" w14:textId="531904BC" w:rsidR="0047474B" w:rsidRPr="0047474B" w:rsidRDefault="0047474B" w:rsidP="0047474B">
            <w:pPr>
              <w:spacing w:line="276" w:lineRule="auto"/>
              <w:jc w:val="right"/>
              <w:rPr>
                <w:b/>
                <w:bCs/>
                <w:i/>
                <w:iCs/>
                <w:color w:val="000000"/>
              </w:rPr>
            </w:pPr>
            <w:r w:rsidRPr="0047474B">
              <w:rPr>
                <w:b/>
                <w:bCs/>
                <w:color w:val="000000"/>
              </w:rPr>
              <w:t>&lt;0.001</w:t>
            </w:r>
          </w:p>
        </w:tc>
      </w:tr>
      <w:tr w:rsidR="0047474B" w:rsidRPr="00EA4B70" w14:paraId="5830B29E" w14:textId="77777777" w:rsidTr="00195BF9">
        <w:trPr>
          <w:jc w:val="center"/>
        </w:trPr>
        <w:tc>
          <w:tcPr>
            <w:tcW w:w="360" w:type="dxa"/>
            <w:vMerge/>
            <w:tcBorders>
              <w:left w:val="nil"/>
              <w:bottom w:val="single" w:sz="4" w:space="0" w:color="auto"/>
              <w:right w:val="nil"/>
            </w:tcBorders>
            <w:vAlign w:val="center"/>
          </w:tcPr>
          <w:p w14:paraId="5CDCA156" w14:textId="77777777" w:rsidR="0047474B" w:rsidRPr="00EA4B70" w:rsidRDefault="0047474B" w:rsidP="0047474B">
            <w:pPr>
              <w:spacing w:line="276" w:lineRule="auto"/>
              <w:rPr>
                <w:color w:val="000000" w:themeColor="text1"/>
              </w:rPr>
            </w:pPr>
          </w:p>
        </w:tc>
        <w:tc>
          <w:tcPr>
            <w:tcW w:w="1843" w:type="dxa"/>
            <w:tcBorders>
              <w:top w:val="nil"/>
              <w:left w:val="nil"/>
              <w:bottom w:val="single" w:sz="4" w:space="0" w:color="auto"/>
              <w:right w:val="nil"/>
            </w:tcBorders>
            <w:vAlign w:val="bottom"/>
          </w:tcPr>
          <w:p w14:paraId="17264A91" w14:textId="4599936C" w:rsidR="0047474B" w:rsidRPr="00EA4B70" w:rsidRDefault="0047474B" w:rsidP="0047474B">
            <w:pPr>
              <w:spacing w:line="276" w:lineRule="auto"/>
              <w:rPr>
                <w:i/>
                <w:iCs/>
                <w:color w:val="000000"/>
              </w:rPr>
            </w:pPr>
            <w:r w:rsidRPr="00EA4B70">
              <w:rPr>
                <w:i/>
                <w:iCs/>
                <w:color w:val="000000"/>
              </w:rPr>
              <w:t>VPD</w:t>
            </w:r>
            <w:r w:rsidRPr="00EA4B70">
              <w:rPr>
                <w:color w:val="000000"/>
                <w:vertAlign w:val="subscript"/>
              </w:rPr>
              <w:t>4</w:t>
            </w:r>
          </w:p>
        </w:tc>
        <w:tc>
          <w:tcPr>
            <w:tcW w:w="1456" w:type="dxa"/>
            <w:tcBorders>
              <w:top w:val="nil"/>
              <w:left w:val="nil"/>
              <w:bottom w:val="single" w:sz="4" w:space="0" w:color="auto"/>
              <w:right w:val="nil"/>
            </w:tcBorders>
            <w:vAlign w:val="bottom"/>
          </w:tcPr>
          <w:p w14:paraId="33076CDA" w14:textId="41E5A8DA" w:rsidR="0047474B" w:rsidRPr="0047474B" w:rsidRDefault="0047474B" w:rsidP="0047474B">
            <w:pPr>
              <w:spacing w:line="276" w:lineRule="auto"/>
              <w:jc w:val="right"/>
              <w:rPr>
                <w:color w:val="000000"/>
              </w:rPr>
            </w:pPr>
            <w:r w:rsidRPr="0047474B">
              <w:rPr>
                <w:color w:val="000000"/>
              </w:rPr>
              <w:t>-0.122</w:t>
            </w:r>
          </w:p>
        </w:tc>
        <w:tc>
          <w:tcPr>
            <w:tcW w:w="1013" w:type="dxa"/>
            <w:tcBorders>
              <w:top w:val="nil"/>
              <w:left w:val="nil"/>
              <w:bottom w:val="single" w:sz="4" w:space="0" w:color="auto"/>
              <w:right w:val="nil"/>
            </w:tcBorders>
            <w:vAlign w:val="bottom"/>
          </w:tcPr>
          <w:p w14:paraId="3EE7A84F" w14:textId="60BF6326" w:rsidR="0047474B" w:rsidRPr="0047474B" w:rsidRDefault="0047474B" w:rsidP="0047474B">
            <w:pPr>
              <w:spacing w:line="276" w:lineRule="auto"/>
              <w:jc w:val="right"/>
              <w:rPr>
                <w:b/>
                <w:bCs/>
                <w:color w:val="000000"/>
              </w:rPr>
            </w:pPr>
            <w:r w:rsidRPr="0047474B">
              <w:rPr>
                <w:b/>
                <w:bCs/>
                <w:color w:val="000000"/>
              </w:rPr>
              <w:t>&lt;0.001</w:t>
            </w:r>
          </w:p>
        </w:tc>
      </w:tr>
      <w:tr w:rsidR="0047474B" w:rsidRPr="00EA4B70" w14:paraId="10D3774B" w14:textId="77777777" w:rsidTr="00195BF9">
        <w:trPr>
          <w:jc w:val="center"/>
        </w:trPr>
        <w:tc>
          <w:tcPr>
            <w:tcW w:w="3659" w:type="dxa"/>
            <w:gridSpan w:val="3"/>
            <w:tcBorders>
              <w:top w:val="single" w:sz="4" w:space="0" w:color="auto"/>
              <w:left w:val="nil"/>
              <w:bottom w:val="nil"/>
              <w:right w:val="nil"/>
            </w:tcBorders>
            <w:vAlign w:val="center"/>
          </w:tcPr>
          <w:p w14:paraId="7F93668B" w14:textId="06DC6BF3" w:rsidR="0047474B" w:rsidRPr="00195BF9" w:rsidRDefault="0047474B" w:rsidP="0047474B">
            <w:pPr>
              <w:spacing w:line="276" w:lineRule="auto"/>
              <w:rPr>
                <w:b/>
                <w:bCs/>
                <w:color w:val="000000"/>
              </w:rPr>
            </w:pPr>
            <w:r w:rsidRPr="00195BF9">
              <w:rPr>
                <w:b/>
                <w:bCs/>
                <w:i/>
                <w:iCs/>
                <w:color w:val="000000" w:themeColor="text1"/>
                <w:lang w:val="el-GR"/>
              </w:rPr>
              <w:t>β</w:t>
            </w:r>
            <w:r w:rsidRPr="00195BF9">
              <w:rPr>
                <w:b/>
                <w:bCs/>
                <w:color w:val="000000" w:themeColor="text1"/>
              </w:rPr>
              <w:t xml:space="preserve"> </w:t>
            </w:r>
            <w:r w:rsidRPr="00195BF9">
              <w:rPr>
                <w:b/>
                <w:bCs/>
                <w:color w:val="000000"/>
              </w:rPr>
              <w:t>(R</w:t>
            </w:r>
            <w:r w:rsidRPr="00195BF9">
              <w:rPr>
                <w:b/>
                <w:bCs/>
                <w:color w:val="000000"/>
                <w:vertAlign w:val="superscript"/>
              </w:rPr>
              <w:t>2</w:t>
            </w:r>
            <w:r w:rsidRPr="00195BF9">
              <w:rPr>
                <w:b/>
                <w:bCs/>
                <w:color w:val="000000"/>
                <w:vertAlign w:val="subscript"/>
              </w:rPr>
              <w:t>c</w:t>
            </w:r>
            <w:r w:rsidRPr="00195BF9">
              <w:rPr>
                <w:b/>
                <w:bCs/>
                <w:color w:val="000000"/>
              </w:rPr>
              <w:t xml:space="preserve"> = 0.</w:t>
            </w:r>
            <w:r w:rsidRPr="00195BF9">
              <w:rPr>
                <w:b/>
                <w:bCs/>
                <w:color w:val="000000"/>
              </w:rPr>
              <w:t>41</w:t>
            </w:r>
            <w:r w:rsidRPr="00195BF9">
              <w:rPr>
                <w:b/>
                <w:bCs/>
                <w:color w:val="000000"/>
              </w:rPr>
              <w:t>)</w:t>
            </w:r>
          </w:p>
        </w:tc>
        <w:tc>
          <w:tcPr>
            <w:tcW w:w="1013" w:type="dxa"/>
            <w:tcBorders>
              <w:top w:val="single" w:sz="4" w:space="0" w:color="auto"/>
              <w:left w:val="nil"/>
              <w:bottom w:val="nil"/>
              <w:right w:val="nil"/>
            </w:tcBorders>
            <w:vAlign w:val="bottom"/>
          </w:tcPr>
          <w:p w14:paraId="54D1D489" w14:textId="77777777" w:rsidR="0047474B" w:rsidRPr="00DA56AF" w:rsidRDefault="0047474B" w:rsidP="00DA56AF">
            <w:pPr>
              <w:spacing w:line="276" w:lineRule="auto"/>
              <w:jc w:val="right"/>
              <w:rPr>
                <w:b/>
                <w:bCs/>
                <w:color w:val="000000"/>
              </w:rPr>
            </w:pPr>
          </w:p>
        </w:tc>
      </w:tr>
      <w:tr w:rsidR="0047474B" w:rsidRPr="00EA4B70" w14:paraId="29FD2CBD" w14:textId="77777777" w:rsidTr="00195BF9">
        <w:trPr>
          <w:jc w:val="center"/>
        </w:trPr>
        <w:tc>
          <w:tcPr>
            <w:tcW w:w="360" w:type="dxa"/>
            <w:vMerge w:val="restart"/>
            <w:tcBorders>
              <w:top w:val="nil"/>
              <w:left w:val="nil"/>
              <w:right w:val="nil"/>
            </w:tcBorders>
            <w:vAlign w:val="center"/>
          </w:tcPr>
          <w:p w14:paraId="71D9C5AB" w14:textId="20242404" w:rsidR="0047474B" w:rsidRPr="00EA4B70" w:rsidRDefault="0047474B" w:rsidP="0047474B">
            <w:pPr>
              <w:spacing w:line="276" w:lineRule="auto"/>
              <w:rPr>
                <w:color w:val="000000"/>
              </w:rPr>
            </w:pPr>
          </w:p>
        </w:tc>
        <w:tc>
          <w:tcPr>
            <w:tcW w:w="1843" w:type="dxa"/>
            <w:tcBorders>
              <w:top w:val="nil"/>
              <w:left w:val="nil"/>
              <w:bottom w:val="nil"/>
              <w:right w:val="nil"/>
            </w:tcBorders>
            <w:vAlign w:val="center"/>
          </w:tcPr>
          <w:p w14:paraId="4A8116F3" w14:textId="1B364E7B" w:rsidR="0047474B" w:rsidRPr="00EA4B70" w:rsidRDefault="0047474B" w:rsidP="0047474B">
            <w:pPr>
              <w:spacing w:line="276" w:lineRule="auto"/>
              <w:rPr>
                <w:i/>
                <w:iCs/>
                <w:color w:val="000000" w:themeColor="text1"/>
              </w:rPr>
            </w:pPr>
            <w:r w:rsidRPr="00EA4B70">
              <w:rPr>
                <w:i/>
                <w:iCs/>
                <w:color w:val="000000"/>
              </w:rPr>
              <w:t>Soil N</w:t>
            </w:r>
          </w:p>
        </w:tc>
        <w:tc>
          <w:tcPr>
            <w:tcW w:w="1456" w:type="dxa"/>
            <w:tcBorders>
              <w:top w:val="nil"/>
              <w:left w:val="nil"/>
              <w:bottom w:val="nil"/>
              <w:right w:val="nil"/>
            </w:tcBorders>
            <w:vAlign w:val="bottom"/>
          </w:tcPr>
          <w:p w14:paraId="555A3C6C" w14:textId="763045F8" w:rsidR="0047474B" w:rsidRPr="0047474B" w:rsidRDefault="0047474B" w:rsidP="0047474B">
            <w:pPr>
              <w:spacing w:line="276" w:lineRule="auto"/>
              <w:jc w:val="right"/>
              <w:rPr>
                <w:b/>
                <w:bCs/>
                <w:color w:val="000000"/>
              </w:rPr>
            </w:pPr>
            <w:r w:rsidRPr="0047474B">
              <w:rPr>
                <w:color w:val="000000"/>
              </w:rPr>
              <w:t>-0.201</w:t>
            </w:r>
          </w:p>
        </w:tc>
        <w:tc>
          <w:tcPr>
            <w:tcW w:w="1013" w:type="dxa"/>
            <w:tcBorders>
              <w:top w:val="nil"/>
              <w:left w:val="nil"/>
              <w:bottom w:val="nil"/>
              <w:right w:val="nil"/>
            </w:tcBorders>
            <w:vAlign w:val="bottom"/>
          </w:tcPr>
          <w:p w14:paraId="01CCD467" w14:textId="58A9A140" w:rsidR="0047474B" w:rsidRPr="0047474B" w:rsidRDefault="0047474B" w:rsidP="0047474B">
            <w:pPr>
              <w:spacing w:line="276" w:lineRule="auto"/>
              <w:jc w:val="right"/>
              <w:rPr>
                <w:b/>
                <w:bCs/>
                <w:i/>
                <w:iCs/>
                <w:color w:val="000000"/>
              </w:rPr>
            </w:pPr>
            <w:r w:rsidRPr="0047474B">
              <w:rPr>
                <w:b/>
                <w:bCs/>
                <w:color w:val="000000"/>
              </w:rPr>
              <w:t>&lt;0.001</w:t>
            </w:r>
          </w:p>
        </w:tc>
      </w:tr>
      <w:tr w:rsidR="0047474B" w:rsidRPr="00EA4B70" w14:paraId="1A2887BF" w14:textId="77777777" w:rsidTr="00195BF9">
        <w:trPr>
          <w:jc w:val="center"/>
        </w:trPr>
        <w:tc>
          <w:tcPr>
            <w:tcW w:w="360" w:type="dxa"/>
            <w:vMerge/>
            <w:tcBorders>
              <w:left w:val="nil"/>
              <w:right w:val="nil"/>
            </w:tcBorders>
            <w:vAlign w:val="bottom"/>
          </w:tcPr>
          <w:p w14:paraId="70AA26C7" w14:textId="77777777" w:rsidR="0047474B" w:rsidRPr="00EA4B70" w:rsidRDefault="0047474B" w:rsidP="0047474B">
            <w:pPr>
              <w:spacing w:line="276" w:lineRule="auto"/>
              <w:rPr>
                <w:color w:val="000000" w:themeColor="text1"/>
              </w:rPr>
            </w:pPr>
          </w:p>
        </w:tc>
        <w:tc>
          <w:tcPr>
            <w:tcW w:w="1843" w:type="dxa"/>
            <w:tcBorders>
              <w:top w:val="nil"/>
              <w:left w:val="nil"/>
              <w:bottom w:val="nil"/>
              <w:right w:val="nil"/>
            </w:tcBorders>
            <w:vAlign w:val="center"/>
          </w:tcPr>
          <w:p w14:paraId="4A9E8226" w14:textId="3E534680" w:rsidR="0047474B" w:rsidRPr="00EA4B70" w:rsidRDefault="0047474B" w:rsidP="0047474B">
            <w:pPr>
              <w:spacing w:line="276" w:lineRule="auto"/>
              <w:rPr>
                <w:i/>
                <w:iCs/>
                <w:color w:val="000000" w:themeColor="text1"/>
              </w:rPr>
            </w:pPr>
            <w:r w:rsidRPr="00EA4B70">
              <w:rPr>
                <w:i/>
                <w:iCs/>
                <w:color w:val="000000"/>
              </w:rPr>
              <w:t>SM</w:t>
            </w:r>
            <w:r>
              <w:rPr>
                <w:color w:val="000000"/>
                <w:vertAlign w:val="subscript"/>
              </w:rPr>
              <w:t>2</w:t>
            </w:r>
          </w:p>
        </w:tc>
        <w:tc>
          <w:tcPr>
            <w:tcW w:w="1456" w:type="dxa"/>
            <w:tcBorders>
              <w:top w:val="nil"/>
              <w:left w:val="nil"/>
              <w:bottom w:val="nil"/>
              <w:right w:val="nil"/>
            </w:tcBorders>
            <w:vAlign w:val="bottom"/>
          </w:tcPr>
          <w:p w14:paraId="3DF3CE56" w14:textId="4270B2D7" w:rsidR="0047474B" w:rsidRPr="0047474B" w:rsidRDefault="0047474B" w:rsidP="0047474B">
            <w:pPr>
              <w:spacing w:line="276" w:lineRule="auto"/>
              <w:jc w:val="right"/>
              <w:rPr>
                <w:b/>
                <w:bCs/>
                <w:color w:val="000000"/>
              </w:rPr>
            </w:pPr>
            <w:r w:rsidRPr="0047474B">
              <w:rPr>
                <w:color w:val="000000"/>
              </w:rPr>
              <w:t>-0.048</w:t>
            </w:r>
          </w:p>
        </w:tc>
        <w:tc>
          <w:tcPr>
            <w:tcW w:w="1013" w:type="dxa"/>
            <w:tcBorders>
              <w:top w:val="nil"/>
              <w:left w:val="nil"/>
              <w:bottom w:val="nil"/>
              <w:right w:val="nil"/>
            </w:tcBorders>
            <w:vAlign w:val="bottom"/>
          </w:tcPr>
          <w:p w14:paraId="4D3F8D9C" w14:textId="5985A75B" w:rsidR="0047474B" w:rsidRPr="0047474B" w:rsidRDefault="0047474B" w:rsidP="0047474B">
            <w:pPr>
              <w:spacing w:line="276" w:lineRule="auto"/>
              <w:jc w:val="right"/>
              <w:rPr>
                <w:b/>
                <w:bCs/>
                <w:i/>
                <w:iCs/>
                <w:color w:val="000000"/>
              </w:rPr>
            </w:pPr>
            <w:r w:rsidRPr="0047474B">
              <w:rPr>
                <w:color w:val="000000"/>
              </w:rPr>
              <w:t>0.332</w:t>
            </w:r>
          </w:p>
        </w:tc>
      </w:tr>
      <w:tr w:rsidR="0047474B" w:rsidRPr="00EA4B70" w14:paraId="6B87AA05" w14:textId="77777777" w:rsidTr="00195BF9">
        <w:trPr>
          <w:jc w:val="center"/>
        </w:trPr>
        <w:tc>
          <w:tcPr>
            <w:tcW w:w="360" w:type="dxa"/>
            <w:vMerge/>
            <w:tcBorders>
              <w:left w:val="nil"/>
              <w:right w:val="nil"/>
            </w:tcBorders>
            <w:vAlign w:val="bottom"/>
          </w:tcPr>
          <w:p w14:paraId="1FEC5759" w14:textId="77777777" w:rsidR="0047474B" w:rsidRPr="00EA4B70" w:rsidRDefault="0047474B" w:rsidP="0047474B">
            <w:pPr>
              <w:spacing w:line="276" w:lineRule="auto"/>
              <w:rPr>
                <w:color w:val="000000" w:themeColor="text1"/>
              </w:rPr>
            </w:pPr>
          </w:p>
        </w:tc>
        <w:tc>
          <w:tcPr>
            <w:tcW w:w="1843" w:type="dxa"/>
            <w:tcBorders>
              <w:top w:val="nil"/>
              <w:left w:val="nil"/>
              <w:bottom w:val="nil"/>
              <w:right w:val="nil"/>
            </w:tcBorders>
            <w:vAlign w:val="center"/>
          </w:tcPr>
          <w:p w14:paraId="48DFA435" w14:textId="6C76A967" w:rsidR="0047474B" w:rsidRPr="00EA4B70" w:rsidRDefault="0047474B" w:rsidP="0047474B">
            <w:pPr>
              <w:spacing w:line="276" w:lineRule="auto"/>
              <w:rPr>
                <w:i/>
                <w:iCs/>
                <w:color w:val="000000" w:themeColor="text1"/>
              </w:rPr>
            </w:pPr>
            <w:r w:rsidRPr="00EA4B70">
              <w:rPr>
                <w:i/>
                <w:iCs/>
                <w:color w:val="000000"/>
              </w:rPr>
              <w:t>Photo. pathway</w:t>
            </w:r>
          </w:p>
        </w:tc>
        <w:tc>
          <w:tcPr>
            <w:tcW w:w="1456" w:type="dxa"/>
            <w:tcBorders>
              <w:top w:val="nil"/>
              <w:left w:val="nil"/>
              <w:bottom w:val="nil"/>
              <w:right w:val="nil"/>
            </w:tcBorders>
            <w:vAlign w:val="bottom"/>
          </w:tcPr>
          <w:p w14:paraId="46AB6BE8" w14:textId="103C671A" w:rsidR="0047474B" w:rsidRPr="0047474B" w:rsidRDefault="0047474B" w:rsidP="0047474B">
            <w:pPr>
              <w:spacing w:line="276" w:lineRule="auto"/>
              <w:jc w:val="right"/>
              <w:rPr>
                <w:b/>
                <w:bCs/>
                <w:color w:val="000000"/>
              </w:rPr>
            </w:pPr>
            <w:r w:rsidRPr="0047474B">
              <w:rPr>
                <w:color w:val="000000"/>
              </w:rPr>
              <w:t>0.49</w:t>
            </w:r>
            <w:r>
              <w:rPr>
                <w:color w:val="000000"/>
              </w:rPr>
              <w:t>0</w:t>
            </w:r>
          </w:p>
        </w:tc>
        <w:tc>
          <w:tcPr>
            <w:tcW w:w="1013" w:type="dxa"/>
            <w:tcBorders>
              <w:top w:val="nil"/>
              <w:left w:val="nil"/>
              <w:bottom w:val="nil"/>
              <w:right w:val="nil"/>
            </w:tcBorders>
            <w:vAlign w:val="bottom"/>
          </w:tcPr>
          <w:p w14:paraId="39577747" w14:textId="35AD7CB7" w:rsidR="0047474B" w:rsidRPr="0047474B" w:rsidRDefault="0047474B" w:rsidP="0047474B">
            <w:pPr>
              <w:spacing w:line="276" w:lineRule="auto"/>
              <w:jc w:val="right"/>
              <w:rPr>
                <w:b/>
                <w:bCs/>
                <w:i/>
                <w:iCs/>
                <w:color w:val="000000"/>
              </w:rPr>
            </w:pPr>
            <w:r w:rsidRPr="0047474B">
              <w:rPr>
                <w:b/>
                <w:bCs/>
                <w:color w:val="000000"/>
              </w:rPr>
              <w:t>&lt;0.001</w:t>
            </w:r>
          </w:p>
        </w:tc>
      </w:tr>
      <w:tr w:rsidR="0047474B" w:rsidRPr="00EA4B70" w14:paraId="131C346E" w14:textId="77777777" w:rsidTr="00195BF9">
        <w:trPr>
          <w:jc w:val="center"/>
        </w:trPr>
        <w:tc>
          <w:tcPr>
            <w:tcW w:w="360" w:type="dxa"/>
            <w:vMerge/>
            <w:tcBorders>
              <w:left w:val="nil"/>
              <w:bottom w:val="single" w:sz="4" w:space="0" w:color="auto"/>
              <w:right w:val="nil"/>
            </w:tcBorders>
            <w:vAlign w:val="bottom"/>
          </w:tcPr>
          <w:p w14:paraId="4E9269BE" w14:textId="77777777" w:rsidR="0047474B" w:rsidRPr="00EA4B70" w:rsidRDefault="0047474B" w:rsidP="0047474B">
            <w:pPr>
              <w:spacing w:line="276" w:lineRule="auto"/>
              <w:rPr>
                <w:color w:val="000000" w:themeColor="text1"/>
              </w:rPr>
            </w:pPr>
          </w:p>
        </w:tc>
        <w:tc>
          <w:tcPr>
            <w:tcW w:w="1843" w:type="dxa"/>
            <w:tcBorders>
              <w:top w:val="nil"/>
              <w:left w:val="nil"/>
              <w:bottom w:val="single" w:sz="4" w:space="0" w:color="auto"/>
              <w:right w:val="nil"/>
            </w:tcBorders>
          </w:tcPr>
          <w:p w14:paraId="61EF7577" w14:textId="05CC0191" w:rsidR="0047474B" w:rsidRPr="00EA4B70" w:rsidRDefault="0047474B" w:rsidP="0047474B">
            <w:pPr>
              <w:spacing w:line="276" w:lineRule="auto"/>
              <w:rPr>
                <w:i/>
                <w:iCs/>
                <w:color w:val="000000" w:themeColor="text1"/>
              </w:rPr>
            </w:pPr>
            <w:r w:rsidRPr="00EA4B70">
              <w:rPr>
                <w:i/>
                <w:iCs/>
                <w:color w:val="000000" w:themeColor="text1"/>
              </w:rPr>
              <w:t>N-fixing ability</w:t>
            </w:r>
          </w:p>
        </w:tc>
        <w:tc>
          <w:tcPr>
            <w:tcW w:w="1456" w:type="dxa"/>
            <w:tcBorders>
              <w:top w:val="nil"/>
              <w:left w:val="nil"/>
              <w:bottom w:val="single" w:sz="4" w:space="0" w:color="auto"/>
              <w:right w:val="nil"/>
            </w:tcBorders>
            <w:vAlign w:val="bottom"/>
          </w:tcPr>
          <w:p w14:paraId="3A7A2F19" w14:textId="31F4D90C" w:rsidR="0047474B" w:rsidRPr="0047474B" w:rsidRDefault="0047474B" w:rsidP="0047474B">
            <w:pPr>
              <w:spacing w:line="276" w:lineRule="auto"/>
              <w:jc w:val="right"/>
              <w:rPr>
                <w:b/>
                <w:bCs/>
                <w:color w:val="000000"/>
              </w:rPr>
            </w:pPr>
            <w:r w:rsidRPr="0047474B">
              <w:rPr>
                <w:color w:val="000000"/>
              </w:rPr>
              <w:t>-0.053</w:t>
            </w:r>
          </w:p>
        </w:tc>
        <w:tc>
          <w:tcPr>
            <w:tcW w:w="1013" w:type="dxa"/>
            <w:tcBorders>
              <w:top w:val="nil"/>
              <w:left w:val="nil"/>
              <w:bottom w:val="single" w:sz="4" w:space="0" w:color="auto"/>
              <w:right w:val="nil"/>
            </w:tcBorders>
            <w:vAlign w:val="bottom"/>
          </w:tcPr>
          <w:p w14:paraId="7C6D95E4" w14:textId="7EA0FAAA" w:rsidR="0047474B" w:rsidRPr="0047474B" w:rsidRDefault="0047474B" w:rsidP="0047474B">
            <w:pPr>
              <w:spacing w:line="276" w:lineRule="auto"/>
              <w:jc w:val="right"/>
              <w:rPr>
                <w:b/>
                <w:bCs/>
                <w:i/>
                <w:iCs/>
                <w:color w:val="000000"/>
              </w:rPr>
            </w:pPr>
            <w:r w:rsidRPr="0047474B">
              <w:rPr>
                <w:color w:val="000000"/>
              </w:rPr>
              <w:t>0.546</w:t>
            </w:r>
          </w:p>
        </w:tc>
      </w:tr>
      <w:tr w:rsidR="0047474B" w:rsidRPr="00EA4B70" w14:paraId="0C085736" w14:textId="77777777" w:rsidTr="00195BF9">
        <w:trPr>
          <w:jc w:val="center"/>
        </w:trPr>
        <w:tc>
          <w:tcPr>
            <w:tcW w:w="3659" w:type="dxa"/>
            <w:gridSpan w:val="3"/>
            <w:tcBorders>
              <w:top w:val="single" w:sz="4" w:space="0" w:color="auto"/>
              <w:left w:val="nil"/>
              <w:bottom w:val="nil"/>
              <w:right w:val="nil"/>
            </w:tcBorders>
          </w:tcPr>
          <w:p w14:paraId="23A21582" w14:textId="0C6A5F58" w:rsidR="0047474B" w:rsidRPr="00195BF9" w:rsidRDefault="0047474B" w:rsidP="0047474B">
            <w:pPr>
              <w:spacing w:line="276" w:lineRule="auto"/>
              <w:rPr>
                <w:b/>
                <w:bCs/>
                <w:color w:val="000000"/>
              </w:rPr>
            </w:pPr>
            <w:r w:rsidRPr="00195BF9">
              <w:rPr>
                <w:b/>
                <w:bCs/>
                <w:i/>
                <w:iCs/>
                <w:color w:val="000000"/>
              </w:rPr>
              <w:t>Soil N</w:t>
            </w:r>
            <w:r w:rsidRPr="00195BF9">
              <w:rPr>
                <w:b/>
                <w:bCs/>
                <w:color w:val="000000" w:themeColor="text1"/>
              </w:rPr>
              <w:t xml:space="preserve"> </w:t>
            </w:r>
            <w:r w:rsidRPr="00195BF9">
              <w:rPr>
                <w:b/>
                <w:bCs/>
                <w:color w:val="000000"/>
              </w:rPr>
              <w:t>(R</w:t>
            </w:r>
            <w:r w:rsidRPr="00195BF9">
              <w:rPr>
                <w:b/>
                <w:bCs/>
                <w:color w:val="000000"/>
                <w:vertAlign w:val="superscript"/>
              </w:rPr>
              <w:t>2</w:t>
            </w:r>
            <w:r w:rsidRPr="00195BF9">
              <w:rPr>
                <w:b/>
                <w:bCs/>
                <w:color w:val="000000"/>
                <w:vertAlign w:val="subscript"/>
              </w:rPr>
              <w:t>c</w:t>
            </w:r>
            <w:r w:rsidRPr="00195BF9">
              <w:rPr>
                <w:b/>
                <w:bCs/>
                <w:color w:val="000000"/>
              </w:rPr>
              <w:t xml:space="preserve"> = 0.</w:t>
            </w:r>
            <w:r w:rsidRPr="00195BF9">
              <w:rPr>
                <w:b/>
                <w:bCs/>
                <w:color w:val="000000"/>
              </w:rPr>
              <w:t>39</w:t>
            </w:r>
            <w:r w:rsidRPr="00195BF9">
              <w:rPr>
                <w:b/>
                <w:bCs/>
                <w:color w:val="000000"/>
              </w:rPr>
              <w:t>)</w:t>
            </w:r>
          </w:p>
        </w:tc>
        <w:tc>
          <w:tcPr>
            <w:tcW w:w="1013" w:type="dxa"/>
            <w:tcBorders>
              <w:top w:val="single" w:sz="4" w:space="0" w:color="auto"/>
              <w:left w:val="nil"/>
              <w:bottom w:val="nil"/>
              <w:right w:val="nil"/>
            </w:tcBorders>
            <w:vAlign w:val="center"/>
          </w:tcPr>
          <w:p w14:paraId="1C1FD3AD" w14:textId="77777777" w:rsidR="0047474B" w:rsidRPr="00DA56AF" w:rsidRDefault="0047474B" w:rsidP="00DA56AF">
            <w:pPr>
              <w:spacing w:line="276" w:lineRule="auto"/>
              <w:jc w:val="right"/>
              <w:rPr>
                <w:b/>
                <w:bCs/>
                <w:color w:val="000000"/>
              </w:rPr>
            </w:pPr>
          </w:p>
        </w:tc>
      </w:tr>
      <w:tr w:rsidR="00DA56AF" w:rsidRPr="00EA4B70" w14:paraId="7602C4C0" w14:textId="77777777" w:rsidTr="00195BF9">
        <w:trPr>
          <w:jc w:val="center"/>
        </w:trPr>
        <w:tc>
          <w:tcPr>
            <w:tcW w:w="360" w:type="dxa"/>
            <w:tcBorders>
              <w:top w:val="nil"/>
              <w:left w:val="nil"/>
              <w:bottom w:val="single" w:sz="4" w:space="0" w:color="auto"/>
              <w:right w:val="nil"/>
            </w:tcBorders>
          </w:tcPr>
          <w:p w14:paraId="3C142951" w14:textId="3D525C8D" w:rsidR="00DA56AF" w:rsidRPr="00EA4B70" w:rsidRDefault="00DA56AF" w:rsidP="0047474B">
            <w:pPr>
              <w:spacing w:line="276" w:lineRule="auto"/>
              <w:rPr>
                <w:color w:val="000000"/>
              </w:rPr>
            </w:pPr>
          </w:p>
        </w:tc>
        <w:tc>
          <w:tcPr>
            <w:tcW w:w="1843" w:type="dxa"/>
            <w:tcBorders>
              <w:top w:val="nil"/>
              <w:left w:val="nil"/>
              <w:bottom w:val="single" w:sz="4" w:space="0" w:color="auto"/>
              <w:right w:val="nil"/>
            </w:tcBorders>
            <w:vAlign w:val="center"/>
          </w:tcPr>
          <w:p w14:paraId="6C81DB98" w14:textId="52BE581D"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6" w:type="dxa"/>
            <w:tcBorders>
              <w:top w:val="nil"/>
              <w:left w:val="nil"/>
              <w:bottom w:val="single" w:sz="4" w:space="0" w:color="auto"/>
              <w:right w:val="nil"/>
            </w:tcBorders>
            <w:vAlign w:val="center"/>
          </w:tcPr>
          <w:p w14:paraId="4CD247E2" w14:textId="06C5F2BC" w:rsidR="00DA56AF" w:rsidRPr="00DA56AF" w:rsidRDefault="00DA56AF" w:rsidP="00DA56AF">
            <w:pPr>
              <w:spacing w:line="276" w:lineRule="auto"/>
              <w:jc w:val="right"/>
              <w:rPr>
                <w:color w:val="000000"/>
              </w:rPr>
            </w:pPr>
            <w:r w:rsidRPr="00DA56AF">
              <w:rPr>
                <w:color w:val="000000"/>
              </w:rPr>
              <w:t>0.41</w:t>
            </w:r>
            <w:r>
              <w:rPr>
                <w:color w:val="000000"/>
              </w:rPr>
              <w:t>0</w:t>
            </w:r>
          </w:p>
        </w:tc>
        <w:tc>
          <w:tcPr>
            <w:tcW w:w="1013" w:type="dxa"/>
            <w:tcBorders>
              <w:top w:val="nil"/>
              <w:left w:val="nil"/>
              <w:bottom w:val="single" w:sz="4" w:space="0" w:color="auto"/>
              <w:right w:val="nil"/>
            </w:tcBorders>
            <w:vAlign w:val="center"/>
          </w:tcPr>
          <w:p w14:paraId="3A1C9812" w14:textId="2C673266" w:rsidR="00DA56AF" w:rsidRPr="00DA56AF" w:rsidRDefault="00DA56AF" w:rsidP="00DA56AF">
            <w:pPr>
              <w:spacing w:line="276" w:lineRule="auto"/>
              <w:jc w:val="right"/>
              <w:rPr>
                <w:b/>
                <w:bCs/>
                <w:i/>
                <w:iCs/>
                <w:color w:val="000000"/>
              </w:rPr>
            </w:pPr>
            <w:r w:rsidRPr="00DA56AF">
              <w:rPr>
                <w:b/>
                <w:bCs/>
                <w:color w:val="000000"/>
              </w:rPr>
              <w:t>&lt;0.001</w:t>
            </w:r>
          </w:p>
        </w:tc>
      </w:tr>
      <w:tr w:rsidR="0047474B" w:rsidRPr="00EA4B70" w14:paraId="60E08345" w14:textId="77777777" w:rsidTr="00195BF9">
        <w:trPr>
          <w:jc w:val="center"/>
        </w:trPr>
        <w:tc>
          <w:tcPr>
            <w:tcW w:w="3659" w:type="dxa"/>
            <w:gridSpan w:val="3"/>
            <w:tcBorders>
              <w:top w:val="single" w:sz="4" w:space="0" w:color="auto"/>
              <w:left w:val="nil"/>
              <w:bottom w:val="nil"/>
              <w:right w:val="nil"/>
            </w:tcBorders>
            <w:vAlign w:val="center"/>
          </w:tcPr>
          <w:p w14:paraId="7DAAD30E" w14:textId="1E5437ED" w:rsidR="0047474B" w:rsidRPr="00195BF9" w:rsidRDefault="0047474B" w:rsidP="0047474B">
            <w:pPr>
              <w:spacing w:line="276" w:lineRule="auto"/>
              <w:rPr>
                <w:b/>
                <w:bCs/>
                <w:color w:val="000000"/>
              </w:rPr>
            </w:pPr>
            <w:r w:rsidRPr="00195BF9">
              <w:rPr>
                <w:b/>
                <w:bCs/>
                <w:i/>
                <w:iCs/>
                <w:color w:val="000000"/>
              </w:rPr>
              <w:t>VPD</w:t>
            </w:r>
            <w:r w:rsidRPr="00195BF9">
              <w:rPr>
                <w:b/>
                <w:bCs/>
                <w:color w:val="000000"/>
                <w:vertAlign w:val="subscript"/>
              </w:rPr>
              <w:t>4</w:t>
            </w:r>
            <w:r w:rsidRPr="00195BF9">
              <w:rPr>
                <w:b/>
                <w:bCs/>
                <w:color w:val="000000"/>
              </w:rPr>
              <w:t xml:space="preserve"> </w:t>
            </w:r>
            <w:r w:rsidRPr="00195BF9">
              <w:rPr>
                <w:b/>
                <w:bCs/>
                <w:color w:val="000000"/>
              </w:rPr>
              <w:t>(R</w:t>
            </w:r>
            <w:r w:rsidRPr="00195BF9">
              <w:rPr>
                <w:b/>
                <w:bCs/>
                <w:color w:val="000000"/>
                <w:vertAlign w:val="superscript"/>
              </w:rPr>
              <w:t>2</w:t>
            </w:r>
            <w:r w:rsidRPr="00195BF9">
              <w:rPr>
                <w:b/>
                <w:bCs/>
                <w:color w:val="000000"/>
                <w:vertAlign w:val="subscript"/>
              </w:rPr>
              <w:t>c</w:t>
            </w:r>
            <w:r w:rsidRPr="00195BF9">
              <w:rPr>
                <w:b/>
                <w:bCs/>
                <w:color w:val="000000"/>
              </w:rPr>
              <w:t xml:space="preserve"> = 0.</w:t>
            </w:r>
            <w:r w:rsidRPr="00195BF9">
              <w:rPr>
                <w:b/>
                <w:bCs/>
                <w:color w:val="000000"/>
              </w:rPr>
              <w:t>56</w:t>
            </w:r>
            <w:r w:rsidRPr="00195BF9">
              <w:rPr>
                <w:b/>
                <w:bCs/>
                <w:color w:val="000000"/>
              </w:rPr>
              <w:t>)</w:t>
            </w:r>
          </w:p>
        </w:tc>
        <w:tc>
          <w:tcPr>
            <w:tcW w:w="1013" w:type="dxa"/>
            <w:tcBorders>
              <w:top w:val="single" w:sz="4" w:space="0" w:color="auto"/>
              <w:left w:val="nil"/>
              <w:bottom w:val="nil"/>
              <w:right w:val="nil"/>
            </w:tcBorders>
            <w:vAlign w:val="center"/>
          </w:tcPr>
          <w:p w14:paraId="1D6FB0DB" w14:textId="77777777" w:rsidR="0047474B" w:rsidRPr="00DA56AF" w:rsidRDefault="0047474B" w:rsidP="00DA56AF">
            <w:pPr>
              <w:spacing w:line="276" w:lineRule="auto"/>
              <w:jc w:val="right"/>
              <w:rPr>
                <w:b/>
                <w:bCs/>
                <w:color w:val="000000"/>
              </w:rPr>
            </w:pPr>
          </w:p>
        </w:tc>
      </w:tr>
      <w:tr w:rsidR="00DA56AF" w:rsidRPr="00EA4B70" w14:paraId="31238C74" w14:textId="77777777" w:rsidTr="00195BF9">
        <w:trPr>
          <w:jc w:val="center"/>
        </w:trPr>
        <w:tc>
          <w:tcPr>
            <w:tcW w:w="360" w:type="dxa"/>
            <w:tcBorders>
              <w:top w:val="nil"/>
              <w:left w:val="nil"/>
              <w:bottom w:val="single" w:sz="4" w:space="0" w:color="auto"/>
              <w:right w:val="nil"/>
            </w:tcBorders>
          </w:tcPr>
          <w:p w14:paraId="32149DDC" w14:textId="32B5BE2A" w:rsidR="00DA56AF" w:rsidRPr="00EA4B70" w:rsidRDefault="00DA56AF" w:rsidP="0047474B">
            <w:pPr>
              <w:spacing w:line="276" w:lineRule="auto"/>
              <w:rPr>
                <w:color w:val="000000"/>
              </w:rPr>
            </w:pPr>
          </w:p>
        </w:tc>
        <w:tc>
          <w:tcPr>
            <w:tcW w:w="1843" w:type="dxa"/>
            <w:tcBorders>
              <w:top w:val="nil"/>
              <w:left w:val="nil"/>
              <w:bottom w:val="single" w:sz="4" w:space="0" w:color="auto"/>
              <w:right w:val="nil"/>
            </w:tcBorders>
            <w:vAlign w:val="center"/>
          </w:tcPr>
          <w:p w14:paraId="5BF8DBE2" w14:textId="6FE9EEDB"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6" w:type="dxa"/>
            <w:tcBorders>
              <w:top w:val="nil"/>
              <w:left w:val="nil"/>
              <w:bottom w:val="single" w:sz="4" w:space="0" w:color="auto"/>
              <w:right w:val="nil"/>
            </w:tcBorders>
            <w:vAlign w:val="center"/>
          </w:tcPr>
          <w:p w14:paraId="75185A92" w14:textId="784A8E10" w:rsidR="00DA56AF" w:rsidRPr="00DA56AF" w:rsidRDefault="00DA56AF" w:rsidP="00DA56AF">
            <w:pPr>
              <w:spacing w:line="276" w:lineRule="auto"/>
              <w:jc w:val="right"/>
              <w:rPr>
                <w:color w:val="000000"/>
              </w:rPr>
            </w:pPr>
            <w:r w:rsidRPr="00DA56AF">
              <w:rPr>
                <w:color w:val="000000"/>
              </w:rPr>
              <w:t>-0.626</w:t>
            </w:r>
          </w:p>
        </w:tc>
        <w:tc>
          <w:tcPr>
            <w:tcW w:w="1013" w:type="dxa"/>
            <w:tcBorders>
              <w:top w:val="nil"/>
              <w:left w:val="nil"/>
              <w:bottom w:val="single" w:sz="4" w:space="0" w:color="auto"/>
              <w:right w:val="nil"/>
            </w:tcBorders>
            <w:vAlign w:val="center"/>
          </w:tcPr>
          <w:p w14:paraId="42577B57" w14:textId="294B4A11" w:rsidR="00DA56AF" w:rsidRPr="00DA56AF" w:rsidRDefault="00DA56AF" w:rsidP="00DA56AF">
            <w:pPr>
              <w:spacing w:line="276" w:lineRule="auto"/>
              <w:jc w:val="right"/>
              <w:rPr>
                <w:b/>
                <w:bCs/>
                <w:i/>
                <w:iCs/>
                <w:color w:val="000000"/>
              </w:rPr>
            </w:pPr>
            <w:r w:rsidRPr="00DA56AF">
              <w:rPr>
                <w:b/>
                <w:bCs/>
                <w:color w:val="000000"/>
              </w:rPr>
              <w:t>&lt;0.001</w:t>
            </w:r>
          </w:p>
        </w:tc>
      </w:tr>
    </w:tbl>
    <w:p w14:paraId="32515369" w14:textId="3E3D1567" w:rsidR="003109E7" w:rsidRPr="0047474B" w:rsidRDefault="000C287B" w:rsidP="0025039E">
      <w:pPr>
        <w:spacing w:line="360" w:lineRule="auto"/>
        <w:rPr>
          <w:color w:val="000000" w:themeColor="text1"/>
        </w:rPr>
      </w:pPr>
      <w:r w:rsidRPr="00E94E5D">
        <w:rPr>
          <w:color w:val="000000" w:themeColor="text1"/>
          <w:vertAlign w:val="superscript"/>
        </w:rPr>
        <w:t>*</w:t>
      </w:r>
      <w:r w:rsidR="003109E7">
        <w:rPr>
          <w:color w:val="000000" w:themeColor="text1"/>
        </w:rPr>
        <w:t xml:space="preserve">Reported coefficients are standardized across the entir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D71846">
        <w:rPr>
          <w:color w:val="000000" w:themeColor="text1"/>
        </w:rPr>
        <w:t>.</w:t>
      </w:r>
      <w:r w:rsidR="00E94E5D">
        <w:rPr>
          <w:color w:val="000000" w:themeColor="text1"/>
        </w:rPr>
        <w:t xml:space="preserve"> Positive coefficients for photosynthetic pathway indicate generally larger values in C</w:t>
      </w:r>
      <w:r w:rsidR="00E94E5D">
        <w:rPr>
          <w:color w:val="000000" w:themeColor="text1"/>
          <w:vertAlign w:val="subscript"/>
        </w:rPr>
        <w:t>3</w:t>
      </w:r>
      <w:r w:rsidR="00E94E5D">
        <w:rPr>
          <w:color w:val="000000" w:themeColor="text1"/>
        </w:rPr>
        <w:t xml:space="preserve"> species, while positive coefficients for N-fixing ability indicate generally larger values in </w:t>
      </w:r>
      <w:r w:rsidR="00EA541A">
        <w:t>N-fixing species</w:t>
      </w:r>
      <w:r w:rsidR="00E94E5D">
        <w:rPr>
          <w:color w:val="000000" w:themeColor="text1"/>
        </w:rPr>
        <w:t xml:space="preserve">. </w:t>
      </w:r>
      <w:r>
        <w:rPr>
          <w:color w:val="000000" w:themeColor="text1"/>
        </w:rPr>
        <w:t xml:space="preserve">Key: </w:t>
      </w:r>
      <w:r w:rsidRPr="003B2720">
        <w:rPr>
          <w:i/>
          <w:iCs/>
          <w:color w:val="000000"/>
        </w:rPr>
        <w:t>N</w:t>
      </w:r>
      <w:r w:rsidRPr="003B2720">
        <w:rPr>
          <w:color w:val="000000"/>
          <w:vertAlign w:val="subscript"/>
        </w:rPr>
        <w:t>area</w:t>
      </w:r>
      <w:r>
        <w:rPr>
          <w:color w:val="000000"/>
        </w:rPr>
        <w:t>=leaf nitrogen content per unit leaf area</w:t>
      </w:r>
      <w:r w:rsidR="00402C58">
        <w:rPr>
          <w:color w:val="000000"/>
        </w:rPr>
        <w:t>,</w:t>
      </w:r>
      <w:r w:rsidR="008817BC">
        <w:rPr>
          <w:color w:val="000000"/>
        </w:rPr>
        <w:t xml:space="preserve"> </w:t>
      </w:r>
      <w:r w:rsidR="008817BC">
        <w:rPr>
          <w:i/>
          <w:iCs/>
          <w:color w:val="000000"/>
        </w:rPr>
        <w:t>M</w:t>
      </w:r>
      <w:r w:rsidR="008817BC">
        <w:rPr>
          <w:color w:val="000000"/>
          <w:vertAlign w:val="subscript"/>
        </w:rPr>
        <w:t>area</w:t>
      </w:r>
      <w:r w:rsidR="008817BC">
        <w:rPr>
          <w:color w:val="000000"/>
        </w:rPr>
        <w:t xml:space="preserve">=leaf mass per unit leaf dry biomass, </w:t>
      </w:r>
      <w:r w:rsidR="008817BC">
        <w:rPr>
          <w:i/>
          <w:iCs/>
          <w:color w:val="000000"/>
        </w:rPr>
        <w:t>N</w:t>
      </w:r>
      <w:r w:rsidR="008817BC">
        <w:rPr>
          <w:color w:val="000000"/>
          <w:vertAlign w:val="subscript"/>
        </w:rPr>
        <w:t>mass</w:t>
      </w:r>
      <w:r w:rsidR="008817BC">
        <w:rPr>
          <w:color w:val="000000"/>
        </w:rPr>
        <w:t>=leaf nitrogen content per unit leaf dry biomass,</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9954E4" w:rsidRPr="003109E7">
        <w:rPr>
          <w:i/>
          <w:iCs/>
          <w:color w:val="000000"/>
        </w:rPr>
        <w:t>SM</w:t>
      </w:r>
      <w:r w:rsidR="009954E4">
        <w:rPr>
          <w:color w:val="000000"/>
          <w:vertAlign w:val="subscript"/>
        </w:rPr>
        <w:t>2</w:t>
      </w:r>
      <w:r w:rsidR="00E976AA">
        <w:rPr>
          <w:color w:val="000000"/>
        </w:rPr>
        <w:t>=</w:t>
      </w:r>
      <w:r w:rsidR="009954E4">
        <w:rPr>
          <w:color w:val="000000"/>
        </w:rPr>
        <w:t>2</w:t>
      </w:r>
      <w:r w:rsidR="003109E7">
        <w:rPr>
          <w:color w:val="000000"/>
        </w:rPr>
        <w:t xml:space="preserve">-day mean </w:t>
      </w:r>
      <w:r w:rsidR="00E976AA">
        <w:rPr>
          <w:color w:val="000000"/>
        </w:rPr>
        <w:t>soil moisture</w:t>
      </w:r>
      <w:r w:rsidR="0047474B">
        <w:rPr>
          <w:color w:val="000000"/>
        </w:rPr>
        <w:t>, R</w:t>
      </w:r>
      <w:r w:rsidR="0047474B">
        <w:rPr>
          <w:color w:val="000000"/>
          <w:vertAlign w:val="superscript"/>
        </w:rPr>
        <w:t>2</w:t>
      </w:r>
      <w:r w:rsidR="0047474B">
        <w:rPr>
          <w:color w:val="000000"/>
          <w:vertAlign w:val="subscript"/>
        </w:rPr>
        <w:t>c</w:t>
      </w:r>
      <w:r w:rsidR="0047474B">
        <w:rPr>
          <w:color w:val="000000"/>
        </w:rPr>
        <w:t xml:space="preserve"> = conditional R</w:t>
      </w:r>
      <w:r w:rsidR="0047474B">
        <w:rPr>
          <w:color w:val="000000"/>
          <w:vertAlign w:val="superscript"/>
        </w:rPr>
        <w:t>2</w:t>
      </w:r>
      <w:r w:rsidR="0047474B">
        <w:rPr>
          <w:color w:val="000000"/>
        </w:rPr>
        <w:t xml:space="preserve"> value</w:t>
      </w:r>
    </w:p>
    <w:p w14:paraId="1240EEC6" w14:textId="5CD3542E" w:rsidR="003B2720" w:rsidRPr="003109E7" w:rsidRDefault="003B2720" w:rsidP="0025039E">
      <w:pPr>
        <w:spacing w:line="360" w:lineRule="auto"/>
        <w:rPr>
          <w:color w:val="000000" w:themeColor="text1"/>
        </w:rPr>
      </w:pPr>
      <w:r>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303A2356" w:rsidR="002052B6" w:rsidRPr="000E5BEF" w:rsidRDefault="00E04726" w:rsidP="0025039E">
      <w:pPr>
        <w:spacing w:line="360" w:lineRule="auto"/>
        <w:rPr>
          <w:b/>
          <w:bCs/>
          <w:color w:val="000000" w:themeColor="text1"/>
        </w:rPr>
      </w:pPr>
      <w:r>
        <w:rPr>
          <w:b/>
          <w:bCs/>
          <w:noProof/>
          <w:color w:val="000000" w:themeColor="text1"/>
        </w:rPr>
        <w:drawing>
          <wp:inline distT="0" distB="0" distL="0" distR="0" wp14:anchorId="416A5E6D" wp14:editId="1A7893AD">
            <wp:extent cx="5943600" cy="3397250"/>
            <wp:effectExtent l="0" t="0" r="0" b="635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0"/>
                    <a:stretch>
                      <a:fillRect/>
                    </a:stretch>
                  </pic:blipFill>
                  <pic:spPr>
                    <a:xfrm>
                      <a:off x="0" y="0"/>
                      <a:ext cx="5943600" cy="3397250"/>
                    </a:xfrm>
                    <a:prstGeom prst="rect">
                      <a:avLst/>
                    </a:prstGeom>
                  </pic:spPr>
                </pic:pic>
              </a:graphicData>
            </a:graphic>
          </wp:inline>
        </w:drawing>
      </w:r>
    </w:p>
    <w:p w14:paraId="10E20C1A" w14:textId="2C5AD8D4" w:rsidR="00BB2E9F" w:rsidRDefault="00FD5ABE" w:rsidP="0025039E">
      <w:pPr>
        <w:spacing w:line="360" w:lineRule="auto"/>
        <w:rPr>
          <w:color w:val="000000" w:themeColor="text1"/>
        </w:rPr>
      </w:pPr>
      <w:commentRangeStart w:id="808"/>
      <w:commentRangeStart w:id="809"/>
      <w:r>
        <w:rPr>
          <w:b/>
          <w:bCs/>
          <w:color w:val="000000" w:themeColor="text1"/>
        </w:rPr>
        <w:t>Figure 5</w:t>
      </w:r>
      <w:r>
        <w:rPr>
          <w:color w:val="000000" w:themeColor="text1"/>
        </w:rPr>
        <w:t xml:space="preserve"> </w:t>
      </w:r>
      <w:commentRangeEnd w:id="808"/>
      <w:r w:rsidR="00D0016D">
        <w:rPr>
          <w:rStyle w:val="CommentReference"/>
          <w:rFonts w:eastAsiaTheme="minorHAnsi" w:cs="Times New Roman (Body CS)"/>
        </w:rPr>
        <w:commentReference w:id="808"/>
      </w:r>
      <w:commentRangeEnd w:id="809"/>
      <w:r w:rsidR="00927477">
        <w:rPr>
          <w:rStyle w:val="CommentReference"/>
          <w:rFonts w:eastAsiaTheme="minorHAnsi" w:cs="Times New Roman (Body CS)"/>
        </w:rPr>
        <w:commentReference w:id="809"/>
      </w:r>
      <w:r>
        <w:rPr>
          <w:color w:val="000000" w:themeColor="text1"/>
        </w:rPr>
        <w:t xml:space="preserve">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 xml:space="preserve"> &lt; 0.05, while dashed arrows indicate bivariate relationships where </w:t>
      </w:r>
      <w:r w:rsidR="00E04726">
        <w:rPr>
          <w:i/>
          <w:iCs/>
          <w:color w:val="000000" w:themeColor="text1"/>
        </w:rPr>
        <w:t>p</w:t>
      </w:r>
      <w:r w:rsidR="00E04726">
        <w:rPr>
          <w:color w:val="000000" w:themeColor="text1"/>
        </w:rPr>
        <w:t xml:space="preserve"> &gt; 0.05. Positive model coefficients are indicated through blue arrows, while negative model coefficients are indicated through red arrows.</w:t>
      </w:r>
      <w:r w:rsidR="00E04726" w:rsidRPr="00E04726">
        <w:rPr>
          <w:color w:val="000000" w:themeColor="text1"/>
        </w:rPr>
        <w:t xml:space="preserve"> </w:t>
      </w:r>
      <w:r w:rsidR="00E04726">
        <w:rPr>
          <w:color w:val="000000" w:themeColor="text1"/>
        </w:rPr>
        <w:t xml:space="preserve">Arrow thickness scales with the standardized </w:t>
      </w:r>
      <w:r w:rsidR="00E04726">
        <w:rPr>
          <w:color w:val="000000" w:themeColor="text1"/>
        </w:rPr>
        <w:t xml:space="preserve">model </w:t>
      </w:r>
      <w:r w:rsidR="00E04726">
        <w:rPr>
          <w:color w:val="000000" w:themeColor="text1"/>
        </w:rPr>
        <w:t>coefficient</w:t>
      </w:r>
      <w:commentRangeStart w:id="810"/>
      <w:commentRangeStart w:id="811"/>
      <w:r w:rsidR="00E04726">
        <w:rPr>
          <w:color w:val="000000" w:themeColor="text1"/>
        </w:rPr>
        <w:t xml:space="preserve"> </w:t>
      </w:r>
      <w:commentRangeEnd w:id="810"/>
      <w:r w:rsidR="00E04726">
        <w:rPr>
          <w:rStyle w:val="CommentReference"/>
          <w:rFonts w:eastAsiaTheme="minorHAnsi" w:cs="Times New Roman (Body CS)"/>
        </w:rPr>
        <w:commentReference w:id="810"/>
      </w:r>
      <w:commentRangeEnd w:id="811"/>
      <w:r w:rsidR="00E04726">
        <w:rPr>
          <w:rStyle w:val="CommentReference"/>
          <w:rFonts w:eastAsiaTheme="minorHAnsi" w:cs="Times New Roman (Body CS)"/>
        </w:rPr>
        <w:commentReference w:id="811"/>
      </w:r>
      <w:r w:rsidR="00E04726">
        <w:rPr>
          <w:color w:val="000000" w:themeColor="text1"/>
        </w:rPr>
        <w:t xml:space="preserve">of </w:t>
      </w:r>
      <w:r w:rsidR="00E04726">
        <w:rPr>
          <w:color w:val="000000" w:themeColor="text1"/>
        </w:rPr>
        <w:t xml:space="preserve">each bivariate </w:t>
      </w:r>
      <w:r w:rsidR="00E04726">
        <w:rPr>
          <w:color w:val="000000" w:themeColor="text1"/>
        </w:rPr>
        <w:t>relationship.</w:t>
      </w:r>
      <w:r w:rsidR="00E04726">
        <w:rPr>
          <w:color w:val="000000" w:themeColor="text1"/>
        </w:rPr>
        <w:t xml:space="preserve"> </w:t>
      </w:r>
      <w:r w:rsidR="00E8501A">
        <w:rPr>
          <w:color w:val="000000" w:themeColor="text1"/>
        </w:rPr>
        <w:t>A positive coefficient</w:t>
      </w:r>
      <w:r w:rsidR="00E04726">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generally 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generally larger values in </w:t>
      </w:r>
      <w:r w:rsidR="00EA541A">
        <w:t>N-fixing species</w:t>
      </w:r>
      <w:r w:rsidR="00E8501A">
        <w:rPr>
          <w:color w:val="000000" w:themeColor="text1"/>
        </w:rPr>
        <w: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p>
    <w:p w14:paraId="5E99CA48" w14:textId="6B0CC1F7"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commentRangeStart w:id="812"/>
      <w:r>
        <w:rPr>
          <w:b/>
          <w:bCs/>
          <w:color w:val="000000" w:themeColor="text1"/>
        </w:rPr>
        <w:lastRenderedPageBreak/>
        <w:t>D</w:t>
      </w:r>
      <w:r w:rsidR="00AA3362">
        <w:rPr>
          <w:b/>
          <w:bCs/>
          <w:color w:val="000000" w:themeColor="text1"/>
        </w:rPr>
        <w:t>iscussion</w:t>
      </w:r>
      <w:commentRangeEnd w:id="812"/>
      <w:r w:rsidR="00E42439">
        <w:rPr>
          <w:rStyle w:val="CommentReference"/>
          <w:rFonts w:eastAsiaTheme="minorHAnsi" w:cs="Times New Roman (Body CS)"/>
        </w:rPr>
        <w:commentReference w:id="812"/>
      </w:r>
    </w:p>
    <w:p w14:paraId="7A0EAE67" w14:textId="277193FC" w:rsidR="008829B8" w:rsidRDefault="001145EF" w:rsidP="0025039E">
      <w:pPr>
        <w:autoSpaceDE w:val="0"/>
        <w:autoSpaceDN w:val="0"/>
        <w:adjustRightInd w:val="0"/>
        <w:spacing w:line="360" w:lineRule="auto"/>
        <w:rPr>
          <w:ins w:id="813" w:author="Perkowski, Evan A" w:date="2023-01-12T17:31:00Z"/>
        </w:rPr>
      </w:pPr>
      <w:r>
        <w:rPr>
          <w:color w:val="000000" w:themeColor="text1"/>
        </w:rPr>
        <w:t>Aboveground climat</w:t>
      </w:r>
      <w:r w:rsidR="00642906">
        <w:rPr>
          <w:color w:val="000000" w:themeColor="text1"/>
        </w:rPr>
        <w:t>e</w:t>
      </w:r>
      <w:r>
        <w:rPr>
          <w:color w:val="000000" w:themeColor="text1"/>
        </w:rPr>
        <w:t xml:space="preserve"> and soil</w:t>
      </w:r>
      <w:r w:rsidR="00B83198">
        <w:rPr>
          <w:color w:val="000000" w:themeColor="text1"/>
        </w:rPr>
        <w:t xml:space="preserve"> resource</w:t>
      </w:r>
      <w:r>
        <w:rPr>
          <w:color w:val="000000" w:themeColor="text1"/>
        </w:rPr>
        <w:t xml:space="preserve"> availability are important </w:t>
      </w:r>
      <w:r w:rsidR="00A70150">
        <w:rPr>
          <w:color w:val="000000" w:themeColor="text1"/>
        </w:rPr>
        <w:t>drivers</w:t>
      </w:r>
      <w:r>
        <w:rPr>
          <w:color w:val="000000" w:themeColor="text1"/>
        </w:rPr>
        <w:t xml:space="preserve"> of plant nitrogen uptake and </w:t>
      </w:r>
      <w:r w:rsidR="0087327E">
        <w:rPr>
          <w:color w:val="000000" w:themeColor="text1"/>
        </w:rPr>
        <w:t xml:space="preserve">area-based </w:t>
      </w:r>
      <w:r>
        <w:rPr>
          <w:color w:val="000000" w:themeColor="text1"/>
        </w:rPr>
        <w:t>leaf nitrogen content</w:t>
      </w:r>
      <w:r w:rsidR="0087327E">
        <w:rPr>
          <w:color w:val="000000" w:themeColor="text1"/>
        </w:rPr>
        <w:t xml:space="preserve"> (</w:t>
      </w:r>
      <w:r w:rsidR="0087327E">
        <w:rPr>
          <w:i/>
          <w:iCs/>
          <w:color w:val="000000" w:themeColor="text1"/>
        </w:rPr>
        <w:t>N</w:t>
      </w:r>
      <w:r w:rsidR="0087327E">
        <w:rPr>
          <w:color w:val="000000" w:themeColor="text1"/>
          <w:vertAlign w:val="subscript"/>
        </w:rPr>
        <w:t>area</w:t>
      </w:r>
      <w:r w:rsidR="0087327E">
        <w:rPr>
          <w:color w:val="000000" w:themeColor="text1"/>
        </w:rPr>
        <w:t>)</w:t>
      </w:r>
      <w:r>
        <w:rPr>
          <w:color w:val="000000" w:themeColor="text1"/>
        </w:rPr>
        <w:t xml:space="preserve">. Photosynthetic least-cost theory provides a useful unified framework for understanding the integrative role of climatic and edaphic drivers of </w:t>
      </w:r>
      <w:r w:rsidR="0087327E">
        <w:rPr>
          <w:i/>
          <w:iCs/>
          <w:color w:val="000000" w:themeColor="text1"/>
        </w:rPr>
        <w:t>N</w:t>
      </w:r>
      <w:r w:rsidR="0087327E">
        <w:rPr>
          <w:color w:val="000000" w:themeColor="text1"/>
          <w:vertAlign w:val="subscript"/>
        </w:rPr>
        <w:t>area</w:t>
      </w:r>
      <w:r w:rsidR="0087327E">
        <w:rPr>
          <w:color w:val="000000" w:themeColor="text1"/>
        </w:rPr>
        <w:t xml:space="preserve"> </w:t>
      </w:r>
      <w:r>
        <w:rPr>
          <w:color w:val="000000" w:themeColor="text1"/>
        </w:rPr>
        <w:fldChar w:fldCharType="begin" w:fldLock="1"/>
      </w:r>
      <w:r w:rsidR="0025039E">
        <w:rPr>
          <w:color w:val="000000" w:themeColor="text1"/>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et al. 2020, Harrison et al. 2021)","plainTextFormattedCitation":"(Paillassa et al. 2020, Harrison et al. 2021)","previouslyFormattedCitation":"(Paillassa et al. 2020, Harrison et al. 2021)"},"properties":{"noteIndex":0},"schema":"https://github.com/citation-style-language/schema/raw/master/csl-citation.json"}</w:instrText>
      </w:r>
      <w:r>
        <w:rPr>
          <w:color w:val="000000" w:themeColor="text1"/>
        </w:rPr>
        <w:fldChar w:fldCharType="separate"/>
      </w:r>
      <w:r w:rsidR="0025039E" w:rsidRPr="0025039E">
        <w:rPr>
          <w:noProof/>
          <w:color w:val="000000" w:themeColor="text1"/>
        </w:rPr>
        <w:t>(Paillassa et al. 2020, Harrison et al. 2021)</w:t>
      </w:r>
      <w:r>
        <w:rPr>
          <w:color w:val="000000" w:themeColor="text1"/>
        </w:rPr>
        <w:fldChar w:fldCharType="end"/>
      </w:r>
      <w:r>
        <w:rPr>
          <w:color w:val="000000" w:themeColor="text1"/>
        </w:rPr>
        <w:t xml:space="preserve">. The theory suggests that </w:t>
      </w:r>
      <w:r>
        <w:t xml:space="preserve">variance in </w:t>
      </w:r>
      <w:r w:rsidR="0087327E">
        <w:rPr>
          <w:i/>
          <w:iCs/>
          <w:color w:val="000000" w:themeColor="text1"/>
        </w:rPr>
        <w:t>N</w:t>
      </w:r>
      <w:r w:rsidR="0087327E">
        <w:rPr>
          <w:color w:val="000000" w:themeColor="text1"/>
          <w:vertAlign w:val="subscript"/>
        </w:rPr>
        <w:t>area</w:t>
      </w:r>
      <w:r w:rsidR="0087327E">
        <w:t xml:space="preserve"> </w:t>
      </w:r>
      <w:r>
        <w:t xml:space="preserve">across </w:t>
      </w:r>
      <w:r w:rsidR="00A70150">
        <w:t>environmental gradients</w:t>
      </w:r>
      <w:r>
        <w:t xml:space="preserve"> is driven by a negative relationship</w:t>
      </w:r>
      <w:r w:rsidR="00C445DC">
        <w:t xml:space="preserve"> </w:t>
      </w:r>
      <w:ins w:id="814" w:author="Perkowski, Evan A" w:date="2023-01-12T16:02:00Z">
        <w:r w:rsidR="00C445DC">
          <w:t xml:space="preserve">between </w:t>
        </w:r>
      </w:ins>
      <w:ins w:id="815" w:author="Perkowski, Evan A" w:date="2023-01-16T13:35:00Z">
        <w:r w:rsidR="0001202C" w:rsidRPr="0001202C">
          <w:rPr>
            <w:i/>
            <w:iCs/>
            <w:lang w:val="el-GR"/>
          </w:rPr>
          <w:t>χ</w:t>
        </w:r>
      </w:ins>
      <w:ins w:id="816" w:author="Perkowski, Evan A" w:date="2023-01-12T16:02:00Z">
        <w:r w:rsidR="00C445DC">
          <w:t xml:space="preserve">, a pattern that has been confirmed across resource availability and climatic gradients </w:t>
        </w:r>
      </w:ins>
      <w:ins w:id="817" w:author="Perkowski, Evan A" w:date="2023-01-12T16:03:00Z">
        <w:r w:rsidR="00C445DC">
          <w:fldChar w:fldCharType="begin" w:fldLock="1"/>
        </w:r>
      </w:ins>
      <w:r w:rsidR="00B176A8">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3","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Paillassa et al. 2020, Westerband et al. 2023)","plainTextFormattedCitation":"(Perkowski et al. n.d., Paillassa et al. 2020, Westerband et al. 2023)","previouslyFormattedCitation":"(Perkowski et al. n.d., Paillassa et al. 2020, Westerband et al. 2023)"},"properties":{"noteIndex":0},"schema":"https://github.com/citation-style-language/schema/raw/master/csl-citation.json"}</w:instrText>
      </w:r>
      <w:r w:rsidR="00C445DC">
        <w:fldChar w:fldCharType="separate"/>
      </w:r>
      <w:r w:rsidR="00B176A8" w:rsidRPr="00B176A8">
        <w:rPr>
          <w:noProof/>
        </w:rPr>
        <w:t>(Perkowski et al. n.d., Paillassa et al. 2020, Westerband et al. 2023)</w:t>
      </w:r>
      <w:ins w:id="818" w:author="Perkowski, Evan A" w:date="2023-01-12T16:03:00Z">
        <w:r w:rsidR="00C445DC">
          <w:fldChar w:fldCharType="end"/>
        </w:r>
        <w:r w:rsidR="00C445DC">
          <w:t>.</w:t>
        </w:r>
      </w:ins>
      <w:ins w:id="819" w:author="Perkowski, Evan A" w:date="2023-01-12T17:33:00Z">
        <w:r w:rsidR="00504D35">
          <w:t xml:space="preserve"> However, </w:t>
        </w:r>
      </w:ins>
      <w:ins w:id="820" w:author="Perkowski, Evan A" w:date="2023-01-12T16:05:00Z">
        <w:r w:rsidR="00C445DC">
          <w:t xml:space="preserve">the theory also suggests that effects of soil resource availability on </w:t>
        </w:r>
        <w:r w:rsidR="00C445DC">
          <w:rPr>
            <w:i/>
            <w:iCs/>
          </w:rPr>
          <w:t>N</w:t>
        </w:r>
        <w:r w:rsidR="00C445DC">
          <w:rPr>
            <w:vertAlign w:val="subscript"/>
          </w:rPr>
          <w:t>area</w:t>
        </w:r>
        <w:r w:rsidR="00C445DC">
          <w:t xml:space="preserve"> </w:t>
        </w:r>
      </w:ins>
      <w:ins w:id="821" w:author="Perkowski, Evan A" w:date="2023-01-12T16:09:00Z">
        <w:r w:rsidR="00C445DC">
          <w:t>are</w:t>
        </w:r>
      </w:ins>
      <w:ins w:id="822" w:author="Perkowski, Evan A" w:date="2023-01-12T16:05:00Z">
        <w:r w:rsidR="00C445DC">
          <w:t xml:space="preserve"> mediated through changes in </w:t>
        </w:r>
      </w:ins>
      <w:ins w:id="823" w:author="Perkowski, Evan A" w:date="2023-01-16T13:36:00Z">
        <w:r w:rsidR="0001202C" w:rsidRPr="0001202C">
          <w:rPr>
            <w:i/>
            <w:iCs/>
            <w:lang w:val="el-GR"/>
          </w:rPr>
          <w:t>χ</w:t>
        </w:r>
        <w:r w:rsidR="0001202C">
          <w:t xml:space="preserve"> </w:t>
        </w:r>
      </w:ins>
      <w:ins w:id="824" w:author="Perkowski, Evan A" w:date="2023-01-12T16:05:00Z">
        <w:r w:rsidR="00C445DC">
          <w:t xml:space="preserve">due to shifts in </w:t>
        </w:r>
      </w:ins>
      <w:ins w:id="825" w:author="Perkowski, Evan A" w:date="2023-01-12T16:06:00Z">
        <w:r w:rsidR="00C445DC" w:rsidRPr="00C445DC">
          <w:rPr>
            <w:i/>
            <w:iCs/>
            <w:lang w:val="el-GR"/>
          </w:rPr>
          <w:t>β</w:t>
        </w:r>
      </w:ins>
      <w:ins w:id="826" w:author="Perkowski, Evan A" w:date="2023-01-12T17:33:00Z">
        <w:r w:rsidR="00504D35">
          <w:t xml:space="preserve"> </w:t>
        </w:r>
        <w:r w:rsidR="00504D35">
          <w:fldChar w:fldCharType="begin" w:fldLock="1"/>
        </w:r>
      </w:ins>
      <w:r w:rsidR="00B176A8">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mendeley":{"formattedCitation":"(Wang et al. 2017a, Stocker et al. 2020)","plainTextFormattedCitation":"(Wang et al. 2017a, Stocker et al. 2020)","previouslyFormattedCitation":"(Wang et al. 2017a, Stocker et al. 2020)"},"properties":{"noteIndex":0},"schema":"https://github.com/citation-style-language/schema/raw/master/csl-citation.json"}</w:instrText>
      </w:r>
      <w:ins w:id="827" w:author="Perkowski, Evan A" w:date="2023-01-12T17:33:00Z">
        <w:r w:rsidR="00504D35">
          <w:fldChar w:fldCharType="separate"/>
        </w:r>
        <w:r w:rsidR="00504D35" w:rsidRPr="00C445DC">
          <w:rPr>
            <w:noProof/>
          </w:rPr>
          <w:t>(Wang et al. 2017a, Stocker et al. 2020)</w:t>
        </w:r>
        <w:r w:rsidR="00504D35">
          <w:fldChar w:fldCharType="end"/>
        </w:r>
        <w:r w:rsidR="00504D35">
          <w:t xml:space="preserve">, </w:t>
        </w:r>
      </w:ins>
      <w:ins w:id="828" w:author="Perkowski, Evan A" w:date="2023-01-12T17:34:00Z">
        <w:r w:rsidR="00504D35">
          <w:t>though no manipulative or environmental gradient study has tested these patterns.</w:t>
        </w:r>
      </w:ins>
    </w:p>
    <w:p w14:paraId="1FE0CA41" w14:textId="71DB5C18" w:rsidR="00A46B75" w:rsidRPr="009C4309" w:rsidRDefault="001145EF" w:rsidP="0025039E">
      <w:pPr>
        <w:autoSpaceDE w:val="0"/>
        <w:autoSpaceDN w:val="0"/>
        <w:adjustRightInd w:val="0"/>
        <w:spacing w:line="360" w:lineRule="auto"/>
        <w:ind w:firstLine="720"/>
      </w:pPr>
      <w:r>
        <w:t>In this study, we quantif</w:t>
      </w:r>
      <w:r w:rsidR="00AD59AA">
        <w:t>ied</w:t>
      </w:r>
      <w:r>
        <w:t xml:space="preserve"> direct and indirect effects of soil </w:t>
      </w:r>
      <w:r w:rsidR="009157F8">
        <w:t xml:space="preserve">resource </w:t>
      </w:r>
      <w:r>
        <w:t xml:space="preserve">availability, </w:t>
      </w:r>
      <w:r w:rsidR="009157F8">
        <w:t>climate</w:t>
      </w:r>
      <w:r w:rsidR="009C4309">
        <w:t xml:space="preserve">, </w:t>
      </w:r>
      <w:ins w:id="829" w:author="Perkowski, Evan A" w:date="2023-01-16T13:36:00Z">
        <w:r w:rsidR="0001202C" w:rsidRPr="0001202C">
          <w:rPr>
            <w:i/>
            <w:iCs/>
            <w:lang w:val="el-GR"/>
          </w:rPr>
          <w:t>χ</w:t>
        </w:r>
      </w:ins>
      <w:r w:rsidR="0010638E">
        <w:t xml:space="preserve">, </w:t>
      </w:r>
      <w:r w:rsidR="009C4309">
        <w:t xml:space="preserve">and </w:t>
      </w:r>
      <w:r w:rsidR="0010638E">
        <w:rPr>
          <w:i/>
          <w:iCs/>
          <w:color w:val="000000" w:themeColor="text1"/>
          <w:lang w:val="el-GR"/>
        </w:rPr>
        <w:t>β</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9C4309">
        <w:rPr>
          <w:color w:val="000000" w:themeColor="text1"/>
        </w:rPr>
        <w:t xml:space="preserve"> </w:t>
      </w:r>
      <w:r w:rsidR="00E94E5D">
        <w:rPr>
          <w:color w:val="000000" w:themeColor="text1"/>
        </w:rPr>
        <w:t xml:space="preserve">in </w:t>
      </w:r>
      <w:r w:rsidR="00012D96">
        <w:rPr>
          <w:color w:val="000000" w:themeColor="text1"/>
        </w:rPr>
        <w:t xml:space="preserve">520 </w:t>
      </w:r>
      <w:r w:rsidR="00E94E5D">
        <w:rPr>
          <w:color w:val="000000" w:themeColor="text1"/>
        </w:rPr>
        <w:t>individuals spanning a</w:t>
      </w:r>
      <w:r w:rsidR="00012D96">
        <w:rPr>
          <w:color w:val="000000" w:themeColor="text1"/>
        </w:rPr>
        <w:t>cross a</w:t>
      </w:r>
      <w:r w:rsidR="00E94E5D">
        <w:rPr>
          <w:color w:val="000000" w:themeColor="text1"/>
        </w:rPr>
        <w:t xml:space="preserve"> soil resource availability and climate gradient in Texas, USA</w:t>
      </w:r>
      <w:r w:rsidR="00E8501A">
        <w:rPr>
          <w:color w:val="000000" w:themeColor="text1"/>
        </w:rPr>
        <w:t>.</w:t>
      </w:r>
      <w:r w:rsidR="009B267A">
        <w:rPr>
          <w:color w:val="000000" w:themeColor="text1"/>
        </w:rPr>
        <w:t xml:space="preserve"> </w:t>
      </w:r>
      <w:r w:rsidR="001A3F78">
        <w:t xml:space="preserve">We found </w:t>
      </w:r>
      <w:r w:rsidR="00565700">
        <w:t>consistent</w:t>
      </w:r>
      <w:r w:rsidR="001A3F78">
        <w:t xml:space="preserve"> support for patterns expected</w:t>
      </w:r>
      <w:r w:rsidR="00490E26">
        <w:t xml:space="preserve"> from</w:t>
      </w:r>
      <w:r w:rsidR="001A3F78">
        <w:t xml:space="preserve"> theory, a result driven by a strong </w:t>
      </w:r>
      <w:r w:rsidR="00370EBB">
        <w:t xml:space="preserve">direct </w:t>
      </w:r>
      <w:commentRangeStart w:id="830"/>
      <w:commentRangeStart w:id="831"/>
      <w:r w:rsidR="001A3F78">
        <w:t xml:space="preserve">negative effect of increasing </w:t>
      </w:r>
      <w:ins w:id="832" w:author="Perkowski, Evan A" w:date="2023-01-16T13:36:00Z">
        <w:r w:rsidR="0001202C" w:rsidRPr="0001202C">
          <w:rPr>
            <w:i/>
            <w:iCs/>
            <w:lang w:val="el-GR"/>
          </w:rPr>
          <w:t>χ</w:t>
        </w:r>
      </w:ins>
      <w:r w:rsidR="001A3F78">
        <w:rPr>
          <w:color w:val="000000" w:themeColor="text1"/>
        </w:rPr>
        <w:t xml:space="preserve"> on </w:t>
      </w:r>
      <w:r w:rsidR="00E40E22">
        <w:rPr>
          <w:i/>
          <w:iCs/>
          <w:color w:val="000000" w:themeColor="text1"/>
        </w:rPr>
        <w:t>N</w:t>
      </w:r>
      <w:r w:rsidR="00E40E22">
        <w:rPr>
          <w:color w:val="000000" w:themeColor="text1"/>
          <w:vertAlign w:val="subscript"/>
        </w:rPr>
        <w:t>area</w:t>
      </w:r>
      <w:r w:rsidR="001A3F78">
        <w:rPr>
          <w:color w:val="000000" w:themeColor="text1"/>
        </w:rPr>
        <w:t xml:space="preserve"> (Fig. </w:t>
      </w:r>
      <w:ins w:id="833" w:author="Perkowski, Evan A" w:date="2023-01-16T13:36:00Z">
        <w:r w:rsidR="0001202C" w:rsidRPr="0001202C">
          <w:rPr>
            <w:color w:val="000000" w:themeColor="text1"/>
          </w:rPr>
          <w:t>4</w:t>
        </w:r>
      </w:ins>
      <w:ins w:id="834" w:author="Perkowski, Evan A" w:date="2023-01-16T13:44:00Z">
        <w:r w:rsidR="001D0FD1">
          <w:rPr>
            <w:color w:val="000000" w:themeColor="text1"/>
          </w:rPr>
          <w:t>a</w:t>
        </w:r>
      </w:ins>
      <w:r w:rsidR="00D7406A">
        <w:rPr>
          <w:color w:val="000000" w:themeColor="text1"/>
        </w:rPr>
        <w:t>; Fig. 5</w:t>
      </w:r>
      <w:r w:rsidR="001A3F78">
        <w:rPr>
          <w:color w:val="000000" w:themeColor="text1"/>
        </w:rPr>
        <w:t>)</w:t>
      </w:r>
      <w:r w:rsidR="00F30C7D">
        <w:rPr>
          <w:color w:val="000000" w:themeColor="text1"/>
        </w:rPr>
        <w:t xml:space="preserve"> and a positive relationship between </w:t>
      </w:r>
      <w:ins w:id="835" w:author="Perkowski, Evan A" w:date="2023-01-16T13:36:00Z">
        <w:r w:rsidR="0001202C" w:rsidRPr="0001202C">
          <w:rPr>
            <w:i/>
            <w:iCs/>
            <w:lang w:val="el-GR"/>
          </w:rPr>
          <w:t>χ</w:t>
        </w:r>
        <w:r w:rsidR="0001202C" w:rsidDel="0001202C">
          <w:rPr>
            <w:color w:val="000000" w:themeColor="text1"/>
          </w:rPr>
          <w:t xml:space="preserve"> </w:t>
        </w:r>
      </w:ins>
      <w:r w:rsidR="00F30C7D">
        <w:rPr>
          <w:color w:val="000000" w:themeColor="text1"/>
        </w:rPr>
        <w:t xml:space="preserve">and </w:t>
      </w:r>
      <w:r w:rsidR="00F30C7D">
        <w:rPr>
          <w:i/>
          <w:iCs/>
          <w:color w:val="000000" w:themeColor="text1"/>
          <w:lang w:val="el-GR"/>
        </w:rPr>
        <w:t>β</w:t>
      </w:r>
      <w:r w:rsidR="00F30C7D">
        <w:rPr>
          <w:color w:val="000000" w:themeColor="text1"/>
        </w:rPr>
        <w:t xml:space="preserve"> (Fig. 5)</w:t>
      </w:r>
      <w:r w:rsidR="009A15CF" w:rsidRPr="00F30C7D">
        <w:rPr>
          <w:color w:val="000000" w:themeColor="text1"/>
        </w:rPr>
        <w:t>.</w:t>
      </w:r>
      <w:commentRangeEnd w:id="830"/>
      <w:r w:rsidR="009157F8">
        <w:rPr>
          <w:rStyle w:val="CommentReference"/>
          <w:rFonts w:eastAsiaTheme="minorHAnsi" w:cs="Times New Roman (Body CS)"/>
        </w:rPr>
        <w:commentReference w:id="830"/>
      </w:r>
      <w:commentRangeEnd w:id="831"/>
      <w:r w:rsidR="001D0FD1">
        <w:rPr>
          <w:rStyle w:val="CommentReference"/>
          <w:rFonts w:eastAsiaTheme="minorHAnsi" w:cs="Times New Roman (Body CS)"/>
        </w:rPr>
        <w:commentReference w:id="831"/>
      </w:r>
      <w:r w:rsidR="009A15CF" w:rsidRPr="00F30C7D">
        <w:rPr>
          <w:color w:val="000000" w:themeColor="text1"/>
        </w:rPr>
        <w:t xml:space="preserve"> </w:t>
      </w:r>
      <w:r w:rsidR="00F30C7D">
        <w:rPr>
          <w:color w:val="000000" w:themeColor="text1"/>
        </w:rPr>
        <w:t xml:space="preserve">In further support of patterns expected from theory, </w:t>
      </w:r>
      <w:ins w:id="836" w:author="Perkowski, Evan A" w:date="2023-01-16T13:37:00Z">
        <w:r w:rsidR="0001202C">
          <w:rPr>
            <w:color w:val="000000" w:themeColor="text1"/>
          </w:rPr>
          <w:t xml:space="preserve">soil nitrogen availability </w:t>
        </w:r>
      </w:ins>
      <w:ins w:id="837" w:author="Perkowski, Evan A" w:date="2023-01-16T13:45:00Z">
        <w:r w:rsidR="001D0FD1">
          <w:rPr>
            <w:color w:val="000000" w:themeColor="text1"/>
          </w:rPr>
          <w:t xml:space="preserve">indirectly </w:t>
        </w:r>
      </w:ins>
      <w:ins w:id="838" w:author="Perkowski, Evan A" w:date="2023-01-16T13:38:00Z">
        <w:r w:rsidR="0001202C">
          <w:rPr>
            <w:color w:val="000000" w:themeColor="text1"/>
          </w:rPr>
          <w:t>increased</w:t>
        </w:r>
      </w:ins>
      <w:ins w:id="839" w:author="Perkowski, Evan A" w:date="2023-01-16T13:37:00Z">
        <w:r w:rsidR="0001202C">
          <w:rPr>
            <w:color w:val="000000" w:themeColor="text1"/>
          </w:rPr>
          <w:t xml:space="preserve"> </w:t>
        </w:r>
        <w:r w:rsidR="0001202C">
          <w:rPr>
            <w:i/>
            <w:iCs/>
            <w:color w:val="000000" w:themeColor="text1"/>
          </w:rPr>
          <w:t>N</w:t>
        </w:r>
      </w:ins>
      <w:ins w:id="840" w:author="Perkowski, Evan A" w:date="2023-01-16T13:38:00Z">
        <w:r w:rsidR="0001202C">
          <w:rPr>
            <w:color w:val="000000" w:themeColor="text1"/>
            <w:vertAlign w:val="subscript"/>
          </w:rPr>
          <w:t>area</w:t>
        </w:r>
      </w:ins>
      <w:ins w:id="841" w:author="Perkowski, Evan A" w:date="2023-01-16T13:40:00Z">
        <w:r w:rsidR="0001202C">
          <w:rPr>
            <w:color w:val="000000" w:themeColor="text1"/>
          </w:rPr>
          <w:t xml:space="preserve"> through a strong negative effect of increasing soil nitrogen availability on </w:t>
        </w:r>
        <w:r w:rsidR="0001202C">
          <w:rPr>
            <w:i/>
            <w:iCs/>
            <w:color w:val="000000" w:themeColor="text1"/>
            <w:lang w:val="el-GR"/>
          </w:rPr>
          <w:t>β</w:t>
        </w:r>
        <w:r w:rsidR="0001202C">
          <w:rPr>
            <w:color w:val="000000" w:themeColor="text1"/>
          </w:rPr>
          <w:t xml:space="preserve"> </w:t>
        </w:r>
      </w:ins>
      <w:ins w:id="842" w:author="Perkowski, Evan A" w:date="2023-01-16T13:43:00Z">
        <w:r w:rsidR="0001202C">
          <w:rPr>
            <w:color w:val="000000" w:themeColor="text1"/>
          </w:rPr>
          <w:t xml:space="preserve">(Fig. 2a, </w:t>
        </w:r>
      </w:ins>
      <w:ins w:id="843" w:author="Perkowski, Evan A" w:date="2023-01-16T13:46:00Z">
        <w:r w:rsidR="001D0FD1">
          <w:rPr>
            <w:color w:val="000000" w:themeColor="text1"/>
          </w:rPr>
          <w:t xml:space="preserve">Fig. </w:t>
        </w:r>
      </w:ins>
      <w:ins w:id="844" w:author="Perkowski, Evan A" w:date="2023-01-16T13:44:00Z">
        <w:r w:rsidR="0001202C">
          <w:rPr>
            <w:color w:val="000000" w:themeColor="text1"/>
          </w:rPr>
          <w:t>5</w:t>
        </w:r>
      </w:ins>
      <w:ins w:id="845" w:author="Perkowski, Evan A" w:date="2023-01-16T13:43:00Z">
        <w:r w:rsidR="0001202C">
          <w:rPr>
            <w:color w:val="000000" w:themeColor="text1"/>
          </w:rPr>
          <w:t>)</w:t>
        </w:r>
      </w:ins>
      <w:ins w:id="846" w:author="Perkowski, Evan A" w:date="2023-01-16T13:45:00Z">
        <w:r w:rsidR="001D0FD1">
          <w:rPr>
            <w:color w:val="000000" w:themeColor="text1"/>
          </w:rPr>
          <w:t>,</w:t>
        </w:r>
      </w:ins>
      <w:ins w:id="847" w:author="Perkowski, Evan A" w:date="2023-01-16T13:44:00Z">
        <w:r w:rsidR="0001202C">
          <w:rPr>
            <w:color w:val="000000" w:themeColor="text1"/>
          </w:rPr>
          <w:t xml:space="preserve"> </w:t>
        </w:r>
      </w:ins>
      <w:ins w:id="848" w:author="Perkowski, Evan A" w:date="2023-01-16T13:40:00Z">
        <w:r w:rsidR="0001202C">
          <w:rPr>
            <w:color w:val="000000" w:themeColor="text1"/>
          </w:rPr>
          <w:t xml:space="preserve">despite </w:t>
        </w:r>
      </w:ins>
      <w:ins w:id="849" w:author="Perkowski, Evan A" w:date="2023-01-16T13:45:00Z">
        <w:r w:rsidR="001D0FD1">
          <w:rPr>
            <w:color w:val="000000" w:themeColor="text1"/>
          </w:rPr>
          <w:t>a weak</w:t>
        </w:r>
      </w:ins>
      <w:ins w:id="850" w:author="Perkowski, Evan A" w:date="2023-01-16T13:40:00Z">
        <w:r w:rsidR="0001202C">
          <w:rPr>
            <w:color w:val="000000" w:themeColor="text1"/>
          </w:rPr>
          <w:t xml:space="preserve"> </w:t>
        </w:r>
      </w:ins>
      <w:ins w:id="851" w:author="Perkowski, Evan A" w:date="2023-01-16T13:43:00Z">
        <w:r w:rsidR="0001202C">
          <w:rPr>
            <w:color w:val="000000" w:themeColor="text1"/>
          </w:rPr>
          <w:t xml:space="preserve">marginal positive association between increasing soil nitrogen availability and </w:t>
        </w:r>
        <w:r w:rsidR="0001202C">
          <w:rPr>
            <w:i/>
            <w:iCs/>
            <w:color w:val="000000" w:themeColor="text1"/>
          </w:rPr>
          <w:t>N</w:t>
        </w:r>
        <w:r w:rsidR="0001202C">
          <w:rPr>
            <w:color w:val="000000" w:themeColor="text1"/>
            <w:vertAlign w:val="subscript"/>
          </w:rPr>
          <w:t>area</w:t>
        </w:r>
      </w:ins>
      <w:ins w:id="852" w:author="Perkowski, Evan A" w:date="2023-01-16T13:44:00Z">
        <w:r w:rsidR="0001202C">
          <w:rPr>
            <w:color w:val="000000" w:themeColor="text1"/>
          </w:rPr>
          <w:t xml:space="preserve"> (</w:t>
        </w:r>
        <w:r w:rsidR="0001202C">
          <w:rPr>
            <w:i/>
            <w:iCs/>
            <w:color w:val="000000" w:themeColor="text1"/>
          </w:rPr>
          <w:t>p</w:t>
        </w:r>
        <w:r w:rsidR="0001202C">
          <w:rPr>
            <w:color w:val="000000" w:themeColor="text1"/>
          </w:rPr>
          <w:t xml:space="preserve"> = 0.092; Table 4; Fig. 4</w:t>
        </w:r>
        <w:r w:rsidR="001D0FD1">
          <w:rPr>
            <w:color w:val="000000" w:themeColor="text1"/>
          </w:rPr>
          <w:t>d</w:t>
        </w:r>
        <w:r w:rsidR="0001202C">
          <w:rPr>
            <w:color w:val="000000" w:themeColor="text1"/>
          </w:rPr>
          <w:t>)</w:t>
        </w:r>
      </w:ins>
      <w:ins w:id="853" w:author="Perkowski, Evan A" w:date="2023-01-16T13:45:00Z">
        <w:r w:rsidR="001D0FD1">
          <w:rPr>
            <w:color w:val="000000" w:themeColor="text1"/>
          </w:rPr>
          <w:t xml:space="preserve">. Increasing </w:t>
        </w:r>
      </w:ins>
      <w:ins w:id="854" w:author="Perkowski, Evan A" w:date="2023-01-16T13:46:00Z">
        <w:r w:rsidR="001D0FD1">
          <w:rPr>
            <w:color w:val="000000" w:themeColor="text1"/>
          </w:rPr>
          <w:t>VPD</w:t>
        </w:r>
      </w:ins>
      <w:ins w:id="855" w:author="Perkowski, Evan A" w:date="2023-01-16T13:45:00Z">
        <w:r w:rsidR="001D0FD1">
          <w:rPr>
            <w:color w:val="000000" w:themeColor="text1"/>
          </w:rPr>
          <w:t xml:space="preserve"> also indirectly increased </w:t>
        </w:r>
        <w:r w:rsidR="001D0FD1">
          <w:rPr>
            <w:i/>
            <w:iCs/>
            <w:color w:val="000000" w:themeColor="text1"/>
          </w:rPr>
          <w:t>N</w:t>
        </w:r>
        <w:r w:rsidR="001D0FD1">
          <w:rPr>
            <w:color w:val="000000" w:themeColor="text1"/>
            <w:vertAlign w:val="subscript"/>
          </w:rPr>
          <w:t>area</w:t>
        </w:r>
        <w:r w:rsidR="001D0FD1">
          <w:rPr>
            <w:color w:val="000000" w:themeColor="text1"/>
          </w:rPr>
          <w:t xml:space="preserve"> </w:t>
        </w:r>
      </w:ins>
      <w:ins w:id="856" w:author="Perkowski, Evan A" w:date="2023-01-16T13:46:00Z">
        <w:r w:rsidR="001D0FD1">
          <w:rPr>
            <w:color w:val="000000" w:themeColor="text1"/>
          </w:rPr>
          <w:t xml:space="preserve">through a direct negative effect of increasing VPD on </w:t>
        </w:r>
        <w:r w:rsidR="001D0FD1" w:rsidRPr="0001202C">
          <w:rPr>
            <w:i/>
            <w:iCs/>
            <w:lang w:val="el-GR"/>
          </w:rPr>
          <w:t>χ</w:t>
        </w:r>
        <w:r w:rsidR="001D0FD1">
          <w:t xml:space="preserve"> (Fig. 3a</w:t>
        </w:r>
      </w:ins>
      <w:ins w:id="857" w:author="Perkowski, Evan A" w:date="2023-01-16T13:47:00Z">
        <w:r w:rsidR="001D0FD1">
          <w:t xml:space="preserve">; Fig. 5). Interestingly, there was no effect of soil moisture on </w:t>
        </w:r>
        <w:r w:rsidR="001D0FD1">
          <w:rPr>
            <w:i/>
            <w:iCs/>
            <w:color w:val="000000" w:themeColor="text1"/>
            <w:lang w:val="el-GR"/>
          </w:rPr>
          <w:t>β</w:t>
        </w:r>
        <w:r w:rsidR="001D0FD1">
          <w:rPr>
            <w:color w:val="000000" w:themeColor="text1"/>
          </w:rPr>
          <w:t xml:space="preserve"> (</w:t>
        </w:r>
      </w:ins>
      <w:ins w:id="858" w:author="Perkowski, Evan A" w:date="2023-01-16T13:48:00Z">
        <w:r w:rsidR="001D0FD1">
          <w:rPr>
            <w:color w:val="000000" w:themeColor="text1"/>
          </w:rPr>
          <w:t>Fig. 1b; Fig. 5</w:t>
        </w:r>
      </w:ins>
      <w:ins w:id="859" w:author="Perkowski, Evan A" w:date="2023-01-16T13:47:00Z">
        <w:r w:rsidR="001D0FD1">
          <w:rPr>
            <w:color w:val="000000" w:themeColor="text1"/>
          </w:rPr>
          <w:t xml:space="preserve">), though a strong positive association between soil moisture and soil nitrogen availability resulted in an indirect positive effect </w:t>
        </w:r>
      </w:ins>
      <w:ins w:id="860" w:author="Perkowski, Evan A" w:date="2023-01-16T13:48:00Z">
        <w:r w:rsidR="001D0FD1">
          <w:rPr>
            <w:color w:val="000000" w:themeColor="text1"/>
          </w:rPr>
          <w:t xml:space="preserve">of increasing soil moisture on </w:t>
        </w:r>
        <w:r w:rsidR="001D0FD1">
          <w:rPr>
            <w:i/>
            <w:iCs/>
            <w:color w:val="000000" w:themeColor="text1"/>
          </w:rPr>
          <w:t>N</w:t>
        </w:r>
        <w:r w:rsidR="001D0FD1">
          <w:rPr>
            <w:color w:val="000000" w:themeColor="text1"/>
            <w:vertAlign w:val="subscript"/>
          </w:rPr>
          <w:t>area</w:t>
        </w:r>
      </w:ins>
      <w:ins w:id="861" w:author="Perkowski, Evan A" w:date="2023-01-16T13:50:00Z">
        <w:r w:rsidR="001D0FD1">
          <w:rPr>
            <w:color w:val="000000" w:themeColor="text1"/>
          </w:rPr>
          <w:t xml:space="preserve"> (Fig. 5) despite an apparent null direct effect of soil moisture on </w:t>
        </w:r>
        <w:r w:rsidR="001D0FD1">
          <w:rPr>
            <w:i/>
            <w:iCs/>
            <w:color w:val="000000" w:themeColor="text1"/>
          </w:rPr>
          <w:t>N</w:t>
        </w:r>
        <w:r w:rsidR="001D0FD1">
          <w:rPr>
            <w:color w:val="000000" w:themeColor="text1"/>
            <w:vertAlign w:val="subscript"/>
          </w:rPr>
          <w:t>area</w:t>
        </w:r>
        <w:r w:rsidR="001D0FD1">
          <w:rPr>
            <w:color w:val="000000" w:themeColor="text1"/>
          </w:rPr>
          <w:t xml:space="preserve"> (Fig. 4</w:t>
        </w:r>
      </w:ins>
      <w:ins w:id="862" w:author="Perkowski, Evan A" w:date="2023-01-16T13:51:00Z">
        <w:r w:rsidR="001D0FD1">
          <w:rPr>
            <w:color w:val="000000" w:themeColor="text1"/>
          </w:rPr>
          <w:t>g)</w:t>
        </w:r>
      </w:ins>
      <w:ins w:id="863" w:author="Perkowski, Evan A" w:date="2023-01-16T13:50:00Z">
        <w:r w:rsidR="001D0FD1">
          <w:rPr>
            <w:color w:val="000000" w:themeColor="text1"/>
          </w:rPr>
          <w:t xml:space="preserve">. </w:t>
        </w:r>
      </w:ins>
      <w:r w:rsidR="00EC2EFD">
        <w:t>Overall, results</w:t>
      </w:r>
      <w:r w:rsidR="00482E50">
        <w:t xml:space="preserve"> from this environmental gradient experiment provide </w:t>
      </w:r>
      <w:r w:rsidR="00253023">
        <w:t>strong and consistent</w:t>
      </w:r>
      <w:r w:rsidR="00482E50">
        <w:t xml:space="preserve"> support for patterns expected from photosynthetic least-cost theory, showing that </w:t>
      </w:r>
      <w:ins w:id="864" w:author="Perkowski, Evan A" w:date="2023-01-16T16:18:00Z">
        <w:r w:rsidR="006A7B9F" w:rsidRPr="0001202C">
          <w:rPr>
            <w:i/>
            <w:iCs/>
            <w:lang w:val="el-GR"/>
          </w:rPr>
          <w:t>χ</w:t>
        </w:r>
      </w:ins>
      <w:r w:rsidR="00EC2EFD">
        <w:t xml:space="preserve"> is a</w:t>
      </w:r>
      <w:r w:rsidR="00675050">
        <w:t xml:space="preserve"> dynamic</w:t>
      </w:r>
      <w:r w:rsidR="00EC2EFD">
        <w:t xml:space="preserve"> driver of</w:t>
      </w:r>
      <w:r w:rsidR="00A91F4B">
        <w:t xml:space="preserve"> variance in</w:t>
      </w:r>
      <w:r w:rsidR="00EC2EFD">
        <w:t xml:space="preserve"> </w:t>
      </w:r>
      <w:r w:rsidR="00EC2EFD">
        <w:rPr>
          <w:i/>
          <w:iCs/>
        </w:rPr>
        <w:t>N</w:t>
      </w:r>
      <w:r w:rsidR="00EC2EFD">
        <w:rPr>
          <w:vertAlign w:val="subscript"/>
        </w:rPr>
        <w:t>area</w:t>
      </w:r>
      <w:r w:rsidR="00EC2EFD">
        <w:t xml:space="preserve"> </w:t>
      </w:r>
      <w:r w:rsidR="00482E50">
        <w:t xml:space="preserve">and is </w:t>
      </w:r>
      <w:r w:rsidR="00EC2EFD">
        <w:t xml:space="preserve">capable of unifying expected responses of </w:t>
      </w:r>
      <w:r w:rsidR="00EC2EFD">
        <w:rPr>
          <w:i/>
          <w:iCs/>
        </w:rPr>
        <w:t>N</w:t>
      </w:r>
      <w:r w:rsidR="00EC2EFD">
        <w:rPr>
          <w:vertAlign w:val="subscript"/>
        </w:rPr>
        <w:t>area</w:t>
      </w:r>
      <w:r w:rsidR="00EC2EFD">
        <w:t xml:space="preserve"> to shifts in soil resource availability and climate.</w:t>
      </w:r>
    </w:p>
    <w:p w14:paraId="54ABD560" w14:textId="3F82A288" w:rsidR="007D4062" w:rsidRDefault="007D4062" w:rsidP="0025039E">
      <w:pPr>
        <w:autoSpaceDE w:val="0"/>
        <w:autoSpaceDN w:val="0"/>
        <w:adjustRightInd w:val="0"/>
        <w:spacing w:line="360" w:lineRule="auto"/>
      </w:pPr>
    </w:p>
    <w:p w14:paraId="11A204FD" w14:textId="37E83CC8" w:rsidR="007D4062" w:rsidRPr="007D4062" w:rsidRDefault="007D4062" w:rsidP="0025039E">
      <w:pPr>
        <w:autoSpaceDE w:val="0"/>
        <w:autoSpaceDN w:val="0"/>
        <w:adjustRightInd w:val="0"/>
        <w:spacing w:line="360" w:lineRule="auto"/>
        <w:rPr>
          <w:i/>
          <w:iCs/>
        </w:rPr>
      </w:pPr>
      <w:r>
        <w:rPr>
          <w:i/>
          <w:iCs/>
        </w:rPr>
        <w:t xml:space="preserve">Effects of </w:t>
      </w:r>
      <w:ins w:id="865" w:author="Perkowski, Evan A" w:date="2023-01-16T13:51:00Z">
        <w:r w:rsidR="001D0FD1" w:rsidRPr="0001202C">
          <w:rPr>
            <w:i/>
            <w:iCs/>
            <w:lang w:val="el-GR"/>
          </w:rPr>
          <w:t>χ</w:t>
        </w:r>
      </w:ins>
      <w:r>
        <w:rPr>
          <w:i/>
          <w:iCs/>
        </w:rPr>
        <w:t xml:space="preserve"> on N</w:t>
      </w:r>
      <w:r>
        <w:rPr>
          <w:i/>
          <w:iCs/>
          <w:vertAlign w:val="subscript"/>
        </w:rPr>
        <w:t>area</w:t>
      </w:r>
      <w:r>
        <w:rPr>
          <w:i/>
          <w:iCs/>
        </w:rPr>
        <w:t xml:space="preserve"> are driven by larger negative effects of increasing </w:t>
      </w:r>
      <w:ins w:id="866" w:author="Perkowski, Evan A" w:date="2023-01-16T13:51:00Z">
        <w:r w:rsidR="001D0FD1" w:rsidRPr="0001202C">
          <w:rPr>
            <w:i/>
            <w:iCs/>
            <w:lang w:val="el-GR"/>
          </w:rPr>
          <w:t>χ</w:t>
        </w:r>
      </w:ins>
      <w:r>
        <w:rPr>
          <w:i/>
          <w:iCs/>
        </w:rPr>
        <w:t xml:space="preserve"> on M</w:t>
      </w:r>
      <w:r>
        <w:rPr>
          <w:i/>
          <w:iCs/>
          <w:vertAlign w:val="subscript"/>
        </w:rPr>
        <w:t>area</w:t>
      </w:r>
      <w:r>
        <w:rPr>
          <w:i/>
          <w:iCs/>
        </w:rPr>
        <w:t xml:space="preserve"> than N</w:t>
      </w:r>
      <w:r>
        <w:rPr>
          <w:i/>
          <w:iCs/>
          <w:vertAlign w:val="subscript"/>
        </w:rPr>
        <w:t>mass</w:t>
      </w:r>
    </w:p>
    <w:p w14:paraId="12B71D5B" w14:textId="77777777" w:rsidR="00CA735F" w:rsidRDefault="00634047" w:rsidP="00CA735F">
      <w:pPr>
        <w:autoSpaceDE w:val="0"/>
        <w:autoSpaceDN w:val="0"/>
        <w:adjustRightInd w:val="0"/>
        <w:spacing w:line="360" w:lineRule="auto"/>
        <w:ind w:firstLine="720"/>
        <w:rPr>
          <w:ins w:id="867" w:author="Perkowski, Evan A" w:date="2023-01-16T17:10:00Z"/>
        </w:rPr>
      </w:pPr>
      <w:r>
        <w:rPr>
          <w:color w:val="000000" w:themeColor="text1"/>
        </w:rPr>
        <w:lastRenderedPageBreak/>
        <w:t>A</w:t>
      </w:r>
      <w:r w:rsidR="00514764">
        <w:rPr>
          <w:color w:val="000000" w:themeColor="text1"/>
        </w:rPr>
        <w:t xml:space="preserve"> strong negative effect of increasing </w:t>
      </w:r>
      <w:ins w:id="868" w:author="Perkowski, Evan A" w:date="2023-01-16T13:52:00Z">
        <w:r w:rsidR="001D0FD1" w:rsidRPr="0001202C">
          <w:rPr>
            <w:i/>
            <w:iCs/>
            <w:lang w:val="el-GR"/>
          </w:rPr>
          <w:t>χ</w:t>
        </w:r>
      </w:ins>
      <w:r w:rsidR="00514764">
        <w:t xml:space="preserve"> on </w:t>
      </w:r>
      <w:r w:rsidR="00514764" w:rsidRPr="006504E7">
        <w:rPr>
          <w:i/>
          <w:iCs/>
        </w:rPr>
        <w:t>N</w:t>
      </w:r>
      <w:r w:rsidR="00514764" w:rsidRPr="006504E7">
        <w:rPr>
          <w:vertAlign w:val="subscript"/>
        </w:rPr>
        <w:t>area</w:t>
      </w:r>
      <w:r w:rsidR="00514764" w:rsidRPr="00514764">
        <w:t xml:space="preserve"> </w:t>
      </w:r>
      <w:r w:rsidR="00514764">
        <w:t xml:space="preserve">was </w:t>
      </w:r>
      <w:r>
        <w:t>detected in</w:t>
      </w:r>
      <w:r w:rsidR="00514764">
        <w:t xml:space="preserve"> both the linear mixed effect (Table 4; Fig. </w:t>
      </w:r>
      <w:ins w:id="869" w:author="Perkowski, Evan A" w:date="2023-01-16T13:52:00Z">
        <w:r w:rsidR="001D0FD1">
          <w:t>4</w:t>
        </w:r>
        <w:r w:rsidR="001D0FD1">
          <w:t>a</w:t>
        </w:r>
      </w:ins>
      <w:r w:rsidR="00514764">
        <w:t>) and piecewise structural equation (Table 5; Fig. 5)</w:t>
      </w:r>
      <w:r>
        <w:t xml:space="preserve"> models</w:t>
      </w:r>
      <w:r w:rsidR="00514764">
        <w:t xml:space="preserve">. </w:t>
      </w:r>
      <w:ins w:id="870" w:author="Perkowski, Evan A" w:date="2023-01-16T14:25:00Z">
        <w:r w:rsidR="004D22B5">
          <w:t xml:space="preserve">The general negative response of </w:t>
        </w:r>
        <w:r w:rsidR="004D22B5">
          <w:rPr>
            <w:i/>
            <w:iCs/>
          </w:rPr>
          <w:t>N</w:t>
        </w:r>
        <w:r w:rsidR="004D22B5">
          <w:rPr>
            <w:vertAlign w:val="subscript"/>
          </w:rPr>
          <w:t>area</w:t>
        </w:r>
        <w:r w:rsidR="004D22B5">
          <w:t xml:space="preserve"> to increasing </w:t>
        </w:r>
        <w:r w:rsidR="004D22B5" w:rsidRPr="0001202C">
          <w:rPr>
            <w:i/>
            <w:iCs/>
            <w:lang w:val="el-GR"/>
          </w:rPr>
          <w:t>χ</w:t>
        </w:r>
        <w:r w:rsidR="004D22B5">
          <w:t xml:space="preserve"> is consistent with previous environmental gradient</w:t>
        </w:r>
        <w:r w:rsidR="004D22B5">
          <w:t xml:space="preserve"> </w:t>
        </w:r>
        <w:r w:rsidR="004D22B5">
          <w:fldChar w:fldCharType="begin" w:fldLock="1"/>
        </w:r>
      </w:ins>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rsidR="004D22B5">
        <w:fldChar w:fldCharType="separate"/>
      </w:r>
      <w:r w:rsidR="003763E0" w:rsidRPr="003763E0">
        <w:rPr>
          <w:noProof/>
        </w:rPr>
        <w:t>(Dong et al. 2017, Querejeta et al. 2022)</w:t>
      </w:r>
      <w:ins w:id="871" w:author="Perkowski, Evan A" w:date="2023-01-16T14:25:00Z">
        <w:r w:rsidR="004D22B5">
          <w:fldChar w:fldCharType="end"/>
        </w:r>
        <w:r w:rsidR="004D22B5">
          <w:t xml:space="preserve"> and manipulation experiments </w:t>
        </w:r>
        <w:r w:rsidR="004D22B5">
          <w:fldChar w:fldCharType="begin" w:fldLock="1"/>
        </w:r>
      </w:ins>
      <w:r w:rsidR="004D22B5">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plainTextFormattedCitation":"(Perkowski et al. n.d.)","previouslyFormattedCitation":"(Perkowski et al. n.d.)"},"properties":{"noteIndex":0},"schema":"https://github.com/citation-style-language/schema/raw/master/csl-citation.json"}</w:instrText>
      </w:r>
      <w:r w:rsidR="004D22B5">
        <w:fldChar w:fldCharType="separate"/>
      </w:r>
      <w:r w:rsidR="004D22B5" w:rsidRPr="004D22B5">
        <w:rPr>
          <w:noProof/>
        </w:rPr>
        <w:t>(Perkowski et al. n.d.)</w:t>
      </w:r>
      <w:ins w:id="872" w:author="Perkowski, Evan A" w:date="2023-01-16T14:25:00Z">
        <w:r w:rsidR="004D22B5">
          <w:fldChar w:fldCharType="end"/>
        </w:r>
        <w:r w:rsidR="004D22B5">
          <w:t xml:space="preserve">, showing </w:t>
        </w:r>
      </w:ins>
      <w:ins w:id="873" w:author="Perkowski, Evan A" w:date="2023-01-16T16:18:00Z">
        <w:r w:rsidR="006A7B9F">
          <w:t>strong</w:t>
        </w:r>
      </w:ins>
      <w:ins w:id="874" w:author="Perkowski, Evan A" w:date="2023-01-16T14:25:00Z">
        <w:r w:rsidR="004D22B5">
          <w:t xml:space="preserve"> support for the nitrogen-water use tradeoffs expected from theory</w:t>
        </w:r>
      </w:ins>
      <w:ins w:id="875" w:author="Perkowski, Evan A" w:date="2023-01-16T14:38:00Z">
        <w:r w:rsidR="003763E0">
          <w:t xml:space="preserve"> </w:t>
        </w:r>
        <w:r w:rsidR="003763E0">
          <w:fldChar w:fldCharType="begin" w:fldLock="1"/>
        </w:r>
      </w:ins>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ins w:id="876" w:author="Perkowski, Evan A" w:date="2023-01-16T14:38:00Z">
        <w:r w:rsidR="003763E0">
          <w:fldChar w:fldCharType="end"/>
        </w:r>
      </w:ins>
      <w:ins w:id="877" w:author="Perkowski, Evan A" w:date="2023-01-16T14:25:00Z">
        <w:r w:rsidR="004D22B5">
          <w:t>.</w:t>
        </w:r>
      </w:ins>
      <w:ins w:id="878" w:author="Perkowski, Evan A" w:date="2023-01-16T14:38:00Z">
        <w:r w:rsidR="003763E0">
          <w:t xml:space="preserve"> </w:t>
        </w:r>
      </w:ins>
      <w:r w:rsidR="00514764">
        <w:t>In both model</w:t>
      </w:r>
      <w:r>
        <w:t>s</w:t>
      </w:r>
      <w:r w:rsidR="00514764">
        <w:t xml:space="preserve">, negative </w:t>
      </w:r>
      <w:r>
        <w:t>effects</w:t>
      </w:r>
      <w:r w:rsidR="00514764">
        <w:t xml:space="preserve"> of </w:t>
      </w:r>
      <w:r w:rsidR="00514764">
        <w:rPr>
          <w:color w:val="000000" w:themeColor="text1"/>
        </w:rPr>
        <w:t xml:space="preserve">increasing </w:t>
      </w:r>
      <w:ins w:id="879" w:author="Perkowski, Evan A" w:date="2023-01-16T16:19:00Z">
        <w:r w:rsidR="006A7B9F" w:rsidRPr="0001202C">
          <w:rPr>
            <w:i/>
            <w:iCs/>
            <w:lang w:val="el-GR"/>
          </w:rPr>
          <w:t>χ</w:t>
        </w:r>
      </w:ins>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ins w:id="880" w:author="Perkowski, Evan A" w:date="2023-01-16T14:38:00Z">
        <w:r w:rsidR="00452CE9">
          <w:t xml:space="preserve">a strong </w:t>
        </w:r>
      </w:ins>
      <w:r w:rsidR="00514764">
        <w:t>negative</w:t>
      </w:r>
      <w:r>
        <w:t xml:space="preserve"> </w:t>
      </w:r>
      <w:r w:rsidR="00514764">
        <w:t xml:space="preserve">effect of increasing </w:t>
      </w:r>
      <w:ins w:id="881" w:author="Perkowski, Evan A" w:date="2023-01-16T13:52:00Z">
        <w:r w:rsidR="001D0FD1" w:rsidRPr="0001202C">
          <w:rPr>
            <w:i/>
            <w:iCs/>
            <w:lang w:val="el-GR"/>
          </w:rPr>
          <w:t>χ</w:t>
        </w:r>
      </w:ins>
      <w:r w:rsidR="00514764">
        <w:t xml:space="preserve"> on</w:t>
      </w:r>
      <w:r w:rsidR="007D4062">
        <w:t xml:space="preserve"> </w:t>
      </w:r>
      <w:r w:rsidR="00514764">
        <w:rPr>
          <w:i/>
          <w:iCs/>
        </w:rPr>
        <w:t>M</w:t>
      </w:r>
      <w:r w:rsidR="00514764">
        <w:rPr>
          <w:vertAlign w:val="subscript"/>
        </w:rPr>
        <w:t>area</w:t>
      </w:r>
      <w:r w:rsidR="00E463B8">
        <w:t xml:space="preserve"> (Fig. 4</w:t>
      </w:r>
      <w:ins w:id="882" w:author="Perkowski, Evan A" w:date="2023-01-16T13:54:00Z">
        <w:r w:rsidR="001D0FD1">
          <w:t>c</w:t>
        </w:r>
      </w:ins>
      <w:r w:rsidR="00E463B8">
        <w:t>; Fig. 5)</w:t>
      </w:r>
      <w:ins w:id="883" w:author="Perkowski, Evan A" w:date="2023-01-16T13:53:00Z">
        <w:r w:rsidR="001D0FD1">
          <w:t xml:space="preserve">, with no apparent effect of </w:t>
        </w:r>
        <w:r w:rsidR="001D0FD1" w:rsidRPr="0001202C">
          <w:rPr>
            <w:i/>
            <w:iCs/>
            <w:lang w:val="el-GR"/>
          </w:rPr>
          <w:t>χ</w:t>
        </w:r>
        <w:r w:rsidR="001D0FD1">
          <w:t xml:space="preserve"> on </w:t>
        </w:r>
        <w:r w:rsidR="001D0FD1">
          <w:rPr>
            <w:i/>
            <w:iCs/>
          </w:rPr>
          <w:t>N</w:t>
        </w:r>
        <w:r w:rsidR="001D0FD1">
          <w:rPr>
            <w:vertAlign w:val="subscript"/>
          </w:rPr>
          <w:t>mass</w:t>
        </w:r>
        <w:r w:rsidR="001D0FD1">
          <w:t xml:space="preserve"> (Fig. 4</w:t>
        </w:r>
      </w:ins>
      <w:ins w:id="884" w:author="Perkowski, Evan A" w:date="2023-01-16T13:54:00Z">
        <w:r w:rsidR="001D0FD1">
          <w:t>b; Fig. 5)</w:t>
        </w:r>
      </w:ins>
      <w:r w:rsidR="00514764">
        <w:t xml:space="preserve">. </w:t>
      </w:r>
      <w:ins w:id="885" w:author="Perkowski, Evan A" w:date="2023-01-16T14:12:00Z">
        <w:r w:rsidR="00E448CE">
          <w:t xml:space="preserve">Interestingly, </w:t>
        </w:r>
      </w:ins>
      <w:ins w:id="886" w:author="Perkowski, Evan A" w:date="2023-01-16T14:09:00Z">
        <w:r w:rsidR="00E448CE">
          <w:t xml:space="preserve">increasing </w:t>
        </w:r>
        <w:r w:rsidR="00E448CE">
          <w:rPr>
            <w:i/>
            <w:iCs/>
          </w:rPr>
          <w:t>M</w:t>
        </w:r>
        <w:r w:rsidR="00E448CE">
          <w:rPr>
            <w:vertAlign w:val="subscript"/>
          </w:rPr>
          <w:t>area</w:t>
        </w:r>
      </w:ins>
      <w:ins w:id="887" w:author="Perkowski, Evan A" w:date="2023-01-16T14:10:00Z">
        <w:r w:rsidR="00E448CE">
          <w:t xml:space="preserve"> was </w:t>
        </w:r>
        <w:r w:rsidR="00E448CE" w:rsidRPr="00E448CE">
          <w:t>negatively</w:t>
        </w:r>
        <w:r w:rsidR="00E448CE">
          <w:t xml:space="preserve"> associated with </w:t>
        </w:r>
        <w:r w:rsidR="00E448CE">
          <w:rPr>
            <w:i/>
            <w:iCs/>
          </w:rPr>
          <w:t>N</w:t>
        </w:r>
        <w:r w:rsidR="00E448CE">
          <w:rPr>
            <w:vertAlign w:val="subscript"/>
          </w:rPr>
          <w:t>mass</w:t>
        </w:r>
      </w:ins>
      <w:ins w:id="888" w:author="Perkowski, Evan A" w:date="2023-01-16T14:11:00Z">
        <w:r w:rsidR="00E448CE">
          <w:t xml:space="preserve">, </w:t>
        </w:r>
      </w:ins>
      <w:ins w:id="889" w:author="Perkowski, Evan A" w:date="2023-01-16T14:14:00Z">
        <w:r w:rsidR="00E448CE">
          <w:t>indicating</w:t>
        </w:r>
      </w:ins>
      <w:ins w:id="890" w:author="Perkowski, Evan A" w:date="2023-01-16T14:11:00Z">
        <w:r w:rsidR="00E448CE">
          <w:t xml:space="preserve"> that </w:t>
        </w:r>
        <w:r w:rsidR="00E448CE">
          <w:rPr>
            <w:i/>
            <w:iCs/>
          </w:rPr>
          <w:t>N</w:t>
        </w:r>
        <w:r w:rsidR="00E448CE">
          <w:rPr>
            <w:vertAlign w:val="subscript"/>
          </w:rPr>
          <w:t>mass</w:t>
        </w:r>
        <w:r w:rsidR="00E448CE">
          <w:t xml:space="preserve"> indirectly increased due to increasing </w:t>
        </w:r>
        <w:r w:rsidR="00E448CE" w:rsidRPr="0001202C">
          <w:rPr>
            <w:i/>
            <w:iCs/>
            <w:lang w:val="el-GR"/>
          </w:rPr>
          <w:t>χ</w:t>
        </w:r>
        <w:r w:rsidR="00E448CE">
          <w:t xml:space="preserve"> </w:t>
        </w:r>
      </w:ins>
      <w:ins w:id="891" w:author="Perkowski, Evan A" w:date="2023-01-16T14:12:00Z">
        <w:r w:rsidR="00E448CE">
          <w:t>when</w:t>
        </w:r>
      </w:ins>
      <w:ins w:id="892" w:author="Perkowski, Evan A" w:date="2023-01-16T14:11:00Z">
        <w:r w:rsidR="00E448CE">
          <w:t xml:space="preserve"> mediated by</w:t>
        </w:r>
      </w:ins>
      <w:ins w:id="893" w:author="Perkowski, Evan A" w:date="2023-01-16T14:14:00Z">
        <w:r w:rsidR="00E448CE">
          <w:t xml:space="preserve"> changes in</w:t>
        </w:r>
      </w:ins>
      <w:ins w:id="894" w:author="Perkowski, Evan A" w:date="2023-01-16T14:11:00Z">
        <w:r w:rsidR="00E448CE">
          <w:t xml:space="preserve"> </w:t>
        </w:r>
        <w:r w:rsidR="00E448CE">
          <w:rPr>
            <w:i/>
            <w:iCs/>
          </w:rPr>
          <w:t>M</w:t>
        </w:r>
        <w:r w:rsidR="00E448CE">
          <w:rPr>
            <w:vertAlign w:val="subscript"/>
          </w:rPr>
          <w:t>area</w:t>
        </w:r>
      </w:ins>
      <w:ins w:id="895" w:author="Perkowski, Evan A" w:date="2023-01-16T14:12:00Z">
        <w:r w:rsidR="00E448CE">
          <w:t xml:space="preserve"> (Fig. 5).</w:t>
        </w:r>
      </w:ins>
      <w:ins w:id="896" w:author="Perkowski, Evan A" w:date="2023-01-16T14:13:00Z">
        <w:r w:rsidR="00E448CE">
          <w:t xml:space="preserve"> </w:t>
        </w:r>
      </w:ins>
      <w:ins w:id="897" w:author="Perkowski, Evan A" w:date="2023-01-16T14:16:00Z">
        <w:r w:rsidR="00E448CE">
          <w:t xml:space="preserve">These results are also consistent with </w:t>
        </w:r>
      </w:ins>
      <w:commentRangeStart w:id="898"/>
      <w:commentRangeStart w:id="899"/>
      <w:r w:rsidR="000F4E0D">
        <w:t>patterns reported from previous studies</w:t>
      </w:r>
      <w:ins w:id="900" w:author="Perkowski, Evan A" w:date="2023-01-16T14:16:00Z">
        <w:r w:rsidR="00E448CE">
          <w:t xml:space="preserve"> indicating</w:t>
        </w:r>
      </w:ins>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is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0F4E0D">
        <w:t xml:space="preserve"> </w:t>
      </w:r>
      <w:r w:rsidR="007D4062">
        <w:fldChar w:fldCharType="begin" w:fldLock="1"/>
      </w:r>
      <w:r w:rsidR="0025039E">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mendeley":{"formattedCitation":"(Wright et al. 2004, Dong et al. 2017, 2022, Querejeta et al. 2022)","plainTextFormattedCitation":"(Wright et al. 2004, Dong et al. 2017, 2022, Querejeta et al. 2022)","previouslyFormattedCitation":"(Wright et al. 2004, Dong et al. 2017, 2022, Querejeta et al. 2022)"},"properties":{"noteIndex":0},"schema":"https://github.com/citation-style-language/schema/raw/master/csl-citation.json"}</w:instrText>
      </w:r>
      <w:r w:rsidR="007D4062">
        <w:fldChar w:fldCharType="separate"/>
      </w:r>
      <w:r w:rsidR="0025039E" w:rsidRPr="0025039E">
        <w:rPr>
          <w:noProof/>
        </w:rPr>
        <w:t>(Wright et al. 2004, Dong et al. 2017, 2022, Querejeta et al. 2022)</w:t>
      </w:r>
      <w:r w:rsidR="007D4062">
        <w:fldChar w:fldCharType="end"/>
      </w:r>
      <w:r w:rsidR="007D4062">
        <w:t>.</w:t>
      </w:r>
      <w:commentRangeEnd w:id="898"/>
      <w:r w:rsidR="004025A1">
        <w:rPr>
          <w:rStyle w:val="CommentReference"/>
          <w:rFonts w:eastAsiaTheme="minorHAnsi" w:cs="Times New Roman (Body CS)"/>
        </w:rPr>
        <w:commentReference w:id="898"/>
      </w:r>
      <w:commentRangeEnd w:id="899"/>
      <w:r w:rsidR="00CA735F">
        <w:rPr>
          <w:rStyle w:val="CommentReference"/>
          <w:rFonts w:eastAsiaTheme="minorHAnsi" w:cs="Times New Roman (Body CS)"/>
        </w:rPr>
        <w:commentReference w:id="899"/>
      </w:r>
      <w:ins w:id="901" w:author="Perkowski, Evan A" w:date="2023-01-16T14:49:00Z">
        <w:r w:rsidR="0055467E">
          <w:t xml:space="preserve"> </w:t>
        </w:r>
      </w:ins>
    </w:p>
    <w:p w14:paraId="1AC4CF1B" w14:textId="2C4CC6A6" w:rsidR="0095217B" w:rsidRPr="0095217B" w:rsidRDefault="00CA735F" w:rsidP="00EB732F">
      <w:pPr>
        <w:autoSpaceDE w:val="0"/>
        <w:autoSpaceDN w:val="0"/>
        <w:adjustRightInd w:val="0"/>
        <w:spacing w:line="360" w:lineRule="auto"/>
        <w:ind w:firstLine="720"/>
        <w:rPr>
          <w:ins w:id="902" w:author="Perkowski, Evan A" w:date="2023-01-16T16:29:00Z"/>
        </w:rPr>
      </w:pPr>
      <w:ins w:id="903" w:author="Perkowski, Evan A" w:date="2023-01-16T17:10:00Z">
        <w:r>
          <w:t xml:space="preserve">The observed negative covariance between </w:t>
        </w:r>
        <w:r>
          <w:rPr>
            <w:i/>
            <w:iCs/>
          </w:rPr>
          <w:t>M</w:t>
        </w:r>
        <w:r>
          <w:rPr>
            <w:vertAlign w:val="subscript"/>
          </w:rPr>
          <w:t>area</w:t>
        </w:r>
        <w:r>
          <w:t xml:space="preserve"> and </w:t>
        </w:r>
        <w:r>
          <w:rPr>
            <w:i/>
            <w:iCs/>
          </w:rPr>
          <w:t>N</w:t>
        </w:r>
        <w:r>
          <w:rPr>
            <w:vertAlign w:val="subscript"/>
          </w:rPr>
          <w:t>mass</w:t>
        </w:r>
        <w:r>
          <w:t xml:space="preserve"> could be a mechanism that allows leaves to maximize productivity in shorter-lived leaves with reduced </w:t>
        </w:r>
        <w:r>
          <w:rPr>
            <w:i/>
            <w:iCs/>
          </w:rPr>
          <w:t>M</w:t>
        </w:r>
        <w:r>
          <w:rPr>
            <w:vertAlign w:val="subscript"/>
          </w:rPr>
          <w:t>area</w:t>
        </w:r>
        <w:r>
          <w:t xml:space="preserve"> </w:t>
        </w:r>
        <w:r>
          <w:fldChar w:fldCharType="begin" w:fldLock="1"/>
        </w:r>
        <w:r>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author":[{"dropping-particle":"","family":"Wang","given":"Han","non-dropping-particle":"","parse-names":false,"suffix":""},{"dropping-particle":"","family":"Prentice","given":"Iain Colin","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5","issue":"0316","issued":{"date-parts":[["2021"]]},"title":"Leaf economics explained by optimality principles","type":"article-journal"},"uris":["http://www.mendeley.com/documents/?uuid=326dda03-ade7-4464-8490-178874acfe86"]}],"mendeley":{"formattedCitation":"(Wright et al. 2004, Onoda et al. 2004, 2017, Reich 2014, Wang et al. 2021)","plainTextFormattedCitation":"(Wright et al. 2004, Onoda et al. 2004, 2017, Reich 2014, Wang et al. 2021)","previouslyFormattedCitation":"(Wright et al. 2004, Onoda et al. 2004, 2017, Reich 2014)"},"properties":{"noteIndex":0},"schema":"https://github.com/citation-style-language/schema/raw/master/csl-citation.json"}</w:instrText>
        </w:r>
        <w:r>
          <w:fldChar w:fldCharType="separate"/>
        </w:r>
        <w:r w:rsidRPr="00CA735F">
          <w:rPr>
            <w:noProof/>
          </w:rPr>
          <w:t>(Wright et al. 2004, Onoda et al. 2004, 2017, Reich 2014, Wang et al. 2021)</w:t>
        </w:r>
        <w:r>
          <w:fldChar w:fldCharType="end"/>
        </w:r>
      </w:ins>
      <w:ins w:id="904" w:author="Perkowski, Evan A" w:date="2023-01-16T17:11:00Z">
        <w:r>
          <w:t xml:space="preserve">. A negative effect of increasing </w:t>
        </w:r>
        <w:r w:rsidRPr="0001202C">
          <w:rPr>
            <w:i/>
            <w:iCs/>
            <w:lang w:val="el-GR"/>
          </w:rPr>
          <w:t>χ</w:t>
        </w:r>
        <w:r>
          <w:t xml:space="preserve"> on </w:t>
        </w:r>
        <w:r>
          <w:rPr>
            <w:i/>
            <w:iCs/>
          </w:rPr>
          <w:t>M</w:t>
        </w:r>
        <w:r>
          <w:rPr>
            <w:vertAlign w:val="subscript"/>
          </w:rPr>
          <w:t>area</w:t>
        </w:r>
        <w:r>
          <w:t xml:space="preserve"> suggests that increased stomatal conductance and reduced water use efficiency are associated with thinner</w:t>
        </w:r>
      </w:ins>
      <w:ins w:id="905" w:author="Perkowski, Evan A" w:date="2023-01-16T17:12:00Z">
        <w:r>
          <w:t>, larger leaves (</w:t>
        </w:r>
        <w:proofErr w:type="gramStart"/>
        <w:r>
          <w:t>i.e.</w:t>
        </w:r>
        <w:proofErr w:type="gramEnd"/>
        <w:r>
          <w:t xml:space="preserve"> lower </w:t>
        </w:r>
        <w:r>
          <w:rPr>
            <w:i/>
            <w:iCs/>
          </w:rPr>
          <w:t>M</w:t>
        </w:r>
        <w:r>
          <w:rPr>
            <w:vertAlign w:val="subscript"/>
          </w:rPr>
          <w:t>area</w:t>
        </w:r>
        <w:r>
          <w:t>)</w:t>
        </w:r>
      </w:ins>
      <w:ins w:id="906" w:author="Perkowski, Evan A" w:date="2023-01-16T17:17:00Z">
        <w:r w:rsidR="00EB732F">
          <w:t xml:space="preserve">, perhaps due to increased transpiration rates that occur as a result of increased leaf surface area </w:t>
        </w:r>
        <w:r w:rsidR="00EB732F" w:rsidRPr="00EB732F">
          <w:rPr>
            <w:highlight w:val="yellow"/>
          </w:rPr>
          <w:t>(</w:t>
        </w:r>
      </w:ins>
      <w:ins w:id="907" w:author="Perkowski, Evan A" w:date="2023-01-16T17:19:00Z">
        <w:r w:rsidR="00EB732F">
          <w:rPr>
            <w:highlight w:val="yellow"/>
          </w:rPr>
          <w:t>cite</w:t>
        </w:r>
      </w:ins>
      <w:ins w:id="908" w:author="Perkowski, Evan A" w:date="2023-01-16T17:17:00Z">
        <w:r w:rsidR="00EB732F" w:rsidRPr="00EB732F">
          <w:rPr>
            <w:highlight w:val="yellow"/>
          </w:rPr>
          <w:t>)</w:t>
        </w:r>
      </w:ins>
      <w:ins w:id="909" w:author="Perkowski, Evan A" w:date="2023-01-16T17:15:00Z">
        <w:r w:rsidR="00EB732F">
          <w:t xml:space="preserve">. </w:t>
        </w:r>
      </w:ins>
      <w:ins w:id="910" w:author="Perkowski, Evan A" w:date="2023-01-16T17:16:00Z">
        <w:r w:rsidR="00EB732F">
          <w:t xml:space="preserve">This may increase related costs of water acquisition and use, </w:t>
        </w:r>
      </w:ins>
      <w:ins w:id="911" w:author="Perkowski, Evan A" w:date="2023-01-16T17:17:00Z">
        <w:r w:rsidR="00EB732F">
          <w:t xml:space="preserve">yielding larger </w:t>
        </w:r>
        <w:r w:rsidR="00EB732F">
          <w:rPr>
            <w:i/>
            <w:iCs/>
            <w:lang w:val="el-GR"/>
          </w:rPr>
          <w:t>β</w:t>
        </w:r>
      </w:ins>
      <w:ins w:id="912" w:author="Perkowski, Evan A" w:date="2023-01-16T17:18:00Z">
        <w:r w:rsidR="00EB732F">
          <w:rPr>
            <w:i/>
            <w:iCs/>
          </w:rPr>
          <w:t xml:space="preserve"> </w:t>
        </w:r>
        <w:r w:rsidR="00EB732F">
          <w:t xml:space="preserve">values in highly productive species (e.g., legumes, annuals, etc.). </w:t>
        </w:r>
      </w:ins>
      <w:ins w:id="913" w:author="Perkowski, Evan A" w:date="2023-01-16T17:06:00Z">
        <w:r>
          <w:t>While possible</w:t>
        </w:r>
      </w:ins>
      <w:ins w:id="914" w:author="Perkowski, Evan A" w:date="2023-01-16T17:01:00Z">
        <w:r w:rsidR="00F30239">
          <w:t xml:space="preserve">, </w:t>
        </w:r>
        <w:r w:rsidR="00F30239">
          <w:rPr>
            <w:i/>
            <w:iCs/>
          </w:rPr>
          <w:t>M</w:t>
        </w:r>
        <w:r w:rsidR="00F30239">
          <w:rPr>
            <w:vertAlign w:val="subscript"/>
          </w:rPr>
          <w:t>area</w:t>
        </w:r>
        <w:r w:rsidR="00F30239">
          <w:t xml:space="preserve"> </w:t>
        </w:r>
      </w:ins>
      <w:ins w:id="915" w:author="Perkowski, Evan A" w:date="2023-01-16T17:02:00Z">
        <w:r w:rsidR="00F30239">
          <w:t xml:space="preserve">is highly variable within and across different functional groups and is dependent on several </w:t>
        </w:r>
      </w:ins>
      <w:ins w:id="916" w:author="Perkowski, Evan A" w:date="2023-01-16T17:06:00Z">
        <w:r>
          <w:t xml:space="preserve">environmental </w:t>
        </w:r>
      </w:ins>
      <w:ins w:id="917" w:author="Perkowski, Evan A" w:date="2023-01-16T17:02:00Z">
        <w:r w:rsidR="00F30239">
          <w:t xml:space="preserve">factors not measured here, including light availability, temperature, and growing season length </w:t>
        </w:r>
        <w:r w:rsidR="00F30239">
          <w:fldChar w:fldCharType="begin" w:fldLock="1"/>
        </w:r>
      </w:ins>
      <w:r>
        <w:instrText>ADDIN CSL_CITATION {"citationItems":[{"id":"ITEM-1","itemData":{"DOI":"10.1111/j.1469-8137.2009.02830.x","ISSN":"0028646X","PMID":"19434804","abstract":"Here, we analysed a wide range of literature data on the leaf dry mass per unit area (LMA). In nature, LMA varies more than 100-fold among species. Part of this variation (c. 35%) can be ascribed to differences between functional groups, with evergreen species having the highest LMA, but most of the variation is within groups or biomes. When grown in the same controlled environment, leaf succulents and woody evergreen, perennial or slow-growing species have inherently high LMA. Within most of the functional groups studied, high-LMA species show higher leaf tissue densities. However, differences between evergreen and deciduous species result from larger volumes per area (thickness). Response curves constructed from experiments under controlled conditions showed that LMA varied strongly with light, temperature and submergence, moderately with CO2 concentration and nutrient and water stress, and marginally under most other conditions. Functional groups differed in the plasticity of LMA to these gradients. The physiological regulation is still unclear, but the consequences of variation in LMA and the suite of traits interconnected with it are strong. This trait complex is an important factor determining the fitness of species in their environment and affects various ecosystem processes. © 2009 New Phytologist.","author":[{"dropping-particle":"","family":"Poorter","given":"Hendrik","non-dropping-particle":"","parse-names":false,"suffix":""},{"dropping-particle":"","family":"Niinemets","given":"Ülo","non-dropping-particle":"","parse-names":false,"suffix":""},{"dropping-particle":"","family":"Poorter","given":"Lourens","non-dropping-particle":"","parse-names":false,"suffix":""},{"dropping-particle":"","family":"Wright","given":"Ian J.","non-dropping-particle":"","parse-names":false,"suffix":""},{"dropping-particle":"","family":"Villar","given":"Rafael","non-dropping-particle":"","parse-names":false,"suffix":""}],"container-title":"New Phytologist","id":"ITEM-1","issue":"3","issued":{"date-parts":[["2009"]]},"page":"565-588","title":"Causes and consequences of variation in leaf mass per area (LMA): A meta-analysis","type":"article-journal","volume":"182"},"uris":["http://www.mendeley.com/documents/?uuid=b94bc570-f64d-4e69-b7d3-0c20397765ec"]},{"id":"ITEM-2","itemData":{"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author":[{"dropping-particle":"","family":"Wang","given":"Han","non-dropping-particle":"","parse-names":false,"suffix":""},{"dropping-particle":"","family":"Prentice","given":"Iain Colin","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2","issue":"0316","issued":{"date-parts":[["2021"]]},"title":"Leaf economics explained by optimality principles","type":"article-journal"},"uris":["http://www.mendeley.com/documents/?uuid=326dda03-ade7-4464-8490-178874acfe86"]},{"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mendeley":{"formattedCitation":"(Poorter et al. 2009, Wang et al. 2021, Dong et al. 2022)","plainTextFormattedCitation":"(Poorter et al. 2009, Wang et al. 2021, Dong et al. 2022)","previouslyFormattedCitation":"(Poorter et al. 2009, Wang et al. 2021, Dong et al. 2022)"},"properties":{"noteIndex":0},"schema":"https://github.com/citation-style-language/schema/raw/master/csl-citation.json"}</w:instrText>
      </w:r>
      <w:r w:rsidR="00F30239">
        <w:fldChar w:fldCharType="separate"/>
      </w:r>
      <w:r w:rsidR="00F30239" w:rsidRPr="00F30239">
        <w:rPr>
          <w:noProof/>
        </w:rPr>
        <w:t>(Poorter et al. 2009, Wang et al. 2021, Dong et al. 2022)</w:t>
      </w:r>
      <w:ins w:id="918" w:author="Perkowski, Evan A" w:date="2023-01-16T17:02:00Z">
        <w:r w:rsidR="00F30239">
          <w:fldChar w:fldCharType="end"/>
        </w:r>
      </w:ins>
      <w:ins w:id="919" w:author="Perkowski, Evan A" w:date="2023-01-16T17:07:00Z">
        <w:r>
          <w:t>.</w:t>
        </w:r>
      </w:ins>
    </w:p>
    <w:p w14:paraId="6FD78C3E" w14:textId="00337EA5" w:rsidR="00A46B75" w:rsidRDefault="00A46B75" w:rsidP="0025039E">
      <w:pPr>
        <w:autoSpaceDE w:val="0"/>
        <w:autoSpaceDN w:val="0"/>
        <w:adjustRightInd w:val="0"/>
        <w:spacing w:line="360" w:lineRule="auto"/>
      </w:pPr>
    </w:p>
    <w:p w14:paraId="0FF51851" w14:textId="24EF2DD4" w:rsidR="005C0CE5" w:rsidRPr="005C0CE5" w:rsidRDefault="00A46B75" w:rsidP="0025039E">
      <w:pPr>
        <w:autoSpaceDE w:val="0"/>
        <w:autoSpaceDN w:val="0"/>
        <w:adjustRightInd w:val="0"/>
        <w:spacing w:line="360" w:lineRule="auto"/>
        <w:rPr>
          <w:i/>
          <w:iCs/>
        </w:rPr>
      </w:pPr>
      <w:r>
        <w:rPr>
          <w:i/>
          <w:iCs/>
        </w:rPr>
        <w:t>Soil nitrogen availability</w:t>
      </w:r>
      <w:r w:rsidR="005C0CE5">
        <w:rPr>
          <w:i/>
          <w:iCs/>
        </w:rPr>
        <w:t xml:space="preserve"> increases N</w:t>
      </w:r>
      <w:r w:rsidR="005C0CE5">
        <w:rPr>
          <w:i/>
          <w:iCs/>
          <w:vertAlign w:val="subscript"/>
        </w:rPr>
        <w:t>area</w:t>
      </w:r>
      <w:r w:rsidR="005C0CE5">
        <w:rPr>
          <w:i/>
          <w:iCs/>
        </w:rPr>
        <w:t xml:space="preserve">, but only when mediated by changes in </w:t>
      </w:r>
      <w:r w:rsidR="005C0CE5">
        <w:rPr>
          <w:i/>
          <w:iCs/>
          <w:color w:val="000000" w:themeColor="text1"/>
          <w:lang w:val="el-GR"/>
        </w:rPr>
        <w:t>β</w:t>
      </w:r>
    </w:p>
    <w:p w14:paraId="43799808" w14:textId="0F943272" w:rsidR="005C0CE5" w:rsidRDefault="00E75BE5" w:rsidP="0025039E">
      <w:pPr>
        <w:autoSpaceDE w:val="0"/>
        <w:autoSpaceDN w:val="0"/>
        <w:adjustRightInd w:val="0"/>
        <w:spacing w:line="360" w:lineRule="auto"/>
        <w:ind w:firstLine="720"/>
        <w:rPr>
          <w:color w:val="000000" w:themeColor="text1"/>
        </w:rPr>
      </w:pPr>
      <w:r>
        <w:rPr>
          <w:color w:val="000000" w:themeColor="text1"/>
        </w:rPr>
        <w:t>The</w:t>
      </w:r>
      <w:r w:rsidR="00A60FCB">
        <w:rPr>
          <w:color w:val="000000" w:themeColor="text1"/>
        </w:rPr>
        <w:t xml:space="preserve"> null effect of soil nitrogen availability on </w:t>
      </w:r>
      <w:r w:rsidR="00573DF3">
        <w:rPr>
          <w:i/>
          <w:iCs/>
          <w:color w:val="000000" w:themeColor="text1"/>
        </w:rPr>
        <w:t>N</w:t>
      </w:r>
      <w:r w:rsidR="00573DF3" w:rsidRPr="00734003">
        <w:rPr>
          <w:color w:val="000000" w:themeColor="text1"/>
          <w:vertAlign w:val="subscript"/>
        </w:rPr>
        <w:t>area</w:t>
      </w:r>
      <w:r w:rsidR="00573DF3">
        <w:rPr>
          <w:color w:val="000000" w:themeColor="text1"/>
        </w:rPr>
        <w:t xml:space="preserve"> (Fig. </w:t>
      </w:r>
      <w:ins w:id="920" w:author="Perkowski, Evan A" w:date="2023-01-16T14:58:00Z">
        <w:r w:rsidR="0055467E">
          <w:rPr>
            <w:color w:val="000000" w:themeColor="text1"/>
          </w:rPr>
          <w:t>4</w:t>
        </w:r>
        <w:r w:rsidR="0055467E">
          <w:rPr>
            <w:color w:val="000000" w:themeColor="text1"/>
          </w:rPr>
          <w:t>d</w:t>
        </w:r>
      </w:ins>
      <w:r w:rsidR="00573DF3">
        <w:rPr>
          <w:color w:val="000000" w:themeColor="text1"/>
        </w:rPr>
        <w:t xml:space="preserve">; Fig. 5) </w:t>
      </w:r>
      <w:r w:rsidR="00A60FCB">
        <w:rPr>
          <w:color w:val="000000" w:themeColor="text1"/>
        </w:rPr>
        <w:t>was driven by directionally opposite</w:t>
      </w:r>
      <w:r w:rsidR="00484073">
        <w:rPr>
          <w:color w:val="000000" w:themeColor="text1"/>
        </w:rPr>
        <w:t>,</w:t>
      </w:r>
      <w:r w:rsidR="00A60FCB">
        <w:rPr>
          <w:color w:val="000000" w:themeColor="text1"/>
        </w:rPr>
        <w:t xml:space="preserve"> but equal in magnitude</w:t>
      </w:r>
      <w:r w:rsidR="00484073">
        <w:rPr>
          <w:color w:val="000000" w:themeColor="text1"/>
        </w:rPr>
        <w:t>,</w:t>
      </w:r>
      <w:r w:rsidR="00A60FCB">
        <w:rPr>
          <w:color w:val="000000" w:themeColor="text1"/>
        </w:rPr>
        <w:t xml:space="preserve"> </w:t>
      </w:r>
      <w:ins w:id="921" w:author="Perkowski, Evan A" w:date="2023-01-16T14:58:00Z">
        <w:r w:rsidR="0055467E">
          <w:rPr>
            <w:color w:val="000000" w:themeColor="text1"/>
          </w:rPr>
          <w:t xml:space="preserve">direct </w:t>
        </w:r>
      </w:ins>
      <w:r w:rsidR="00A60FCB">
        <w:rPr>
          <w:color w:val="000000" w:themeColor="text1"/>
        </w:rPr>
        <w:t xml:space="preserve">effects of soil nitrogen availability on </w:t>
      </w:r>
      <w:r w:rsidR="00A60FCB">
        <w:rPr>
          <w:i/>
          <w:iCs/>
          <w:color w:val="000000" w:themeColor="text1"/>
        </w:rPr>
        <w:t>N</w:t>
      </w:r>
      <w:r w:rsidR="00A60FCB">
        <w:rPr>
          <w:color w:val="000000" w:themeColor="text1"/>
          <w:vertAlign w:val="subscript"/>
        </w:rPr>
        <w:t>mass</w:t>
      </w:r>
      <w:r w:rsidR="00A60FCB">
        <w:rPr>
          <w:color w:val="000000" w:themeColor="text1"/>
        </w:rPr>
        <w:t xml:space="preserve"> and </w:t>
      </w:r>
      <w:r w:rsidR="00A60FCB">
        <w:rPr>
          <w:i/>
          <w:iCs/>
          <w:color w:val="000000" w:themeColor="text1"/>
        </w:rPr>
        <w:t>M</w:t>
      </w:r>
      <w:r w:rsidR="00A60FCB">
        <w:rPr>
          <w:color w:val="000000" w:themeColor="text1"/>
          <w:vertAlign w:val="subscript"/>
        </w:rPr>
        <w:t>area</w:t>
      </w:r>
      <w:r w:rsidR="00A60FCB">
        <w:rPr>
          <w:color w:val="000000" w:themeColor="text1"/>
        </w:rPr>
        <w:t>. Specifically, model results indicated that increasing soil nitrogen availability had strong</w:t>
      </w:r>
      <w:r w:rsidR="003D3665">
        <w:rPr>
          <w:color w:val="000000" w:themeColor="text1"/>
        </w:rPr>
        <w:t xml:space="preserve"> respective</w:t>
      </w:r>
      <w:r w:rsidR="00A60FCB">
        <w:rPr>
          <w:color w:val="000000" w:themeColor="text1"/>
        </w:rPr>
        <w:t xml:space="preserve"> positive and negative effects on </w:t>
      </w:r>
      <w:r w:rsidR="00A60FCB">
        <w:rPr>
          <w:i/>
          <w:iCs/>
          <w:color w:val="000000" w:themeColor="text1"/>
        </w:rPr>
        <w:t>N</w:t>
      </w:r>
      <w:r w:rsidR="00A60FCB">
        <w:rPr>
          <w:color w:val="000000" w:themeColor="text1"/>
          <w:vertAlign w:val="subscript"/>
        </w:rPr>
        <w:t>mass</w:t>
      </w:r>
      <w:r w:rsidR="00A60FCB">
        <w:rPr>
          <w:color w:val="000000" w:themeColor="text1"/>
        </w:rPr>
        <w:t xml:space="preserve"> (Fig. </w:t>
      </w:r>
      <w:ins w:id="922" w:author="Perkowski, Evan A" w:date="2023-01-16T17:20:00Z">
        <w:r w:rsidR="00EB732F">
          <w:rPr>
            <w:color w:val="000000" w:themeColor="text1"/>
          </w:rPr>
          <w:t>4</w:t>
        </w:r>
        <w:r w:rsidR="00EB732F">
          <w:rPr>
            <w:color w:val="000000" w:themeColor="text1"/>
          </w:rPr>
          <w:t>e</w:t>
        </w:r>
      </w:ins>
      <w:r w:rsidR="00A60FCB">
        <w:rPr>
          <w:color w:val="000000" w:themeColor="text1"/>
        </w:rPr>
        <w:t xml:space="preserve">) and </w:t>
      </w:r>
      <w:r w:rsidR="00A60FCB">
        <w:rPr>
          <w:i/>
          <w:iCs/>
          <w:color w:val="000000" w:themeColor="text1"/>
        </w:rPr>
        <w:t>M</w:t>
      </w:r>
      <w:r w:rsidR="00A60FCB">
        <w:rPr>
          <w:color w:val="000000" w:themeColor="text1"/>
          <w:vertAlign w:val="subscript"/>
        </w:rPr>
        <w:t>area</w:t>
      </w:r>
      <w:r w:rsidR="00A60FCB">
        <w:rPr>
          <w:color w:val="000000" w:themeColor="text1"/>
        </w:rPr>
        <w:t xml:space="preserve"> (Fig. 4</w:t>
      </w:r>
      <w:ins w:id="923" w:author="Perkowski, Evan A" w:date="2023-01-16T17:20:00Z">
        <w:r w:rsidR="00EB732F">
          <w:rPr>
            <w:color w:val="000000" w:themeColor="text1"/>
          </w:rPr>
          <w:t>f</w:t>
        </w:r>
      </w:ins>
      <w:r w:rsidR="00A60FCB">
        <w:rPr>
          <w:color w:val="000000" w:themeColor="text1"/>
        </w:rPr>
        <w:t>)</w:t>
      </w:r>
      <w:r w:rsidR="00A52129">
        <w:rPr>
          <w:color w:val="000000" w:themeColor="text1"/>
        </w:rPr>
        <w:t>.</w:t>
      </w:r>
      <w:r w:rsidR="003D3665">
        <w:rPr>
          <w:color w:val="000000" w:themeColor="text1"/>
        </w:rPr>
        <w:t xml:space="preserve"> T</w:t>
      </w:r>
      <w:r w:rsidR="00A60FCB">
        <w:rPr>
          <w:color w:val="000000" w:themeColor="text1"/>
        </w:rPr>
        <w:t xml:space="preserve">he </w:t>
      </w:r>
      <w:r w:rsidR="003D3665">
        <w:rPr>
          <w:color w:val="000000" w:themeColor="text1"/>
        </w:rPr>
        <w:t xml:space="preserve">null response of </w:t>
      </w:r>
      <w:r w:rsidR="003D3665">
        <w:rPr>
          <w:i/>
          <w:iCs/>
          <w:color w:val="000000" w:themeColor="text1"/>
        </w:rPr>
        <w:t>N</w:t>
      </w:r>
      <w:r w:rsidR="003D3665">
        <w:rPr>
          <w:color w:val="000000" w:themeColor="text1"/>
          <w:vertAlign w:val="subscript"/>
        </w:rPr>
        <w:t>area</w:t>
      </w:r>
      <w:r w:rsidR="003D3665">
        <w:rPr>
          <w:color w:val="000000" w:themeColor="text1"/>
        </w:rPr>
        <w:t xml:space="preserve"> to soil nitrogen availability occurred alongside a negative effect of increasing </w:t>
      </w:r>
      <w:r w:rsidR="003D3665">
        <w:rPr>
          <w:color w:val="000000" w:themeColor="text1"/>
        </w:rPr>
        <w:lastRenderedPageBreak/>
        <w:t xml:space="preserve">soil nitrogen availability on </w:t>
      </w:r>
      <w:r w:rsidR="00A60FCB">
        <w:rPr>
          <w:i/>
          <w:iCs/>
          <w:color w:val="000000" w:themeColor="text1"/>
          <w:lang w:val="el-GR"/>
        </w:rPr>
        <w:t>β</w:t>
      </w:r>
      <w:r w:rsidR="00A60FCB">
        <w:rPr>
          <w:i/>
          <w:iCs/>
          <w:color w:val="000000" w:themeColor="text1"/>
        </w:rPr>
        <w:t xml:space="preserve"> </w:t>
      </w:r>
      <w:r w:rsidR="00A60FCB">
        <w:rPr>
          <w:color w:val="000000" w:themeColor="text1"/>
        </w:rPr>
        <w:t xml:space="preserve">(Fig. </w:t>
      </w:r>
      <w:ins w:id="924" w:author="Perkowski, Evan A" w:date="2023-01-16T17:20:00Z">
        <w:r w:rsidR="00EB732F">
          <w:rPr>
            <w:color w:val="000000" w:themeColor="text1"/>
          </w:rPr>
          <w:t>2</w:t>
        </w:r>
        <w:r w:rsidR="00EB732F">
          <w:rPr>
            <w:color w:val="000000" w:themeColor="text1"/>
          </w:rPr>
          <w:t>a</w:t>
        </w:r>
      </w:ins>
      <w:r w:rsidR="00A60FCB">
        <w:rPr>
          <w:color w:val="000000" w:themeColor="text1"/>
        </w:rPr>
        <w:t>; Fig. 5),</w:t>
      </w:r>
      <w:r w:rsidR="003D3665">
        <w:rPr>
          <w:color w:val="000000" w:themeColor="text1"/>
        </w:rPr>
        <w:t xml:space="preserve"> which, paired with the negative relationship between </w:t>
      </w:r>
      <w:ins w:id="925" w:author="Perkowski, Evan A" w:date="2023-01-16T17:21:00Z">
        <w:r w:rsidR="00EB732F" w:rsidRPr="0001202C">
          <w:rPr>
            <w:i/>
            <w:iCs/>
            <w:lang w:val="el-GR"/>
          </w:rPr>
          <w:t>χ</w:t>
        </w:r>
      </w:ins>
      <w:r w:rsidR="003D3665">
        <w:rPr>
          <w:color w:val="000000" w:themeColor="text1"/>
        </w:rPr>
        <w:t xml:space="preserve"> and </w:t>
      </w:r>
      <w:r w:rsidR="003D3665">
        <w:rPr>
          <w:i/>
          <w:iCs/>
          <w:color w:val="000000" w:themeColor="text1"/>
        </w:rPr>
        <w:t>N</w:t>
      </w:r>
      <w:r w:rsidR="003D3665">
        <w:rPr>
          <w:color w:val="000000" w:themeColor="text1"/>
          <w:vertAlign w:val="subscript"/>
        </w:rPr>
        <w:t>area</w:t>
      </w:r>
      <w:ins w:id="926" w:author="Perkowski, Evan A" w:date="2023-01-16T17:20:00Z">
        <w:r w:rsidR="00EB732F">
          <w:rPr>
            <w:color w:val="000000" w:themeColor="text1"/>
            <w:vertAlign w:val="subscript"/>
          </w:rPr>
          <w:t xml:space="preserve"> </w:t>
        </w:r>
        <w:r w:rsidR="00EB732F">
          <w:rPr>
            <w:color w:val="000000" w:themeColor="text1"/>
          </w:rPr>
          <w:t xml:space="preserve">(Fig. </w:t>
        </w:r>
      </w:ins>
      <w:ins w:id="927" w:author="Perkowski, Evan A" w:date="2023-01-16T17:21:00Z">
        <w:r w:rsidR="00EB732F">
          <w:rPr>
            <w:color w:val="000000" w:themeColor="text1"/>
          </w:rPr>
          <w:t>4a</w:t>
        </w:r>
      </w:ins>
      <w:ins w:id="928" w:author="Perkowski, Evan A" w:date="2023-01-16T17:22:00Z">
        <w:r w:rsidR="00EB732F">
          <w:rPr>
            <w:color w:val="000000" w:themeColor="text1"/>
          </w:rPr>
          <w:t>; Fig. 5</w:t>
        </w:r>
      </w:ins>
      <w:ins w:id="929" w:author="Perkowski, Evan A" w:date="2023-01-16T17:21:00Z">
        <w:r w:rsidR="00EB732F">
          <w:rPr>
            <w:color w:val="000000" w:themeColor="text1"/>
          </w:rPr>
          <w:t>)</w:t>
        </w:r>
      </w:ins>
      <w:r w:rsidR="003D3665">
        <w:rPr>
          <w:color w:val="000000" w:themeColor="text1"/>
        </w:rPr>
        <w:t xml:space="preserve">, suggests </w:t>
      </w:r>
      <w:r w:rsidR="005A2C5C">
        <w:rPr>
          <w:color w:val="000000" w:themeColor="text1"/>
        </w:rPr>
        <w:t>a general positive effect of increasing s</w:t>
      </w:r>
      <w:r w:rsidR="00A60FCB">
        <w:rPr>
          <w:color w:val="000000" w:themeColor="text1"/>
        </w:rPr>
        <w:t xml:space="preserve">oil nitrogen availability on </w:t>
      </w:r>
      <w:r w:rsidR="00A60FCB">
        <w:rPr>
          <w:i/>
          <w:iCs/>
          <w:color w:val="000000" w:themeColor="text1"/>
        </w:rPr>
        <w:t>N</w:t>
      </w:r>
      <w:r w:rsidR="00A60FCB" w:rsidRPr="00734003">
        <w:rPr>
          <w:color w:val="000000" w:themeColor="text1"/>
          <w:vertAlign w:val="subscript"/>
        </w:rPr>
        <w:t>area</w:t>
      </w:r>
      <w:r w:rsidR="00A60FCB">
        <w:rPr>
          <w:color w:val="000000" w:themeColor="text1"/>
        </w:rPr>
        <w:t xml:space="preserve">, but only when mediated through changes in </w:t>
      </w:r>
      <w:r w:rsidR="00A60FCB">
        <w:rPr>
          <w:i/>
          <w:iCs/>
          <w:color w:val="000000" w:themeColor="text1"/>
          <w:lang w:val="el-GR"/>
        </w:rPr>
        <w:t>β</w:t>
      </w:r>
      <w:r w:rsidR="00A60FCB">
        <w:rPr>
          <w:color w:val="000000" w:themeColor="text1"/>
        </w:rPr>
        <w:t xml:space="preserve"> (Fig. 5).</w:t>
      </w:r>
      <w:r w:rsidR="005A2C5C">
        <w:rPr>
          <w:color w:val="000000" w:themeColor="text1"/>
        </w:rPr>
        <w:t xml:space="preserve"> This result is consistent with our hypotheses and patterns expected from photosynthetic least-cost theory.</w:t>
      </w:r>
    </w:p>
    <w:p w14:paraId="58642533" w14:textId="680E6830" w:rsidR="00A46B75" w:rsidRDefault="005C0CE5" w:rsidP="0025039E">
      <w:pPr>
        <w:autoSpaceDE w:val="0"/>
        <w:autoSpaceDN w:val="0"/>
        <w:adjustRightInd w:val="0"/>
        <w:spacing w:line="360" w:lineRule="auto"/>
        <w:ind w:firstLine="720"/>
        <w:rPr>
          <w:color w:val="000000" w:themeColor="text1"/>
        </w:rPr>
      </w:pPr>
      <w:r>
        <w:rPr>
          <w:color w:val="000000" w:themeColor="text1"/>
        </w:rPr>
        <w:t xml:space="preserve">These results suggest that positive direct effects of increasing soil nitrogen availability on </w:t>
      </w:r>
      <w:r>
        <w:rPr>
          <w:i/>
          <w:iCs/>
          <w:color w:val="000000" w:themeColor="text1"/>
        </w:rPr>
        <w:t>N</w:t>
      </w:r>
      <w:r>
        <w:rPr>
          <w:color w:val="000000" w:themeColor="text1"/>
          <w:vertAlign w:val="subscript"/>
        </w:rPr>
        <w:t>area</w:t>
      </w:r>
      <w:r>
        <w:rPr>
          <w:color w:val="000000" w:themeColor="text1"/>
        </w:rPr>
        <w:t xml:space="preserve"> are not ubiquitous</w:t>
      </w:r>
      <w:r w:rsidR="005A2C5C">
        <w:rPr>
          <w:color w:val="000000" w:themeColor="text1"/>
        </w:rPr>
        <w:t xml:space="preserve"> across environmental gradients</w:t>
      </w:r>
      <w:r>
        <w:rPr>
          <w:color w:val="000000" w:themeColor="text1"/>
        </w:rPr>
        <w:t xml:space="preserve">. Instead, as predicted by our hypotheses and patterns expected from theory, positive responses of </w:t>
      </w:r>
      <w:r>
        <w:rPr>
          <w:i/>
          <w:iCs/>
          <w:color w:val="000000" w:themeColor="text1"/>
        </w:rPr>
        <w:t>N</w:t>
      </w:r>
      <w:r>
        <w:rPr>
          <w:color w:val="000000" w:themeColor="text1"/>
          <w:vertAlign w:val="subscript"/>
        </w:rPr>
        <w:t>area</w:t>
      </w:r>
      <w:r>
        <w:rPr>
          <w:color w:val="000000" w:themeColor="text1"/>
        </w:rPr>
        <w:t xml:space="preserve"> to increasing soil nitrogen availability are a deterministic acclimation response to shifts in climate-related demand to build and maintain photosynthetic enzymes, which</w:t>
      </w:r>
      <w:r w:rsidR="005A2C5C">
        <w:rPr>
          <w:color w:val="000000" w:themeColor="text1"/>
        </w:rPr>
        <w:t xml:space="preserve"> is a mechanism that</w:t>
      </w:r>
      <w:r>
        <w:rPr>
          <w:color w:val="000000" w:themeColor="text1"/>
        </w:rPr>
        <w:t xml:space="preserve"> allows plants to optimize photosynthetic processes</w:t>
      </w:r>
      <w:r w:rsidR="00012D96">
        <w:rPr>
          <w:color w:val="000000" w:themeColor="text1"/>
        </w:rPr>
        <w:t xml:space="preserve"> and resource use</w:t>
      </w:r>
      <w:r>
        <w:rPr>
          <w:color w:val="000000" w:themeColor="text1"/>
        </w:rPr>
        <w:t xml:space="preserve"> to a given environment</w:t>
      </w:r>
      <w:r w:rsidR="005A2C5C">
        <w:rPr>
          <w:color w:val="000000" w:themeColor="text1"/>
        </w:rPr>
        <w:t xml:space="preserve"> </w:t>
      </w:r>
      <w:r w:rsidR="005A2C5C">
        <w:rPr>
          <w:color w:val="000000" w:themeColor="text1"/>
        </w:rPr>
        <w:fldChar w:fldCharType="begin" w:fldLock="1"/>
      </w:r>
      <w:r w:rsidR="00B176A8">
        <w:rPr>
          <w:color w:val="000000" w:themeColor="text1"/>
        </w:rPr>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5A2C5C">
        <w:rPr>
          <w:color w:val="000000" w:themeColor="text1"/>
        </w:rPr>
        <w:fldChar w:fldCharType="separate"/>
      </w:r>
      <w:r w:rsidR="00B176A8" w:rsidRPr="00B176A8">
        <w:rPr>
          <w:noProof/>
          <w:color w:val="000000" w:themeColor="text1"/>
        </w:rPr>
        <w:t>(Paillassa et al. 2020, Peng et al. 2021, Dong et al. 2022, Westerband et al. 2023)</w:t>
      </w:r>
      <w:r w:rsidR="005A2C5C">
        <w:rPr>
          <w:color w:val="000000" w:themeColor="text1"/>
        </w:rPr>
        <w:fldChar w:fldCharType="end"/>
      </w:r>
      <w:r>
        <w:rPr>
          <w:color w:val="000000" w:themeColor="text1"/>
        </w:rPr>
        <w:t xml:space="preserve">. </w:t>
      </w:r>
      <w:r w:rsidR="005E5CA6">
        <w:rPr>
          <w:color w:val="000000" w:themeColor="text1"/>
        </w:rPr>
        <w:t>I</w:t>
      </w:r>
      <w:r>
        <w:rPr>
          <w:color w:val="000000" w:themeColor="text1"/>
        </w:rPr>
        <w:t xml:space="preserve">n this study, we collected fully developed leaves of plants that </w:t>
      </w:r>
      <w:r w:rsidR="005A2C5C">
        <w:rPr>
          <w:color w:val="000000" w:themeColor="text1"/>
        </w:rPr>
        <w:t xml:space="preserve">anecdotal observations suggested </w:t>
      </w:r>
      <w:r>
        <w:rPr>
          <w:color w:val="000000" w:themeColor="text1"/>
        </w:rPr>
        <w:t xml:space="preserve">were nearing </w:t>
      </w:r>
      <w:r w:rsidR="005A2C5C">
        <w:rPr>
          <w:color w:val="000000" w:themeColor="text1"/>
        </w:rPr>
        <w:t>periods of</w:t>
      </w:r>
      <w:r>
        <w:rPr>
          <w:color w:val="000000" w:themeColor="text1"/>
        </w:rPr>
        <w:t xml:space="preserve"> peak biomass before senescence. </w:t>
      </w:r>
      <w:r w:rsidR="005E5CA6">
        <w:rPr>
          <w:color w:val="000000" w:themeColor="text1"/>
        </w:rPr>
        <w:t xml:space="preserve">Thus, the null direct response of soil nitrogen availability </w:t>
      </w:r>
      <w:r w:rsidR="00D52F0B">
        <w:rPr>
          <w:color w:val="000000" w:themeColor="text1"/>
        </w:rPr>
        <w:t xml:space="preserve">on </w:t>
      </w:r>
      <w:r w:rsidR="00D52F0B">
        <w:rPr>
          <w:i/>
          <w:iCs/>
          <w:color w:val="000000" w:themeColor="text1"/>
        </w:rPr>
        <w:t>N</w:t>
      </w:r>
      <w:r w:rsidR="00D52F0B">
        <w:rPr>
          <w:color w:val="000000" w:themeColor="text1"/>
          <w:vertAlign w:val="subscript"/>
        </w:rPr>
        <w:t>area</w:t>
      </w:r>
      <w:r w:rsidR="00D52F0B">
        <w:rPr>
          <w:color w:val="000000" w:themeColor="text1"/>
        </w:rPr>
        <w:t xml:space="preserve"> </w:t>
      </w:r>
      <w:r w:rsidR="00F94539">
        <w:rPr>
          <w:color w:val="000000" w:themeColor="text1"/>
        </w:rPr>
        <w:t xml:space="preserve">may be an indication that </w:t>
      </w:r>
      <w:r w:rsidR="00D52F0B">
        <w:rPr>
          <w:color w:val="000000" w:themeColor="text1"/>
        </w:rPr>
        <w:t xml:space="preserve">plants had already optimized their </w:t>
      </w:r>
      <w:r>
        <w:rPr>
          <w:color w:val="000000" w:themeColor="text1"/>
        </w:rPr>
        <w:t>photosynthetic processes</w:t>
      </w:r>
      <w:r w:rsidR="005A2C5C">
        <w:rPr>
          <w:color w:val="000000" w:themeColor="text1"/>
        </w:rPr>
        <w:t xml:space="preserve">, </w:t>
      </w:r>
      <w:r w:rsidR="005E5CA6">
        <w:rPr>
          <w:color w:val="000000" w:themeColor="text1"/>
        </w:rPr>
        <w:t>although future experiments that leverage multiple field collection efforts throughout a growing season would be better equipped to address effects of phenology or growth duration on patterns</w:t>
      </w:r>
      <w:r w:rsidR="00012D96">
        <w:rPr>
          <w:color w:val="000000" w:themeColor="text1"/>
        </w:rPr>
        <w:t xml:space="preserve"> expected from theory</w:t>
      </w:r>
      <w:r>
        <w:rPr>
          <w:color w:val="000000" w:themeColor="text1"/>
        </w:rPr>
        <w:t>.</w:t>
      </w:r>
    </w:p>
    <w:p w14:paraId="7177B689" w14:textId="77777777" w:rsidR="00971E03" w:rsidRDefault="00971E03" w:rsidP="0025039E">
      <w:pPr>
        <w:autoSpaceDE w:val="0"/>
        <w:autoSpaceDN w:val="0"/>
        <w:adjustRightInd w:val="0"/>
        <w:spacing w:line="360" w:lineRule="auto"/>
        <w:ind w:firstLine="720"/>
        <w:rPr>
          <w:color w:val="000000" w:themeColor="text1"/>
        </w:rPr>
      </w:pPr>
    </w:p>
    <w:p w14:paraId="259EA04C" w14:textId="38EE80C1" w:rsidR="00B85BE0" w:rsidRDefault="00A46B75" w:rsidP="0025039E">
      <w:pPr>
        <w:autoSpaceDE w:val="0"/>
        <w:autoSpaceDN w:val="0"/>
        <w:adjustRightInd w:val="0"/>
        <w:spacing w:line="360" w:lineRule="auto"/>
        <w:rPr>
          <w:i/>
          <w:iCs/>
          <w:color w:val="000000" w:themeColor="text1"/>
        </w:rPr>
      </w:pPr>
      <w:r>
        <w:rPr>
          <w:i/>
          <w:iCs/>
          <w:color w:val="000000" w:themeColor="text1"/>
        </w:rPr>
        <w:t>Soil moisture increases N</w:t>
      </w:r>
      <w:r>
        <w:rPr>
          <w:i/>
          <w:iCs/>
          <w:color w:val="000000" w:themeColor="text1"/>
          <w:vertAlign w:val="subscript"/>
        </w:rPr>
        <w:t>area</w:t>
      </w:r>
      <w:r>
        <w:rPr>
          <w:i/>
          <w:iCs/>
          <w:color w:val="000000" w:themeColor="text1"/>
        </w:rPr>
        <w:t xml:space="preserve"> </w:t>
      </w:r>
      <w:r w:rsidR="00B85BE0">
        <w:rPr>
          <w:i/>
          <w:iCs/>
          <w:color w:val="000000" w:themeColor="text1"/>
        </w:rPr>
        <w:t>by facilitating increases in soil nitrogen availability</w:t>
      </w:r>
      <w:del w:id="930" w:author="Perkowski, Evan A" w:date="2023-01-16T15:32:00Z">
        <w:r w:rsidR="00B85BE0" w:rsidDel="00C1617D">
          <w:rPr>
            <w:i/>
            <w:iCs/>
            <w:color w:val="000000" w:themeColor="text1"/>
          </w:rPr>
          <w:delText xml:space="preserve">, </w:delText>
        </w:r>
        <w:commentRangeStart w:id="931"/>
        <w:r w:rsidR="00B85BE0" w:rsidDel="00C1617D">
          <w:rPr>
            <w:i/>
            <w:iCs/>
            <w:color w:val="000000" w:themeColor="text1"/>
          </w:rPr>
          <w:delText>but is also negatively correlated with site vapor pressure deficit</w:delText>
        </w:r>
        <w:commentRangeEnd w:id="931"/>
        <w:r w:rsidR="008042A0" w:rsidDel="00C1617D">
          <w:rPr>
            <w:rStyle w:val="CommentReference"/>
            <w:rFonts w:eastAsiaTheme="minorHAnsi" w:cs="Times New Roman (Body CS)"/>
          </w:rPr>
          <w:commentReference w:id="931"/>
        </w:r>
      </w:del>
    </w:p>
    <w:p w14:paraId="5116A5A2" w14:textId="5E958EF4" w:rsidR="00032518" w:rsidRDefault="00032518" w:rsidP="0025039E">
      <w:pPr>
        <w:autoSpaceDE w:val="0"/>
        <w:autoSpaceDN w:val="0"/>
        <w:adjustRightInd w:val="0"/>
        <w:spacing w:line="360" w:lineRule="auto"/>
        <w:ind w:firstLine="720"/>
        <w:rPr>
          <w:color w:val="000000" w:themeColor="text1"/>
        </w:rPr>
      </w:pPr>
      <w:commentRangeStart w:id="932"/>
      <w:r>
        <w:rPr>
          <w:color w:val="000000" w:themeColor="text1"/>
        </w:rPr>
        <w:t xml:space="preserve">Increasing soil moisture generally had no effect on </w:t>
      </w:r>
      <w:r w:rsidR="00860C08">
        <w:rPr>
          <w:i/>
          <w:iCs/>
          <w:color w:val="000000" w:themeColor="text1"/>
        </w:rPr>
        <w:t>N</w:t>
      </w:r>
      <w:r w:rsidR="00860C08">
        <w:rPr>
          <w:color w:val="000000" w:themeColor="text1"/>
          <w:vertAlign w:val="subscript"/>
        </w:rPr>
        <w:t>area</w:t>
      </w:r>
      <w:r w:rsidR="00860C08">
        <w:rPr>
          <w:color w:val="000000" w:themeColor="text1"/>
        </w:rPr>
        <w:t xml:space="preserve"> (Table 4; Fig. 5</w:t>
      </w:r>
      <w:r w:rsidR="002F6DCC">
        <w:rPr>
          <w:color w:val="000000" w:themeColor="text1"/>
        </w:rPr>
        <w:t>).</w:t>
      </w:r>
      <w:commentRangeEnd w:id="932"/>
      <w:r w:rsidR="00C86368">
        <w:rPr>
          <w:rStyle w:val="CommentReference"/>
          <w:rFonts w:eastAsiaTheme="minorHAnsi" w:cs="Times New Roman (Body CS)"/>
        </w:rPr>
        <w:commentReference w:id="932"/>
      </w:r>
      <w:r w:rsidR="002F6DCC">
        <w:rPr>
          <w:color w:val="000000" w:themeColor="text1"/>
        </w:rPr>
        <w:t xml:space="preserve"> </w:t>
      </w:r>
      <w:r>
        <w:rPr>
          <w:color w:val="000000" w:themeColor="text1"/>
        </w:rPr>
        <w:t xml:space="preserve">Results from the linear mixed effect model suggested a strong negative effect of increasing soil moisture on </w:t>
      </w:r>
      <w:r>
        <w:rPr>
          <w:i/>
          <w:iCs/>
          <w:color w:val="000000" w:themeColor="text1"/>
          <w:lang w:val="el-GR"/>
        </w:rPr>
        <w:t>β</w:t>
      </w:r>
      <w:r>
        <w:rPr>
          <w:color w:val="000000" w:themeColor="text1"/>
        </w:rPr>
        <w:t xml:space="preserve"> (Fig. 2A), which, coupled with a negative effect of increasing </w:t>
      </w:r>
      <w:r>
        <w:rPr>
          <w:i/>
          <w:iCs/>
          <w:color w:val="000000" w:themeColor="text1"/>
          <w:lang w:val="el-GR"/>
        </w:rPr>
        <w:t>β</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Fig. 4A), indicated an indirect positive effect of increasing soil moisture on </w:t>
      </w:r>
      <w:r>
        <w:rPr>
          <w:i/>
          <w:iCs/>
          <w:color w:val="000000" w:themeColor="text1"/>
        </w:rPr>
        <w:t>N</w:t>
      </w:r>
      <w:r>
        <w:rPr>
          <w:color w:val="000000" w:themeColor="text1"/>
          <w:vertAlign w:val="subscript"/>
        </w:rPr>
        <w:t>area</w:t>
      </w:r>
      <w:r>
        <w:rPr>
          <w:color w:val="000000" w:themeColor="text1"/>
        </w:rPr>
        <w:t xml:space="preserve"> mediated through </w:t>
      </w:r>
      <w:r>
        <w:rPr>
          <w:i/>
          <w:iCs/>
          <w:color w:val="000000" w:themeColor="text1"/>
          <w:lang w:val="el-GR"/>
        </w:rPr>
        <w:t>β</w:t>
      </w:r>
      <w:r>
        <w:rPr>
          <w:color w:val="000000" w:themeColor="text1"/>
        </w:rPr>
        <w:t xml:space="preserve">. We observed similar responses in the structural equation model, where two separate paths indicated indirect positive effects of increasing soil moisture on </w:t>
      </w:r>
      <w:r>
        <w:rPr>
          <w:i/>
          <w:iCs/>
          <w:color w:val="000000" w:themeColor="text1"/>
        </w:rPr>
        <w:t>N</w:t>
      </w:r>
      <w:r>
        <w:rPr>
          <w:color w:val="000000" w:themeColor="text1"/>
          <w:vertAlign w:val="subscript"/>
        </w:rPr>
        <w:t>area</w:t>
      </w:r>
      <w:r>
        <w:rPr>
          <w:color w:val="000000" w:themeColor="text1"/>
        </w:rPr>
        <w:t xml:space="preserve"> (Fig. 5). </w:t>
      </w:r>
      <w:r w:rsidR="00E75BE5">
        <w:rPr>
          <w:color w:val="000000" w:themeColor="text1"/>
        </w:rPr>
        <w:t xml:space="preserve">The first pathway indicated a strong negative effect of increasing soil moisture on </w:t>
      </w:r>
      <w:r w:rsidR="00E75BE5">
        <w:rPr>
          <w:i/>
          <w:iCs/>
          <w:color w:val="000000" w:themeColor="text1"/>
          <w:lang w:val="el-GR"/>
        </w:rPr>
        <w:t>β</w:t>
      </w:r>
      <w:r w:rsidR="00E75BE5">
        <w:rPr>
          <w:color w:val="000000" w:themeColor="text1"/>
        </w:rPr>
        <w:t xml:space="preserve"> mediated through a strong positive effect of increasing soil moisture on soil nitrogen availability and a strong negative effect of increasing soil nitrogen availability on </w:t>
      </w:r>
      <w:r w:rsidR="00E75BE5">
        <w:rPr>
          <w:i/>
          <w:iCs/>
          <w:color w:val="000000" w:themeColor="text1"/>
          <w:lang w:val="el-GR"/>
        </w:rPr>
        <w:t>β</w:t>
      </w:r>
      <w:r w:rsidR="00E75BE5">
        <w:rPr>
          <w:color w:val="000000" w:themeColor="text1"/>
        </w:rPr>
        <w:t xml:space="preserve">. The second pathway also indicated a negative effect of increasing soil moisture on </w:t>
      </w:r>
      <w:r w:rsidR="00E75BE5">
        <w:rPr>
          <w:i/>
          <w:iCs/>
          <w:color w:val="000000" w:themeColor="text1"/>
          <w:lang w:val="el-GR"/>
        </w:rPr>
        <w:t>β</w:t>
      </w:r>
      <w:r w:rsidR="00E75BE5">
        <w:rPr>
          <w:color w:val="000000" w:themeColor="text1"/>
        </w:rPr>
        <w:t xml:space="preserve"> mediated through a negative effect of increasing soil moisture on </w:t>
      </w:r>
      <w:ins w:id="933" w:author="Perkowski, Evan A" w:date="2023-01-16T15:30:00Z">
        <w:r w:rsidR="00C1617D">
          <w:rPr>
            <w:i/>
            <w:iCs/>
            <w:lang w:val="el-GR"/>
          </w:rPr>
          <w:t>χ</w:t>
        </w:r>
        <w:r w:rsidR="00C1617D" w:rsidRPr="00723922">
          <w:t xml:space="preserve"> </w:t>
        </w:r>
      </w:ins>
      <w:del w:id="934" w:author="Perkowski, Evan A" w:date="2023-01-16T15:30:00Z">
        <w:r w:rsidR="00E75BE5" w:rsidDel="00C1617D">
          <w:rPr>
            <w:color w:val="000000" w:themeColor="text1"/>
          </w:rPr>
          <w:delText xml:space="preserve">leaf </w:delText>
        </w:r>
        <w:r w:rsidR="00E75BE5" w:rsidDel="00C1617D">
          <w:rPr>
            <w:i/>
            <w:iCs/>
            <w:color w:val="000000" w:themeColor="text1"/>
          </w:rPr>
          <w:delText>C</w:delText>
        </w:r>
        <w:r w:rsidR="00E75BE5" w:rsidDel="00C1617D">
          <w:rPr>
            <w:color w:val="000000" w:themeColor="text1"/>
            <w:vertAlign w:val="subscript"/>
          </w:rPr>
          <w:delText>i</w:delText>
        </w:r>
        <w:r w:rsidR="00E75BE5" w:rsidDel="00C1617D">
          <w:rPr>
            <w:color w:val="000000" w:themeColor="text1"/>
          </w:rPr>
          <w:delText>:</w:delText>
        </w:r>
        <w:r w:rsidR="00E75BE5" w:rsidDel="00C1617D">
          <w:rPr>
            <w:i/>
            <w:iCs/>
            <w:color w:val="000000" w:themeColor="text1"/>
          </w:rPr>
          <w:delText>C</w:delText>
        </w:r>
        <w:r w:rsidR="00E75BE5" w:rsidDel="00C1617D">
          <w:rPr>
            <w:color w:val="000000" w:themeColor="text1"/>
            <w:vertAlign w:val="subscript"/>
          </w:rPr>
          <w:delText>a</w:delText>
        </w:r>
        <w:r w:rsidR="00E75BE5" w:rsidDel="00C1617D">
          <w:rPr>
            <w:color w:val="000000" w:themeColor="text1"/>
          </w:rPr>
          <w:delText xml:space="preserve"> </w:delText>
        </w:r>
      </w:del>
      <w:r w:rsidR="00E75BE5">
        <w:rPr>
          <w:color w:val="000000" w:themeColor="text1"/>
        </w:rPr>
        <w:t xml:space="preserve">coupled with a strong positive effect of increasing </w:t>
      </w:r>
      <w:ins w:id="935" w:author="Perkowski, Evan A" w:date="2023-01-16T15:30:00Z">
        <w:r w:rsidR="00C1617D">
          <w:rPr>
            <w:i/>
            <w:iCs/>
            <w:lang w:val="el-GR"/>
          </w:rPr>
          <w:t>χ</w:t>
        </w:r>
        <w:r w:rsidR="00C1617D" w:rsidRPr="00723922">
          <w:t xml:space="preserve"> </w:t>
        </w:r>
      </w:ins>
      <w:del w:id="936" w:author="Perkowski, Evan A" w:date="2023-01-16T15:30:00Z">
        <w:r w:rsidR="00E75BE5" w:rsidDel="00C1617D">
          <w:rPr>
            <w:color w:val="000000" w:themeColor="text1"/>
          </w:rPr>
          <w:delText xml:space="preserve">leaf </w:delText>
        </w:r>
        <w:r w:rsidR="00E75BE5" w:rsidDel="00C1617D">
          <w:rPr>
            <w:i/>
            <w:iCs/>
            <w:color w:val="000000" w:themeColor="text1"/>
          </w:rPr>
          <w:delText>C</w:delText>
        </w:r>
        <w:r w:rsidR="00E75BE5" w:rsidDel="00C1617D">
          <w:rPr>
            <w:color w:val="000000" w:themeColor="text1"/>
            <w:vertAlign w:val="subscript"/>
          </w:rPr>
          <w:delText>i</w:delText>
        </w:r>
        <w:r w:rsidR="00E75BE5" w:rsidDel="00C1617D">
          <w:rPr>
            <w:color w:val="000000" w:themeColor="text1"/>
          </w:rPr>
          <w:delText>:</w:delText>
        </w:r>
        <w:r w:rsidR="00E75BE5" w:rsidDel="00C1617D">
          <w:rPr>
            <w:i/>
            <w:iCs/>
            <w:color w:val="000000" w:themeColor="text1"/>
          </w:rPr>
          <w:delText>C</w:delText>
        </w:r>
        <w:r w:rsidR="00E75BE5" w:rsidDel="00C1617D">
          <w:rPr>
            <w:color w:val="000000" w:themeColor="text1"/>
            <w:vertAlign w:val="subscript"/>
          </w:rPr>
          <w:delText>a</w:delText>
        </w:r>
        <w:r w:rsidR="00E75BE5" w:rsidDel="00C1617D">
          <w:rPr>
            <w:color w:val="000000" w:themeColor="text1"/>
          </w:rPr>
          <w:delText xml:space="preserve"> </w:delText>
        </w:r>
      </w:del>
      <w:r w:rsidR="00E75BE5">
        <w:rPr>
          <w:color w:val="000000" w:themeColor="text1"/>
        </w:rPr>
        <w:t xml:space="preserve">on </w:t>
      </w:r>
      <w:r w:rsidR="00E75BE5">
        <w:rPr>
          <w:i/>
          <w:iCs/>
          <w:color w:val="000000" w:themeColor="text1"/>
          <w:lang w:val="el-GR"/>
        </w:rPr>
        <w:t>β</w:t>
      </w:r>
      <w:r w:rsidR="00E75BE5">
        <w:rPr>
          <w:color w:val="000000" w:themeColor="text1"/>
        </w:rPr>
        <w:t>.</w:t>
      </w:r>
    </w:p>
    <w:p w14:paraId="13F06DB7" w14:textId="20241D1E" w:rsidR="005B6568" w:rsidRDefault="006957FE" w:rsidP="0025039E">
      <w:pPr>
        <w:autoSpaceDE w:val="0"/>
        <w:autoSpaceDN w:val="0"/>
        <w:adjustRightInd w:val="0"/>
        <w:spacing w:line="360" w:lineRule="auto"/>
        <w:ind w:firstLine="720"/>
        <w:rPr>
          <w:color w:val="000000" w:themeColor="text1"/>
        </w:rPr>
      </w:pPr>
      <w:r>
        <w:rPr>
          <w:color w:val="000000" w:themeColor="text1"/>
        </w:rPr>
        <w:lastRenderedPageBreak/>
        <w:t xml:space="preserve">The indirect positive effect of increasing soil moisture on </w:t>
      </w:r>
      <w:r>
        <w:rPr>
          <w:i/>
          <w:iCs/>
          <w:color w:val="000000" w:themeColor="text1"/>
        </w:rPr>
        <w:t>N</w:t>
      </w:r>
      <w:r>
        <w:rPr>
          <w:color w:val="000000" w:themeColor="text1"/>
          <w:vertAlign w:val="subscript"/>
        </w:rPr>
        <w:t>area</w:t>
      </w:r>
      <w:r>
        <w:rPr>
          <w:color w:val="000000" w:themeColor="text1"/>
        </w:rPr>
        <w:t xml:space="preserve"> deviates from our third hypothesis and patterns expected from theory. Specifically, theory predicts that increasing soil moisture </w:t>
      </w:r>
      <w:commentRangeStart w:id="937"/>
      <w:r>
        <w:rPr>
          <w:color w:val="000000" w:themeColor="text1"/>
        </w:rPr>
        <w:t xml:space="preserve">will increase </w:t>
      </w:r>
      <w:r>
        <w:rPr>
          <w:i/>
          <w:iCs/>
          <w:color w:val="000000" w:themeColor="text1"/>
          <w:lang w:val="el-GR"/>
        </w:rPr>
        <w:t>β</w:t>
      </w:r>
      <w:r>
        <w:rPr>
          <w:color w:val="000000" w:themeColor="text1"/>
        </w:rPr>
        <w:t xml:space="preserve"> through an increase in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commentRangeEnd w:id="937"/>
      <w:proofErr w:type="gramEnd"/>
      <w:r w:rsidR="00DF37F5">
        <w:rPr>
          <w:rStyle w:val="CommentReference"/>
          <w:rFonts w:eastAsiaTheme="minorHAnsi" w:cs="Times New Roman (Body CS)"/>
        </w:rPr>
        <w:commentReference w:id="937"/>
      </w:r>
      <w:r>
        <w:rPr>
          <w:color w:val="000000" w:themeColor="text1"/>
        </w:rPr>
        <w:t xml:space="preserve">, leading to an indirect negative effect of increasing soil moisture on </w:t>
      </w:r>
      <w:r>
        <w:rPr>
          <w:i/>
          <w:iCs/>
          <w:color w:val="000000" w:themeColor="text1"/>
        </w:rPr>
        <w:t>N</w:t>
      </w:r>
      <w:r w:rsidRPr="00734003">
        <w:rPr>
          <w:color w:val="000000" w:themeColor="text1"/>
          <w:vertAlign w:val="subscript"/>
        </w:rPr>
        <w:t>area</w:t>
      </w:r>
      <w:r>
        <w:rPr>
          <w:color w:val="000000" w:themeColor="text1"/>
        </w:rPr>
        <w:t>.</w:t>
      </w:r>
      <w:r w:rsidR="00FB6FEA">
        <w:rPr>
          <w:color w:val="000000" w:themeColor="text1"/>
        </w:rPr>
        <w:t xml:space="preserve"> Patterns expected from theory were supported in </w:t>
      </w:r>
      <w:r w:rsidR="00FB6FEA">
        <w:rPr>
          <w:color w:val="000000" w:themeColor="text1"/>
        </w:rPr>
        <w:fldChar w:fldCharType="begin" w:fldLock="1"/>
      </w:r>
      <w:r w:rsidR="0025039E">
        <w:rPr>
          <w:color w:val="000000" w:themeColor="text1"/>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FB6FEA">
        <w:rPr>
          <w:color w:val="000000" w:themeColor="text1"/>
        </w:rPr>
        <w:fldChar w:fldCharType="separate"/>
      </w:r>
      <w:r w:rsidR="00FB6FEA" w:rsidRPr="00FB6FEA">
        <w:rPr>
          <w:noProof/>
          <w:color w:val="000000" w:themeColor="text1"/>
        </w:rPr>
        <w:t xml:space="preserve">Lavergne </w:t>
      </w:r>
      <w:r w:rsidR="00FB6FEA" w:rsidRPr="00FB6FEA">
        <w:rPr>
          <w:i/>
          <w:noProof/>
          <w:color w:val="000000" w:themeColor="text1"/>
        </w:rPr>
        <w:t>et al.</w:t>
      </w:r>
      <w:r w:rsidR="00FB6FEA" w:rsidRPr="00FB6FEA">
        <w:rPr>
          <w:noProof/>
          <w:color w:val="000000" w:themeColor="text1"/>
        </w:rPr>
        <w:t xml:space="preserve"> </w:t>
      </w:r>
      <w:r w:rsidR="00FB6FEA">
        <w:rPr>
          <w:noProof/>
          <w:color w:val="000000" w:themeColor="text1"/>
        </w:rPr>
        <w:t>(</w:t>
      </w:r>
      <w:r w:rsidR="00FB6FEA" w:rsidRPr="00FB6FEA">
        <w:rPr>
          <w:noProof/>
          <w:color w:val="000000" w:themeColor="text1"/>
        </w:rPr>
        <w:t>2020)</w:t>
      </w:r>
      <w:r w:rsidR="00FB6FEA">
        <w:rPr>
          <w:color w:val="000000" w:themeColor="text1"/>
        </w:rPr>
        <w:fldChar w:fldCharType="end"/>
      </w:r>
      <w:r w:rsidR="00FB6FEA">
        <w:rPr>
          <w:color w:val="000000" w:themeColor="text1"/>
        </w:rPr>
        <w:t xml:space="preserve">, who used a global dataset to show that increasing soil moisture generally increased </w:t>
      </w:r>
      <w:r w:rsidR="00FB6FEA">
        <w:rPr>
          <w:i/>
          <w:iCs/>
          <w:color w:val="000000" w:themeColor="text1"/>
          <w:lang w:val="el-GR"/>
        </w:rPr>
        <w:t>β</w:t>
      </w:r>
      <w:r w:rsidR="00FB6FEA">
        <w:rPr>
          <w:color w:val="000000" w:themeColor="text1"/>
        </w:rPr>
        <w:t>.</w:t>
      </w:r>
      <w:r>
        <w:rPr>
          <w:color w:val="000000" w:themeColor="text1"/>
        </w:rPr>
        <w:t xml:space="preserve"> We observed the opposite patterns here, where increasing soil moisture</w:t>
      </w:r>
      <w:r w:rsidR="0007470B">
        <w:rPr>
          <w:color w:val="000000" w:themeColor="text1"/>
        </w:rPr>
        <w:t xml:space="preserve"> increased </w:t>
      </w:r>
      <w:r w:rsidR="0007470B">
        <w:rPr>
          <w:i/>
          <w:iCs/>
          <w:color w:val="000000" w:themeColor="text1"/>
        </w:rPr>
        <w:t>N</w:t>
      </w:r>
      <w:r w:rsidR="0007470B">
        <w:rPr>
          <w:color w:val="000000" w:themeColor="text1"/>
          <w:vertAlign w:val="subscript"/>
        </w:rPr>
        <w:t>area</w:t>
      </w:r>
      <w:r w:rsidR="0007470B">
        <w:rPr>
          <w:color w:val="000000" w:themeColor="text1"/>
        </w:rPr>
        <w:t xml:space="preserve"> and decreased </w:t>
      </w:r>
      <w:ins w:id="938" w:author="Perkowski, Evan A" w:date="2023-01-16T15:30:00Z">
        <w:r w:rsidR="00C1617D">
          <w:rPr>
            <w:i/>
            <w:iCs/>
            <w:lang w:val="el-GR"/>
          </w:rPr>
          <w:t>χ</w:t>
        </w:r>
        <w:r w:rsidR="00C1617D" w:rsidRPr="00723922">
          <w:t xml:space="preserve"> </w:t>
        </w:r>
      </w:ins>
      <w:del w:id="939" w:author="Perkowski, Evan A" w:date="2023-01-16T15:30:00Z">
        <w:r w:rsidDel="00C1617D">
          <w:rPr>
            <w:color w:val="000000" w:themeColor="text1"/>
          </w:rPr>
          <w:delText xml:space="preserve">leaf </w:delText>
        </w:r>
        <w:r w:rsidDel="00C1617D">
          <w:rPr>
            <w:i/>
            <w:iCs/>
            <w:color w:val="000000" w:themeColor="text1"/>
          </w:rPr>
          <w:delText>C</w:delText>
        </w:r>
        <w:r w:rsidDel="00C1617D">
          <w:rPr>
            <w:color w:val="000000" w:themeColor="text1"/>
            <w:vertAlign w:val="subscript"/>
          </w:rPr>
          <w:delText>i</w:delText>
        </w:r>
        <w:r w:rsidDel="00C1617D">
          <w:rPr>
            <w:color w:val="000000" w:themeColor="text1"/>
          </w:rPr>
          <w:delText>:</w:delText>
        </w:r>
        <w:r w:rsidDel="00C1617D">
          <w:rPr>
            <w:i/>
            <w:iCs/>
            <w:color w:val="000000" w:themeColor="text1"/>
          </w:rPr>
          <w:delText>C</w:delText>
        </w:r>
        <w:r w:rsidDel="00C1617D">
          <w:rPr>
            <w:color w:val="000000" w:themeColor="text1"/>
            <w:vertAlign w:val="subscript"/>
          </w:rPr>
          <w:delText>a</w:delText>
        </w:r>
        <w:r w:rsidR="00FB6FEA" w:rsidDel="00C1617D">
          <w:rPr>
            <w:color w:val="000000" w:themeColor="text1"/>
          </w:rPr>
          <w:delText xml:space="preserve"> </w:delText>
        </w:r>
      </w:del>
      <w:r w:rsidR="00FB6FEA">
        <w:rPr>
          <w:color w:val="000000" w:themeColor="text1"/>
        </w:rPr>
        <w:t>through a</w:t>
      </w:r>
      <w:ins w:id="940" w:author="Nick Smith" w:date="2022-12-30T15:46:00Z">
        <w:r w:rsidR="00323ED2">
          <w:rPr>
            <w:color w:val="000000" w:themeColor="text1"/>
          </w:rPr>
          <w:t>n increase in soil N that reduced</w:t>
        </w:r>
      </w:ins>
      <w:r w:rsidR="00FB6FEA">
        <w:rPr>
          <w:color w:val="000000" w:themeColor="text1"/>
        </w:rPr>
        <w:t xml:space="preserve"> </w:t>
      </w:r>
      <w:r w:rsidR="00FB6FEA">
        <w:rPr>
          <w:i/>
          <w:iCs/>
          <w:color w:val="000000" w:themeColor="text1"/>
          <w:lang w:val="el-GR"/>
        </w:rPr>
        <w:t>β</w:t>
      </w:r>
      <w:r w:rsidR="005B6568">
        <w:rPr>
          <w:color w:val="000000" w:themeColor="text1"/>
        </w:rPr>
        <w:t>.</w:t>
      </w:r>
      <w:r w:rsidR="00B85BE0">
        <w:rPr>
          <w:color w:val="000000" w:themeColor="text1"/>
        </w:rPr>
        <w:t xml:space="preserve"> </w:t>
      </w:r>
      <w:r>
        <w:rPr>
          <w:color w:val="000000" w:themeColor="text1"/>
        </w:rPr>
        <w:t xml:space="preserve">In Texan grasslands, productivity and nutrient uptake are often co-limited by precipitation and nutrient limitation </w:t>
      </w:r>
      <w:r>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Pr>
          <w:color w:val="000000" w:themeColor="text1"/>
        </w:rPr>
        <w:fldChar w:fldCharType="separate"/>
      </w:r>
      <w:r w:rsidR="0025039E" w:rsidRPr="0025039E">
        <w:rPr>
          <w:noProof/>
          <w:color w:val="000000" w:themeColor="text1"/>
        </w:rPr>
        <w:t>(Yahdjian et al. 2011, Wang et al. 2017b)</w:t>
      </w:r>
      <w:r>
        <w:rPr>
          <w:color w:val="000000" w:themeColor="text1"/>
        </w:rPr>
        <w:fldChar w:fldCharType="end"/>
      </w:r>
      <w:r>
        <w:rPr>
          <w:color w:val="000000" w:themeColor="text1"/>
        </w:rPr>
        <w:t xml:space="preserve">. Thus, increases in soil moisture </w:t>
      </w:r>
      <w:r w:rsidR="00B85BE0">
        <w:rPr>
          <w:color w:val="000000" w:themeColor="text1"/>
        </w:rPr>
        <w:t>may have facilitated</w:t>
      </w:r>
      <w:r>
        <w:rPr>
          <w:color w:val="000000" w:themeColor="text1"/>
        </w:rPr>
        <w:t xml:space="preserve"> more favorable and productive environments for soil microbial communities, thereby stimulating the accumulation of plant</w:t>
      </w:r>
      <w:r w:rsidR="00B85BE0">
        <w:rPr>
          <w:color w:val="000000" w:themeColor="text1"/>
        </w:rPr>
        <w:t>-</w:t>
      </w:r>
      <w:r>
        <w:rPr>
          <w:color w:val="000000" w:themeColor="text1"/>
        </w:rPr>
        <w:t xml:space="preserve">available nitrogen substrate through increased ammonification or nitrification rates </w:t>
      </w:r>
      <w:r>
        <w:rPr>
          <w:color w:val="000000" w:themeColor="text1"/>
        </w:rPr>
        <w:fldChar w:fldCharType="begin" w:fldLock="1"/>
      </w:r>
      <w:r w:rsidR="0025039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Pr>
          <w:color w:val="000000" w:themeColor="text1"/>
        </w:rPr>
        <w:fldChar w:fldCharType="separate"/>
      </w:r>
      <w:r w:rsidR="0025039E" w:rsidRPr="0025039E">
        <w:rPr>
          <w:noProof/>
          <w:color w:val="000000" w:themeColor="text1"/>
        </w:rPr>
        <w:t>(Reichman et al. 1966, Stark and Firestone 1995, Paul et al. 2003)</w:t>
      </w:r>
      <w:r>
        <w:rPr>
          <w:color w:val="000000" w:themeColor="text1"/>
        </w:rPr>
        <w:fldChar w:fldCharType="end"/>
      </w:r>
      <w:r>
        <w:rPr>
          <w:color w:val="000000" w:themeColor="text1"/>
        </w:rPr>
        <w:t>.</w:t>
      </w:r>
      <w:r w:rsidR="005B6568">
        <w:rPr>
          <w:color w:val="000000" w:themeColor="text1"/>
        </w:rPr>
        <w:t xml:space="preserve"> As </w:t>
      </w:r>
      <w:r w:rsidR="005D4E7F">
        <w:rPr>
          <w:color w:val="000000" w:themeColor="text1"/>
        </w:rPr>
        <w:t>discussed</w:t>
      </w:r>
      <w:r w:rsidR="005B6568">
        <w:rPr>
          <w:color w:val="000000" w:themeColor="text1"/>
        </w:rPr>
        <w:t xml:space="preserve"> above, the positive indirect response of </w:t>
      </w:r>
      <w:r w:rsidR="005B6568">
        <w:rPr>
          <w:i/>
          <w:iCs/>
          <w:color w:val="000000" w:themeColor="text1"/>
        </w:rPr>
        <w:t>N</w:t>
      </w:r>
      <w:r w:rsidR="005B6568">
        <w:rPr>
          <w:color w:val="000000" w:themeColor="text1"/>
          <w:vertAlign w:val="subscript"/>
        </w:rPr>
        <w:t>area</w:t>
      </w:r>
      <w:r w:rsidR="005B6568">
        <w:rPr>
          <w:color w:val="000000" w:themeColor="text1"/>
        </w:rPr>
        <w:t xml:space="preserve"> to increasing soil nitrogen availability </w:t>
      </w:r>
      <w:r w:rsidR="00971E03">
        <w:rPr>
          <w:color w:val="000000" w:themeColor="text1"/>
        </w:rPr>
        <w:t xml:space="preserve">as mediated through changes in </w:t>
      </w:r>
      <w:r w:rsidR="00971E03">
        <w:rPr>
          <w:i/>
          <w:iCs/>
          <w:color w:val="000000" w:themeColor="text1"/>
          <w:lang w:val="el-GR"/>
        </w:rPr>
        <w:t>β</w:t>
      </w:r>
      <w:r w:rsidR="00971E03">
        <w:rPr>
          <w:color w:val="000000" w:themeColor="text1"/>
        </w:rPr>
        <w:t xml:space="preserve"> </w:t>
      </w:r>
      <w:r w:rsidR="005B6568">
        <w:rPr>
          <w:color w:val="000000" w:themeColor="text1"/>
        </w:rPr>
        <w:t>follows patterns expected from theory</w:t>
      </w:r>
      <w:r w:rsidR="005D4E7F">
        <w:rPr>
          <w:color w:val="000000" w:themeColor="text1"/>
        </w:rPr>
        <w:t>.</w:t>
      </w:r>
      <w:r w:rsidR="005B6568">
        <w:rPr>
          <w:color w:val="000000" w:themeColor="text1"/>
        </w:rPr>
        <w:t xml:space="preserve"> </w:t>
      </w:r>
    </w:p>
    <w:p w14:paraId="4693EC52" w14:textId="518E1DE4" w:rsidR="00700F3C" w:rsidRPr="00700F3C" w:rsidRDefault="00032518" w:rsidP="0025039E">
      <w:pPr>
        <w:autoSpaceDE w:val="0"/>
        <w:autoSpaceDN w:val="0"/>
        <w:adjustRightInd w:val="0"/>
        <w:spacing w:line="360" w:lineRule="auto"/>
        <w:ind w:firstLine="720"/>
        <w:rPr>
          <w:color w:val="000000" w:themeColor="text1"/>
        </w:rPr>
      </w:pPr>
      <w:r>
        <w:rPr>
          <w:color w:val="000000" w:themeColor="text1"/>
        </w:rPr>
        <w:t xml:space="preserve">While the structural equation model indicated two pathways that yielded an indirect positive effect of increasing soil moisture on </w:t>
      </w:r>
      <w:r>
        <w:rPr>
          <w:i/>
          <w:iCs/>
          <w:color w:val="000000" w:themeColor="text1"/>
        </w:rPr>
        <w:t>N</w:t>
      </w:r>
      <w:r>
        <w:rPr>
          <w:color w:val="000000" w:themeColor="text1"/>
          <w:vertAlign w:val="subscript"/>
        </w:rPr>
        <w:t>area</w:t>
      </w:r>
      <w:r>
        <w:rPr>
          <w:color w:val="000000" w:themeColor="text1"/>
        </w:rPr>
        <w:t>, a third indirect pathway</w:t>
      </w:r>
      <w:r w:rsidR="006957FE">
        <w:rPr>
          <w:color w:val="000000" w:themeColor="text1"/>
        </w:rPr>
        <w:t xml:space="preserve"> </w:t>
      </w:r>
      <w:r w:rsidR="00012D96">
        <w:rPr>
          <w:color w:val="000000" w:themeColor="text1"/>
        </w:rPr>
        <w:t>revealed the</w:t>
      </w:r>
      <w:r>
        <w:rPr>
          <w:color w:val="000000" w:themeColor="text1"/>
        </w:rPr>
        <w:t xml:space="preserve"> expected negative effect of increasing soil moisture on</w:t>
      </w:r>
      <w:r>
        <w:rPr>
          <w:i/>
          <w:iCs/>
          <w:color w:val="000000" w:themeColor="text1"/>
        </w:rPr>
        <w:t xml:space="preserve"> N</w:t>
      </w:r>
      <w:r>
        <w:rPr>
          <w:color w:val="000000" w:themeColor="text1"/>
          <w:vertAlign w:val="subscript"/>
        </w:rPr>
        <w:t>area</w:t>
      </w:r>
      <w:r>
        <w:rPr>
          <w:color w:val="000000" w:themeColor="text1"/>
        </w:rPr>
        <w:t xml:space="preserve">. This pathway suggested that a </w:t>
      </w:r>
      <w:r w:rsidR="006957FE">
        <w:rPr>
          <w:color w:val="000000" w:themeColor="text1"/>
        </w:rPr>
        <w:t>negative</w:t>
      </w:r>
      <w:r>
        <w:rPr>
          <w:color w:val="000000" w:themeColor="text1"/>
        </w:rPr>
        <w:t xml:space="preserve"> effect of increasing soil moisture on </w:t>
      </w:r>
      <w:r>
        <w:rPr>
          <w:i/>
          <w:iCs/>
          <w:color w:val="000000" w:themeColor="text1"/>
        </w:rPr>
        <w:t>N</w:t>
      </w:r>
      <w:r>
        <w:rPr>
          <w:color w:val="000000" w:themeColor="text1"/>
          <w:vertAlign w:val="subscript"/>
        </w:rPr>
        <w:t>area</w:t>
      </w:r>
      <w:r>
        <w:rPr>
          <w:color w:val="000000" w:themeColor="text1"/>
        </w:rPr>
        <w:t xml:space="preserve"> </w:t>
      </w:r>
      <w:r w:rsidR="00012D96">
        <w:rPr>
          <w:color w:val="000000" w:themeColor="text1"/>
        </w:rPr>
        <w:t xml:space="preserve">could be achieved </w:t>
      </w:r>
      <w:r w:rsidR="006957FE">
        <w:rPr>
          <w:color w:val="000000" w:themeColor="text1"/>
        </w:rPr>
        <w:t xml:space="preserve">through </w:t>
      </w:r>
      <w:r>
        <w:rPr>
          <w:color w:val="000000" w:themeColor="text1"/>
        </w:rPr>
        <w:t xml:space="preserve">a strong negative </w:t>
      </w:r>
      <w:r w:rsidR="00EF5B4A">
        <w:rPr>
          <w:color w:val="000000" w:themeColor="text1"/>
        </w:rPr>
        <w:t>correlation</w:t>
      </w:r>
      <w:r>
        <w:rPr>
          <w:color w:val="000000" w:themeColor="text1"/>
        </w:rPr>
        <w:t xml:space="preserve"> between </w:t>
      </w:r>
      <w:r w:rsidR="006957FE">
        <w:rPr>
          <w:color w:val="000000" w:themeColor="text1"/>
        </w:rPr>
        <w:t xml:space="preserve">increasing soil moisture and </w:t>
      </w:r>
      <w:ins w:id="941" w:author="Perkowski, Evan A" w:date="2023-01-16T15:30:00Z">
        <w:r w:rsidR="00C1617D">
          <w:rPr>
            <w:i/>
            <w:iCs/>
            <w:color w:val="000000" w:themeColor="text1"/>
          </w:rPr>
          <w:t>VPD</w:t>
        </w:r>
      </w:ins>
      <w:del w:id="942" w:author="Perkowski, Evan A" w:date="2023-01-16T15:30:00Z">
        <w:r w:rsidR="006957FE" w:rsidDel="00C1617D">
          <w:rPr>
            <w:color w:val="000000" w:themeColor="text1"/>
          </w:rPr>
          <w:delText>vapor pressure deficit</w:delText>
        </w:r>
      </w:del>
      <w:r w:rsidR="006957FE">
        <w:rPr>
          <w:color w:val="000000" w:themeColor="text1"/>
        </w:rPr>
        <w:t xml:space="preserve">, a negative relationship between increasing </w:t>
      </w:r>
      <w:ins w:id="943" w:author="Perkowski, Evan A" w:date="2023-01-16T15:30:00Z">
        <w:r w:rsidR="00C1617D">
          <w:rPr>
            <w:i/>
            <w:iCs/>
            <w:color w:val="000000" w:themeColor="text1"/>
          </w:rPr>
          <w:t>VPD</w:t>
        </w:r>
        <w:r w:rsidR="00C1617D" w:rsidDel="00C1617D">
          <w:rPr>
            <w:color w:val="000000" w:themeColor="text1"/>
          </w:rPr>
          <w:t xml:space="preserve"> </w:t>
        </w:r>
      </w:ins>
      <w:del w:id="944" w:author="Perkowski, Evan A" w:date="2023-01-16T15:30:00Z">
        <w:r w:rsidR="006957FE" w:rsidDel="00C1617D">
          <w:rPr>
            <w:color w:val="000000" w:themeColor="text1"/>
          </w:rPr>
          <w:delText xml:space="preserve">vapor pressure deficit </w:delText>
        </w:r>
      </w:del>
      <w:r w:rsidR="006957FE">
        <w:rPr>
          <w:color w:val="000000" w:themeColor="text1"/>
        </w:rPr>
        <w:t xml:space="preserve">and </w:t>
      </w:r>
      <w:ins w:id="945" w:author="Perkowski, Evan A" w:date="2023-01-16T15:29:00Z">
        <w:r w:rsidR="00C1617D">
          <w:rPr>
            <w:i/>
            <w:iCs/>
            <w:lang w:val="el-GR"/>
          </w:rPr>
          <w:t>χ</w:t>
        </w:r>
      </w:ins>
      <w:r w:rsidR="006957FE">
        <w:rPr>
          <w:color w:val="000000" w:themeColor="text1"/>
        </w:rPr>
        <w:t xml:space="preserve">, </w:t>
      </w:r>
      <w:commentRangeStart w:id="946"/>
      <w:r w:rsidR="006957FE">
        <w:rPr>
          <w:color w:val="000000" w:themeColor="text1"/>
        </w:rPr>
        <w:t xml:space="preserve">a positive relationship between increasing </w:t>
      </w:r>
      <w:ins w:id="947" w:author="Perkowski, Evan A" w:date="2023-01-16T15:29:00Z">
        <w:r w:rsidR="00C1617D">
          <w:rPr>
            <w:i/>
            <w:iCs/>
            <w:lang w:val="el-GR"/>
          </w:rPr>
          <w:t>χ</w:t>
        </w:r>
        <w:r w:rsidR="00C1617D" w:rsidRPr="00723922">
          <w:t xml:space="preserve"> </w:t>
        </w:r>
      </w:ins>
      <w:r w:rsidR="006957FE">
        <w:rPr>
          <w:color w:val="000000" w:themeColor="text1"/>
        </w:rPr>
        <w:t xml:space="preserve">and </w:t>
      </w:r>
      <w:r w:rsidR="006957FE">
        <w:rPr>
          <w:i/>
          <w:iCs/>
          <w:color w:val="000000" w:themeColor="text1"/>
          <w:lang w:val="el-GR"/>
        </w:rPr>
        <w:t>β</w:t>
      </w:r>
      <w:commentRangeEnd w:id="946"/>
      <w:r w:rsidR="00D857C9">
        <w:rPr>
          <w:rStyle w:val="CommentReference"/>
          <w:rFonts w:eastAsiaTheme="minorHAnsi" w:cs="Times New Roman (Body CS)"/>
        </w:rPr>
        <w:commentReference w:id="946"/>
      </w:r>
      <w:r w:rsidR="006957FE">
        <w:rPr>
          <w:color w:val="000000" w:themeColor="text1"/>
        </w:rPr>
        <w:t xml:space="preserve">, and the negative relationship between increasing </w:t>
      </w:r>
      <w:r w:rsidR="006957FE">
        <w:rPr>
          <w:i/>
          <w:iCs/>
          <w:color w:val="000000" w:themeColor="text1"/>
          <w:lang w:val="el-GR"/>
        </w:rPr>
        <w:t>β</w:t>
      </w:r>
      <w:r w:rsidR="006957FE">
        <w:rPr>
          <w:color w:val="000000" w:themeColor="text1"/>
        </w:rPr>
        <w:t xml:space="preserve"> and </w:t>
      </w:r>
      <w:r w:rsidR="006957FE">
        <w:rPr>
          <w:i/>
          <w:iCs/>
          <w:color w:val="000000" w:themeColor="text1"/>
        </w:rPr>
        <w:t>N</w:t>
      </w:r>
      <w:r w:rsidR="006957FE">
        <w:rPr>
          <w:color w:val="000000" w:themeColor="text1"/>
          <w:vertAlign w:val="subscript"/>
        </w:rPr>
        <w:t>area</w:t>
      </w:r>
      <w:r w:rsidR="00EF5B4A">
        <w:rPr>
          <w:color w:val="000000" w:themeColor="text1"/>
        </w:rPr>
        <w:t xml:space="preserve"> (Fig. 5)</w:t>
      </w:r>
      <w:r w:rsidR="006957FE">
        <w:rPr>
          <w:color w:val="000000" w:themeColor="text1"/>
        </w:rPr>
        <w:t>.</w:t>
      </w:r>
      <w:r w:rsidR="005D4E7F">
        <w:rPr>
          <w:color w:val="000000" w:themeColor="text1"/>
        </w:rPr>
        <w:t xml:space="preserve"> </w:t>
      </w:r>
      <w:r w:rsidR="00D102F3">
        <w:rPr>
          <w:color w:val="000000" w:themeColor="text1"/>
        </w:rPr>
        <w:t xml:space="preserve">These patterns are consistent with those expected from theory, as increasing </w:t>
      </w:r>
      <w:ins w:id="948" w:author="Perkowski, Evan A" w:date="2023-01-16T15:30:00Z">
        <w:r w:rsidR="00C1617D">
          <w:rPr>
            <w:i/>
            <w:iCs/>
            <w:color w:val="000000" w:themeColor="text1"/>
          </w:rPr>
          <w:t>VPD</w:t>
        </w:r>
        <w:r w:rsidR="00C1617D" w:rsidDel="00C1617D">
          <w:rPr>
            <w:color w:val="000000" w:themeColor="text1"/>
          </w:rPr>
          <w:t xml:space="preserve"> </w:t>
        </w:r>
      </w:ins>
      <w:del w:id="949" w:author="Perkowski, Evan A" w:date="2023-01-16T15:30:00Z">
        <w:r w:rsidR="00D102F3" w:rsidDel="00C1617D">
          <w:rPr>
            <w:color w:val="000000" w:themeColor="text1"/>
          </w:rPr>
          <w:delText xml:space="preserve">vapor pressure deficit </w:delText>
        </w:r>
      </w:del>
      <w:r w:rsidR="00D102F3">
        <w:rPr>
          <w:color w:val="000000" w:themeColor="text1"/>
        </w:rPr>
        <w:t xml:space="preserve">is expected to increase </w:t>
      </w:r>
      <w:r w:rsidR="00D102F3">
        <w:rPr>
          <w:i/>
          <w:iCs/>
          <w:color w:val="000000" w:themeColor="text1"/>
        </w:rPr>
        <w:t>N</w:t>
      </w:r>
      <w:r w:rsidR="00D102F3">
        <w:rPr>
          <w:color w:val="000000" w:themeColor="text1"/>
          <w:vertAlign w:val="subscript"/>
        </w:rPr>
        <w:t>area</w:t>
      </w:r>
      <w:r w:rsidR="00D102F3">
        <w:rPr>
          <w:color w:val="000000" w:themeColor="text1"/>
        </w:rPr>
        <w:t xml:space="preserve"> through a reduction in </w:t>
      </w:r>
      <w:ins w:id="950" w:author="Perkowski, Evan A" w:date="2023-01-16T15:29:00Z">
        <w:r w:rsidR="00C1617D">
          <w:rPr>
            <w:i/>
            <w:iCs/>
            <w:lang w:val="el-GR"/>
          </w:rPr>
          <w:t>χ</w:t>
        </w:r>
      </w:ins>
      <w:r w:rsidR="00012D96">
        <w:rPr>
          <w:color w:val="000000" w:themeColor="text1"/>
        </w:rPr>
        <w:t xml:space="preserve">. </w:t>
      </w:r>
      <w:r w:rsidR="00D102F3">
        <w:rPr>
          <w:color w:val="000000" w:themeColor="text1"/>
        </w:rPr>
        <w:t>However,</w:t>
      </w:r>
      <w:r w:rsidR="00012D96">
        <w:rPr>
          <w:color w:val="000000" w:themeColor="text1"/>
        </w:rPr>
        <w:t xml:space="preserve"> while soil moisture is often negatively correlated with </w:t>
      </w:r>
      <w:ins w:id="951" w:author="Perkowski, Evan A" w:date="2023-01-16T15:29:00Z">
        <w:r w:rsidR="00C1617D">
          <w:rPr>
            <w:i/>
            <w:iCs/>
            <w:color w:val="000000" w:themeColor="text1"/>
          </w:rPr>
          <w:t>VPD</w:t>
        </w:r>
        <w:r w:rsidR="00C1617D">
          <w:rPr>
            <w:color w:val="000000" w:themeColor="text1"/>
          </w:rPr>
          <w:t xml:space="preserve"> </w:t>
        </w:r>
      </w:ins>
      <w:r w:rsidR="00012D96">
        <w:rPr>
          <w:color w:val="000000" w:themeColor="text1"/>
        </w:rPr>
        <w:fldChar w:fldCharType="begin" w:fldLock="1"/>
      </w:r>
      <w:r w:rsidR="0025039E">
        <w:rPr>
          <w:color w:val="000000" w:themeColor="text1"/>
        </w:rPr>
        <w:instrText>ADDIN CSL_CITATION {"citationItems":[{"id":"ITEM-1","itemData":{"DOI":"10.1111/gcb.12528","ISSN":"13652486","PMID":"24421179","abstract":"Predicted decreases in water availability across the temperate forest biome have the potential to offset gains in carbon (C) uptake from phenology trends, rising atmospheric CO2, and nitrogen deposition. While it is well established that severe droughts reduce the C sink of forests by inducing tree mortality, the impacts of mild but chronic water stress on forest phenology and physiology are largely unknown. We quantified the C consequences of chronic water stress using a 13-year record of tree growth (n = 200 trees), soil moisture, and ecosystem C balance at the Morgan-Monroe State Forest (MMSF) in Indiana, and a regional 11-year record of tree growth (n &gt; 300 000 trees) and water availability for the 20 most dominant deciduous broadleaf tree species across the eastern and midwestern USA. We show that despite ~26 more days of C assimilation by trees at the MMSF, increasing water stress decreased the number of days of wood production by ~42 days over the same period, reducing the annual accrual of C in woody biomass by 41%. Across the deciduous forest region, water stress induced similar declines in tree growth, particularly for water-demanding 'mesophytic' tree species. Given the current replacement of water-stress adapted 'xerophytic' tree species by mesophytic tree species, we estimate that chronic water stress has the potential to decrease the C sink of deciduous forests by up to 17% (0.04 Pg C yr-1) in the coming decades. This reduction in the C sink due to mesophication and chronic water stress is equivalent to an additional 1-3 days of global C emissions from fossil fuel burning each year. Collectively, our results indicate that regional declines in water availability may offset the growth-enhancing effects of other global changes and reduce the extent to which forests ameliorate climate warming. © 2014 John Wiley &amp; Sons Ltd.","author":[{"dropping-particle":"","family":"Brzostek","given":"Edward R.","non-dropping-particle":"","parse-names":false,"suffix":""},{"dropping-particle":"","family":"Dragoni","given":"Danilo","non-dropping-particle":"","parse-names":false,"suffix":""},{"dropping-particle":"","family":"Schmid","given":"Hans Peter","non-dropping-particle":"","parse-names":false,"suffix":""},{"dropping-particle":"","family":"Rahman","given":"Abdullah F.","non-dropping-particle":"","parse-names":false,"suffix":""},{"dropping-particle":"","family":"Sims","given":"Daniel","non-dropping-particle":"","parse-names":false,"suffix":""},{"dropping-particle":"","family":"Wayson","given":"Craig A.","non-dropping-particle":"","parse-names":false,"suffix":""},{"dropping-particle":"","family":"Johnson","given":"Daniel J.","non-dropping-particle":"","parse-names":false,"suffix":""},{"dropping-particle":"","family":"Phillips","given":"Richard P.","non-dropping-particle":"","parse-names":false,"suffix":""}],"container-title":"Global Change Biology","id":"ITEM-1","issue":"8","issued":{"date-parts":[["2014"]]},"page":"2531-2539","title":"Chronic water stress reduces tree growth and the carbon sink of deciduous hardwood forests","type":"article-journal","volume":"20"},"uris":["http://www.mendeley.com/documents/?uuid=f34ba56e-546d-45fa-be97-3c902c7503cf"]}],"mendeley":{"formattedCitation":"(Brzostek et al. 2014)","plainTextFormattedCitation":"(Brzostek et al. 2014)","previouslyFormattedCitation":"(Brzostek et al. 2014)"},"properties":{"noteIndex":0},"schema":"https://github.com/citation-style-language/schema/raw/master/csl-citation.json"}</w:instrText>
      </w:r>
      <w:r w:rsidR="00012D96">
        <w:rPr>
          <w:color w:val="000000" w:themeColor="text1"/>
        </w:rPr>
        <w:fldChar w:fldCharType="separate"/>
      </w:r>
      <w:r w:rsidR="0025039E" w:rsidRPr="0025039E">
        <w:rPr>
          <w:noProof/>
          <w:color w:val="000000" w:themeColor="text1"/>
        </w:rPr>
        <w:t>(Brzostek et al. 2014)</w:t>
      </w:r>
      <w:r w:rsidR="00012D96">
        <w:rPr>
          <w:color w:val="000000" w:themeColor="text1"/>
        </w:rPr>
        <w:fldChar w:fldCharType="end"/>
      </w:r>
      <w:r w:rsidR="00012D96">
        <w:rPr>
          <w:color w:val="000000" w:themeColor="text1"/>
        </w:rPr>
        <w:t>,</w:t>
      </w:r>
      <w:r w:rsidR="00D102F3">
        <w:rPr>
          <w:color w:val="000000" w:themeColor="text1"/>
        </w:rPr>
        <w:t xml:space="preserve"> previous work notes that</w:t>
      </w:r>
      <w:r w:rsidR="00971E03">
        <w:rPr>
          <w:color w:val="000000" w:themeColor="text1"/>
        </w:rPr>
        <w:t xml:space="preserve"> </w:t>
      </w:r>
      <w:r w:rsidR="00191624">
        <w:rPr>
          <w:color w:val="000000" w:themeColor="text1"/>
        </w:rPr>
        <w:t xml:space="preserve">leaf stomatal conductance and </w:t>
      </w:r>
      <w:ins w:id="952" w:author="Perkowski, Evan A" w:date="2023-01-16T15:29:00Z">
        <w:r w:rsidR="00C1617D">
          <w:rPr>
            <w:i/>
            <w:iCs/>
            <w:lang w:val="el-GR"/>
          </w:rPr>
          <w:t>χ</w:t>
        </w:r>
        <w:r w:rsidR="00C1617D" w:rsidRPr="00723922">
          <w:t xml:space="preserve"> </w:t>
        </w:r>
      </w:ins>
      <w:r w:rsidR="00191624">
        <w:rPr>
          <w:color w:val="000000" w:themeColor="text1"/>
        </w:rPr>
        <w:t>tend</w:t>
      </w:r>
      <w:r w:rsidR="00C87EB2">
        <w:rPr>
          <w:color w:val="000000" w:themeColor="text1"/>
        </w:rPr>
        <w:t>s</w:t>
      </w:r>
      <w:r w:rsidR="00191624">
        <w:rPr>
          <w:color w:val="000000" w:themeColor="text1"/>
        </w:rPr>
        <w:t xml:space="preserve"> to be more strongly regulated by changes in </w:t>
      </w:r>
      <w:ins w:id="953" w:author="Perkowski, Evan A" w:date="2023-01-16T15:31:00Z">
        <w:r w:rsidR="00C1617D">
          <w:rPr>
            <w:i/>
            <w:iCs/>
            <w:color w:val="000000" w:themeColor="text1"/>
          </w:rPr>
          <w:t>VPD</w:t>
        </w:r>
        <w:r w:rsidR="00C1617D" w:rsidDel="00C1617D">
          <w:rPr>
            <w:color w:val="000000" w:themeColor="text1"/>
          </w:rPr>
          <w:t xml:space="preserve"> </w:t>
        </w:r>
      </w:ins>
      <w:del w:id="954" w:author="Perkowski, Evan A" w:date="2023-01-16T15:30:00Z">
        <w:r w:rsidR="00191624" w:rsidDel="00C1617D">
          <w:rPr>
            <w:color w:val="000000" w:themeColor="text1"/>
          </w:rPr>
          <w:delText xml:space="preserve">vapor pressure deficit </w:delText>
        </w:r>
      </w:del>
      <w:r w:rsidR="00191624">
        <w:rPr>
          <w:color w:val="000000" w:themeColor="text1"/>
        </w:rPr>
        <w:t xml:space="preserve">than soil moisture </w:t>
      </w:r>
      <w:r w:rsidR="00191624">
        <w:rPr>
          <w:color w:val="000000" w:themeColor="text1"/>
        </w:rPr>
        <w:fldChar w:fldCharType="begin" w:fldLock="1"/>
      </w:r>
      <w:r w:rsidR="0025039E">
        <w:rPr>
          <w:color w:val="000000" w:themeColor="text1"/>
        </w:rPr>
        <w:instrText>ADDIN CSL_CITATION {"citationItems":[{"id":"ITEM-1","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1","issue":"11","issued":{"date-parts":[["2016"]]},"page":"1023-1027","title":"The increasing importance of atmospheric demand for ecosystem water and carbon fluxes","type":"article-journal","volume":"6"},"uris":["http://www.mendeley.com/documents/?uuid=2403359c-4827-451a-9095-efdbac2aba00"]},{"id":"ITEM-2","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2","issue":"18","issued":{"date-parts":[["2016"]]},"page":"9686-9695","title":"High atmospheric demand for water can limit forest carbon uptake and transpiration as severely as dry soil","type":"article-journal","volume":"43"},"uris":["http://www.mendeley.com/documents/?uuid=1f62d4c1-56d9-4dde-9da8-40dd90c2b794"]}],"mendeley":{"formattedCitation":"(Novick et al. 2016, Sulman et al. 2016)","plainTextFormattedCitation":"(Novick et al. 2016, Sulman et al. 2016)","previouslyFormattedCitation":"(Novick et al. 2016, Sulman et al. 2016)"},"properties":{"noteIndex":0},"schema":"https://github.com/citation-style-language/schema/raw/master/csl-citation.json"}</w:instrText>
      </w:r>
      <w:r w:rsidR="00191624">
        <w:rPr>
          <w:color w:val="000000" w:themeColor="text1"/>
        </w:rPr>
        <w:fldChar w:fldCharType="separate"/>
      </w:r>
      <w:r w:rsidR="0025039E" w:rsidRPr="0025039E">
        <w:rPr>
          <w:noProof/>
          <w:color w:val="000000" w:themeColor="text1"/>
        </w:rPr>
        <w:t>(Novick et al. 2016, Sulman et al. 2016)</w:t>
      </w:r>
      <w:r w:rsidR="00191624">
        <w:rPr>
          <w:color w:val="000000" w:themeColor="text1"/>
        </w:rPr>
        <w:fldChar w:fldCharType="end"/>
      </w:r>
      <w:r w:rsidR="00F94539">
        <w:rPr>
          <w:color w:val="000000" w:themeColor="text1"/>
        </w:rPr>
        <w:t xml:space="preserve">. Thus, it is possible that this indirect pathway was simply driven by </w:t>
      </w:r>
      <w:r w:rsidR="00F81B11">
        <w:rPr>
          <w:color w:val="000000" w:themeColor="text1"/>
        </w:rPr>
        <w:t xml:space="preserve">stochastic covariance between soil moisture and </w:t>
      </w:r>
      <w:ins w:id="955" w:author="Perkowski, Evan A" w:date="2023-01-16T15:31:00Z">
        <w:r w:rsidR="00C1617D">
          <w:rPr>
            <w:i/>
            <w:iCs/>
            <w:color w:val="000000" w:themeColor="text1"/>
          </w:rPr>
          <w:t>VPD</w:t>
        </w:r>
      </w:ins>
      <w:del w:id="956" w:author="Perkowski, Evan A" w:date="2023-01-16T15:31:00Z">
        <w:r w:rsidR="00F81B11" w:rsidDel="00C1617D">
          <w:rPr>
            <w:color w:val="000000" w:themeColor="text1"/>
          </w:rPr>
          <w:delText>vapor pressure deficit</w:delText>
        </w:r>
      </w:del>
      <w:r w:rsidR="00F81B11">
        <w:rPr>
          <w:color w:val="000000" w:themeColor="text1"/>
        </w:rPr>
        <w:t xml:space="preserve">. </w:t>
      </w:r>
      <w:r w:rsidR="00EF5B4A">
        <w:rPr>
          <w:color w:val="000000" w:themeColor="text1"/>
        </w:rPr>
        <w:t>The experiment conducted here is not well equipped to address</w:t>
      </w:r>
      <w:r w:rsidR="00700F3C">
        <w:rPr>
          <w:color w:val="000000" w:themeColor="text1"/>
        </w:rPr>
        <w:t xml:space="preserve"> whether these patterns were more strongly determined through soil moisture or </w:t>
      </w:r>
      <w:ins w:id="957" w:author="Perkowski, Evan A" w:date="2023-01-16T15:31:00Z">
        <w:r w:rsidR="00C1617D">
          <w:rPr>
            <w:i/>
            <w:iCs/>
            <w:color w:val="000000" w:themeColor="text1"/>
          </w:rPr>
          <w:t>VPD</w:t>
        </w:r>
      </w:ins>
      <w:del w:id="958" w:author="Perkowski, Evan A" w:date="2023-01-16T15:31:00Z">
        <w:r w:rsidR="00700F3C" w:rsidDel="00C1617D">
          <w:rPr>
            <w:color w:val="000000" w:themeColor="text1"/>
          </w:rPr>
          <w:delText>vapor pressure deficit</w:delText>
        </w:r>
      </w:del>
      <w:r w:rsidR="00700F3C">
        <w:rPr>
          <w:color w:val="000000" w:themeColor="text1"/>
        </w:rPr>
        <w:t xml:space="preserve">, although future studies </w:t>
      </w:r>
      <w:r w:rsidR="00971E03">
        <w:rPr>
          <w:color w:val="000000" w:themeColor="text1"/>
        </w:rPr>
        <w:t>c</w:t>
      </w:r>
      <w:r w:rsidR="00700F3C">
        <w:rPr>
          <w:color w:val="000000" w:themeColor="text1"/>
        </w:rPr>
        <w:t xml:space="preserve">ould address this </w:t>
      </w:r>
      <w:r w:rsidR="00971E03">
        <w:rPr>
          <w:color w:val="000000" w:themeColor="text1"/>
        </w:rPr>
        <w:t xml:space="preserve">by using multiple sample timepoints within and across growing seasons to quantify any differential </w:t>
      </w:r>
      <w:r w:rsidR="00700F3C">
        <w:rPr>
          <w:color w:val="000000" w:themeColor="text1"/>
        </w:rPr>
        <w:t>effect</w:t>
      </w:r>
      <w:r w:rsidR="00971E03">
        <w:rPr>
          <w:color w:val="000000" w:themeColor="text1"/>
        </w:rPr>
        <w:t>s</w:t>
      </w:r>
      <w:r w:rsidR="00700F3C">
        <w:rPr>
          <w:color w:val="000000" w:themeColor="text1"/>
        </w:rPr>
        <w:t xml:space="preserve"> of soil moisture and </w:t>
      </w:r>
      <w:ins w:id="959" w:author="Perkowski, Evan A" w:date="2023-01-16T15:31:00Z">
        <w:r w:rsidR="00C1617D">
          <w:rPr>
            <w:i/>
            <w:iCs/>
            <w:color w:val="000000" w:themeColor="text1"/>
          </w:rPr>
          <w:t>VPD</w:t>
        </w:r>
        <w:r w:rsidR="00C1617D" w:rsidDel="00C1617D">
          <w:rPr>
            <w:color w:val="000000" w:themeColor="text1"/>
          </w:rPr>
          <w:t xml:space="preserve"> </w:t>
        </w:r>
      </w:ins>
      <w:del w:id="960" w:author="Perkowski, Evan A" w:date="2023-01-16T15:31:00Z">
        <w:r w:rsidR="00700F3C" w:rsidDel="00C1617D">
          <w:rPr>
            <w:color w:val="000000" w:themeColor="text1"/>
          </w:rPr>
          <w:delText xml:space="preserve">vapor pressure deficit </w:delText>
        </w:r>
      </w:del>
      <w:r w:rsidR="00700F3C">
        <w:rPr>
          <w:color w:val="000000" w:themeColor="text1"/>
        </w:rPr>
        <w:t xml:space="preserve">on </w:t>
      </w:r>
      <w:r w:rsidR="00700F3C" w:rsidRPr="00700F3C">
        <w:rPr>
          <w:i/>
          <w:iCs/>
          <w:color w:val="000000" w:themeColor="text1"/>
          <w:lang w:val="el-GR"/>
        </w:rPr>
        <w:t>β</w:t>
      </w:r>
      <w:r w:rsidR="00700F3C">
        <w:rPr>
          <w:color w:val="000000" w:themeColor="text1"/>
        </w:rPr>
        <w:t xml:space="preserve"> and </w:t>
      </w:r>
      <w:r w:rsidR="00700F3C">
        <w:rPr>
          <w:i/>
          <w:iCs/>
          <w:color w:val="000000" w:themeColor="text1"/>
        </w:rPr>
        <w:t>N</w:t>
      </w:r>
      <w:r w:rsidR="00700F3C">
        <w:rPr>
          <w:color w:val="000000" w:themeColor="text1"/>
          <w:vertAlign w:val="subscript"/>
        </w:rPr>
        <w:t>area</w:t>
      </w:r>
      <w:r w:rsidR="00700F3C">
        <w:rPr>
          <w:color w:val="000000" w:themeColor="text1"/>
        </w:rPr>
        <w:t>.</w:t>
      </w:r>
    </w:p>
    <w:p w14:paraId="543CE5BB" w14:textId="77777777" w:rsidR="00573DF3" w:rsidRPr="00A751EB" w:rsidRDefault="00573DF3" w:rsidP="0025039E">
      <w:pPr>
        <w:autoSpaceDE w:val="0"/>
        <w:autoSpaceDN w:val="0"/>
        <w:adjustRightInd w:val="0"/>
        <w:spacing w:line="360" w:lineRule="auto"/>
        <w:rPr>
          <w:color w:val="000000" w:themeColor="text1"/>
        </w:rPr>
      </w:pPr>
    </w:p>
    <w:p w14:paraId="45090A0D" w14:textId="12BA5146" w:rsidR="00A751EB" w:rsidRDefault="00A751EB" w:rsidP="0025039E">
      <w:pPr>
        <w:autoSpaceDE w:val="0"/>
        <w:autoSpaceDN w:val="0"/>
        <w:adjustRightInd w:val="0"/>
        <w:spacing w:line="360" w:lineRule="auto"/>
        <w:rPr>
          <w:color w:val="000000" w:themeColor="text1"/>
        </w:rPr>
      </w:pPr>
      <w:r>
        <w:rPr>
          <w:i/>
          <w:iCs/>
          <w:color w:val="000000" w:themeColor="text1"/>
        </w:rPr>
        <w:lastRenderedPageBreak/>
        <w:t>Indirect effects of climate on N</w:t>
      </w:r>
      <w:r>
        <w:rPr>
          <w:i/>
          <w:iCs/>
          <w:color w:val="000000" w:themeColor="text1"/>
          <w:vertAlign w:val="subscript"/>
        </w:rPr>
        <w:t>area</w:t>
      </w:r>
      <w:r>
        <w:rPr>
          <w:i/>
          <w:iCs/>
          <w:color w:val="000000" w:themeColor="text1"/>
        </w:rPr>
        <w:t xml:space="preserve"> are mediated through changes in 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Pr>
          <w:i/>
          <w:iCs/>
          <w:color w:val="000000" w:themeColor="text1"/>
        </w:rPr>
        <w:t xml:space="preserve"> and </w:t>
      </w:r>
      <w:r w:rsidRPr="009C2552">
        <w:rPr>
          <w:i/>
          <w:iCs/>
          <w:color w:val="000000" w:themeColor="text1"/>
          <w:lang w:val="el-GR"/>
        </w:rPr>
        <w:t>β</w:t>
      </w:r>
    </w:p>
    <w:p w14:paraId="59341371" w14:textId="56254D17" w:rsidR="007F2A13" w:rsidRDefault="007F2A13" w:rsidP="0025039E">
      <w:pPr>
        <w:autoSpaceDE w:val="0"/>
        <w:autoSpaceDN w:val="0"/>
        <w:adjustRightInd w:val="0"/>
        <w:spacing w:line="360" w:lineRule="auto"/>
        <w:ind w:firstLine="720"/>
        <w:rPr>
          <w:color w:val="000000" w:themeColor="text1"/>
        </w:rPr>
      </w:pPr>
      <w:r>
        <w:rPr>
          <w:color w:val="000000" w:themeColor="text1"/>
        </w:rPr>
        <w:t xml:space="preserve">In support of our hypothesis and patterns expected from theory, increasing </w:t>
      </w:r>
      <w:ins w:id="961" w:author="Perkowski, Evan A" w:date="2023-01-16T15:28:00Z">
        <w:r w:rsidR="00723922">
          <w:rPr>
            <w:i/>
            <w:iCs/>
            <w:color w:val="000000" w:themeColor="text1"/>
          </w:rPr>
          <w:t xml:space="preserve">VPD </w:t>
        </w:r>
      </w:ins>
      <w:r>
        <w:rPr>
          <w:color w:val="000000" w:themeColor="text1"/>
        </w:rPr>
        <w:t xml:space="preserve">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a strong negative effect of increasing </w:t>
      </w:r>
      <w:ins w:id="962" w:author="Perkowski, Evan A" w:date="2023-01-16T15:28:00Z">
        <w:r w:rsidR="00723922">
          <w:rPr>
            <w:i/>
            <w:iCs/>
            <w:color w:val="000000" w:themeColor="text1"/>
          </w:rPr>
          <w:t>VPD</w:t>
        </w:r>
        <w:r w:rsidR="00723922" w:rsidDel="00723922">
          <w:rPr>
            <w:color w:val="000000" w:themeColor="text1"/>
          </w:rPr>
          <w:t xml:space="preserve"> </w:t>
        </w:r>
      </w:ins>
      <w:r>
        <w:rPr>
          <w:color w:val="000000" w:themeColor="text1"/>
        </w:rPr>
        <w:t>on</w:t>
      </w:r>
      <w:del w:id="963" w:author="Perkowski, Evan A" w:date="2023-01-16T15:29:00Z">
        <w:r w:rsidDel="00723922">
          <w:rPr>
            <w:color w:val="000000" w:themeColor="text1"/>
          </w:rPr>
          <w:delText xml:space="preserve"> leaf</w:delText>
        </w:r>
      </w:del>
      <w:r>
        <w:rPr>
          <w:color w:val="000000" w:themeColor="text1"/>
        </w:rPr>
        <w:t xml:space="preserve"> </w:t>
      </w:r>
      <w:ins w:id="964" w:author="Perkowski, Evan A" w:date="2023-01-16T15:29:00Z">
        <w:r w:rsidR="00723922">
          <w:rPr>
            <w:i/>
            <w:iCs/>
            <w:lang w:val="el-GR"/>
          </w:rPr>
          <w:t>χ</w:t>
        </w:r>
        <w:r w:rsidR="00723922" w:rsidRPr="00723922">
          <w:t xml:space="preserve"> </w:t>
        </w:r>
      </w:ins>
      <w:del w:id="965" w:author="Perkowski, Evan A" w:date="2023-01-16T15:29:00Z">
        <w:r w:rsidDel="00723922">
          <w:rPr>
            <w:i/>
            <w:iCs/>
            <w:color w:val="000000" w:themeColor="text1"/>
          </w:rPr>
          <w:delText>C</w:delText>
        </w:r>
        <w:r w:rsidDel="00723922">
          <w:rPr>
            <w:color w:val="000000" w:themeColor="text1"/>
            <w:vertAlign w:val="subscript"/>
          </w:rPr>
          <w:delText>i</w:delText>
        </w:r>
        <w:r w:rsidDel="00723922">
          <w:rPr>
            <w:color w:val="000000" w:themeColor="text1"/>
          </w:rPr>
          <w:delText>:</w:delText>
        </w:r>
        <w:r w:rsidDel="00723922">
          <w:rPr>
            <w:i/>
            <w:iCs/>
            <w:color w:val="000000" w:themeColor="text1"/>
          </w:rPr>
          <w:delText>C</w:delText>
        </w:r>
        <w:r w:rsidDel="00723922">
          <w:rPr>
            <w:color w:val="000000" w:themeColor="text1"/>
            <w:vertAlign w:val="subscript"/>
          </w:rPr>
          <w:delText>a</w:delText>
        </w:r>
        <w:r w:rsidDel="00723922">
          <w:rPr>
            <w:color w:val="000000" w:themeColor="text1"/>
          </w:rPr>
          <w:delText xml:space="preserve"> </w:delText>
        </w:r>
      </w:del>
      <w:r>
        <w:rPr>
          <w:color w:val="000000" w:themeColor="text1"/>
        </w:rPr>
        <w:t xml:space="preserve">(Fig. 3A; Fig. 5) paired with a strong positive relationship between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Pr>
          <w:color w:val="000000" w:themeColor="text1"/>
        </w:rPr>
        <w:t xml:space="preserve"> and </w:t>
      </w:r>
      <w:r>
        <w:rPr>
          <w:i/>
          <w:iCs/>
          <w:color w:val="000000" w:themeColor="text1"/>
          <w:lang w:val="el-GR"/>
        </w:rPr>
        <w:t>β</w:t>
      </w:r>
      <w:r>
        <w:rPr>
          <w:color w:val="000000" w:themeColor="text1"/>
        </w:rPr>
        <w:t xml:space="preserve"> and negative relationship between increasing </w:t>
      </w:r>
      <w:r>
        <w:rPr>
          <w:i/>
          <w:iCs/>
          <w:color w:val="000000" w:themeColor="text1"/>
          <w:lang w:val="el-GR"/>
        </w:rPr>
        <w:t>β</w:t>
      </w:r>
      <w:r>
        <w:rPr>
          <w:color w:val="000000" w:themeColor="text1"/>
        </w:rPr>
        <w:t xml:space="preserve"> and </w:t>
      </w:r>
      <w:r>
        <w:rPr>
          <w:i/>
          <w:iCs/>
          <w:color w:val="000000" w:themeColor="text1"/>
        </w:rPr>
        <w:t>N</w:t>
      </w:r>
      <w:r>
        <w:rPr>
          <w:color w:val="000000" w:themeColor="text1"/>
          <w:vertAlign w:val="subscript"/>
        </w:rPr>
        <w:t>area</w:t>
      </w:r>
      <w:r>
        <w:rPr>
          <w:color w:val="000000" w:themeColor="text1"/>
        </w:rPr>
        <w:t xml:space="preserve"> (Fig. 5). These responses are</w:t>
      </w:r>
      <w:r w:rsidR="00722EFC">
        <w:rPr>
          <w:color w:val="000000" w:themeColor="text1"/>
        </w:rPr>
        <w:t xml:space="preserve"> also</w:t>
      </w:r>
      <w:r>
        <w:rPr>
          <w:color w:val="000000" w:themeColor="text1"/>
        </w:rPr>
        <w:t xml:space="preserve"> consistent with previous work noting strong reductions in stomatal conductance with increasing </w:t>
      </w:r>
      <w:ins w:id="966" w:author="Perkowski, Evan A" w:date="2023-01-16T15:28:00Z">
        <w:r w:rsidR="00723922">
          <w:rPr>
            <w:i/>
            <w:iCs/>
            <w:color w:val="000000" w:themeColor="text1"/>
          </w:rPr>
          <w:t>VPD</w:t>
        </w:r>
        <w:r w:rsidR="00723922" w:rsidDel="00723922">
          <w:rPr>
            <w:color w:val="000000" w:themeColor="text1"/>
          </w:rPr>
          <w:t xml:space="preserve"> </w:t>
        </w:r>
      </w:ins>
      <w:r w:rsidR="00722EFC">
        <w:rPr>
          <w:color w:val="000000" w:themeColor="text1"/>
        </w:rPr>
        <w:fldChar w:fldCharType="begin" w:fldLock="1"/>
      </w:r>
      <w:r w:rsidR="0025039E">
        <w:rPr>
          <w:color w:val="000000" w:themeColor="text1"/>
        </w:rPr>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R.","non-dropping-particle":"","parse-names":false,"suffix":""}],"container-title":"Plant, Cell and Environment","id":"ITEM-2","issue":"12","issued":{"date-parts":[["1999"]]},"page":"1515-1526","title":"Survey and synthesis of intra- and interspecific variation in stomatal sensitivity to vapour pressure deficit","type":"article-journal","volume":"22"},"uris":["http://www.mendeley.com/documents/?uuid=eae220b6-67bd-4ddb-9a55-67d18ba5ff43"]},{"id":"ITEM-3","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3","issue":"11","issued":{"date-parts":[["2016"]]},"page":"1023-1027","title":"The increasing importance of atmospheric demand for ecosystem water and carbon fluxes","type":"article-journal","volume":"6"},"uris":["http://www.mendeley.com/documents/?uuid=2403359c-4827-451a-9095-efdbac2aba00"]},{"id":"ITEM-4","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4","issue":"18","issued":{"date-parts":[["2016"]]},"page":"9686-9695","title":"High atmospheric demand for water can limit forest carbon uptake and transpiration as severely as dry soil","type":"article-journal","volume":"43"},"uris":["http://www.mendeley.com/documents/?uuid=1f62d4c1-56d9-4dde-9da8-40dd90c2b794"]}],"mendeley":{"formattedCitation":"(Oren et al. 1999, Novick et al. 2016, Sulman et al. 2016, Grossiord et al. 2020)","plainTextFormattedCitation":"(Oren et al. 1999, Novick et al. 2016, Sulman et al. 2016, Grossiord et al. 2020)","previouslyFormattedCitation":"(Oren et al. 1999, Novick et al. 2016, Sulman et al. 2016, Grossiord et al. 2020)"},"properties":{"noteIndex":0},"schema":"https://github.com/citation-style-language/schema/raw/master/csl-citation.json"}</w:instrText>
      </w:r>
      <w:r w:rsidR="00722EFC">
        <w:rPr>
          <w:color w:val="000000" w:themeColor="text1"/>
        </w:rPr>
        <w:fldChar w:fldCharType="separate"/>
      </w:r>
      <w:r w:rsidR="0025039E" w:rsidRPr="0025039E">
        <w:rPr>
          <w:noProof/>
          <w:color w:val="000000" w:themeColor="text1"/>
        </w:rPr>
        <w:t>(Oren et al. 1999, Novick et al. 2016, Sulman et al. 2016, Grossiord et al. 2020)</w:t>
      </w:r>
      <w:r w:rsidR="00722EFC">
        <w:rPr>
          <w:color w:val="000000" w:themeColor="text1"/>
        </w:rPr>
        <w:fldChar w:fldCharType="end"/>
      </w:r>
      <w:r>
        <w:rPr>
          <w:color w:val="000000" w:themeColor="text1"/>
        </w:rPr>
        <w:t>, a response that allows plants to minimize water loss</w:t>
      </w:r>
      <w:r w:rsidR="00722EFC">
        <w:rPr>
          <w:color w:val="000000" w:themeColor="text1"/>
        </w:rPr>
        <w:t xml:space="preserve"> in </w:t>
      </w:r>
      <w:r>
        <w:rPr>
          <w:color w:val="000000" w:themeColor="text1"/>
        </w:rPr>
        <w:t>response to high atmospheric water demand.</w:t>
      </w:r>
      <w:r w:rsidR="00722EFC">
        <w:rPr>
          <w:color w:val="000000" w:themeColor="text1"/>
        </w:rPr>
        <w:t xml:space="preserve"> Results also support findings from previous experiments across environmental gradients, where increasing </w:t>
      </w:r>
      <w:ins w:id="967" w:author="Perkowski, Evan A" w:date="2023-01-16T15:29:00Z">
        <w:r w:rsidR="00723922">
          <w:rPr>
            <w:i/>
            <w:iCs/>
            <w:color w:val="000000" w:themeColor="text1"/>
          </w:rPr>
          <w:t>VPD</w:t>
        </w:r>
        <w:r w:rsidR="00723922" w:rsidDel="00723922">
          <w:rPr>
            <w:color w:val="000000" w:themeColor="text1"/>
          </w:rPr>
          <w:t xml:space="preserve"> </w:t>
        </w:r>
      </w:ins>
      <w:r w:rsidR="00722EFC">
        <w:rPr>
          <w:color w:val="000000" w:themeColor="text1"/>
        </w:rPr>
        <w:t xml:space="preserve">generally increases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971E03">
        <w:rPr>
          <w:color w:val="000000" w:themeColor="text1"/>
        </w:rPr>
        <w:t xml:space="preserve">across environmental gradients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2D12B6">
        <w:rPr>
          <w:color w:val="000000" w:themeColor="text1"/>
        </w:rPr>
        <w:t>.</w:t>
      </w:r>
    </w:p>
    <w:p w14:paraId="0BB3D210" w14:textId="778AB35D" w:rsidR="00F4054A" w:rsidRDefault="00F4054A" w:rsidP="0025039E">
      <w:pPr>
        <w:autoSpaceDE w:val="0"/>
        <w:autoSpaceDN w:val="0"/>
        <w:adjustRightInd w:val="0"/>
        <w:spacing w:line="360" w:lineRule="auto"/>
        <w:rPr>
          <w:color w:val="000000" w:themeColor="text1"/>
        </w:rPr>
      </w:pPr>
    </w:p>
    <w:p w14:paraId="1F0FE7B4" w14:textId="6C4444C7" w:rsidR="00F4054A" w:rsidRDefault="00F4054A" w:rsidP="0025039E">
      <w:pPr>
        <w:autoSpaceDE w:val="0"/>
        <w:autoSpaceDN w:val="0"/>
        <w:adjustRightInd w:val="0"/>
        <w:spacing w:line="360" w:lineRule="auto"/>
        <w:rPr>
          <w:i/>
          <w:iCs/>
          <w:color w:val="000000" w:themeColor="text1"/>
          <w:vertAlign w:val="subscript"/>
        </w:rPr>
      </w:pPr>
      <w:r>
        <w:rPr>
          <w:i/>
          <w:iCs/>
          <w:color w:val="000000" w:themeColor="text1"/>
        </w:rPr>
        <w:t xml:space="preserve">Species identity traits modify effects of the environment </w:t>
      </w:r>
      <w:r w:rsidRPr="00F4054A">
        <w:rPr>
          <w:i/>
          <w:iCs/>
          <w:color w:val="000000" w:themeColor="text1"/>
        </w:rPr>
        <w:t xml:space="preserve">on </w:t>
      </w:r>
      <w:r w:rsidRPr="00F4054A">
        <w:rPr>
          <w:i/>
          <w:iCs/>
          <w:color w:val="000000" w:themeColor="text1"/>
          <w:lang w:val="el-GR"/>
        </w:rPr>
        <w:t>β</w:t>
      </w:r>
      <w:r w:rsidRPr="00F4054A">
        <w:rPr>
          <w:i/>
          <w:iCs/>
          <w:color w:val="000000" w:themeColor="text1"/>
        </w:rPr>
        <w:t xml:space="preserve">, leaf </w:t>
      </w:r>
      <w:proofErr w:type="gramStart"/>
      <w:r w:rsidRPr="00F4054A">
        <w:rPr>
          <w:i/>
          <w:iCs/>
          <w:color w:val="000000" w:themeColor="text1"/>
        </w:rPr>
        <w:t>C</w:t>
      </w:r>
      <w:r w:rsidRPr="00F4054A">
        <w:rPr>
          <w:i/>
          <w:iCs/>
          <w:color w:val="000000" w:themeColor="text1"/>
          <w:vertAlign w:val="subscript"/>
        </w:rPr>
        <w:t>i</w:t>
      </w:r>
      <w:r w:rsidRPr="00F4054A">
        <w:rPr>
          <w:i/>
          <w:iCs/>
          <w:color w:val="000000" w:themeColor="text1"/>
        </w:rPr>
        <w:t>:C</w:t>
      </w:r>
      <w:r w:rsidRPr="00F4054A">
        <w:rPr>
          <w:i/>
          <w:iCs/>
          <w:color w:val="000000" w:themeColor="text1"/>
          <w:vertAlign w:val="subscript"/>
        </w:rPr>
        <w:t>a</w:t>
      </w:r>
      <w:proofErr w:type="gramEnd"/>
      <w:r w:rsidRPr="00F4054A">
        <w:rPr>
          <w:i/>
          <w:iCs/>
          <w:color w:val="000000" w:themeColor="text1"/>
        </w:rPr>
        <w:t>, and N</w:t>
      </w:r>
      <w:r w:rsidRPr="00F4054A">
        <w:rPr>
          <w:i/>
          <w:iCs/>
          <w:color w:val="000000" w:themeColor="text1"/>
          <w:vertAlign w:val="subscript"/>
        </w:rPr>
        <w:t>area</w:t>
      </w:r>
    </w:p>
    <w:p w14:paraId="24860380" w14:textId="2442488A" w:rsidR="00EE6FF9" w:rsidRDefault="00E557CE" w:rsidP="0025039E">
      <w:pPr>
        <w:autoSpaceDE w:val="0"/>
        <w:autoSpaceDN w:val="0"/>
        <w:adjustRightInd w:val="0"/>
        <w:spacing w:line="360" w:lineRule="auto"/>
      </w:pPr>
      <w:r>
        <w:rPr>
          <w:color w:val="000000" w:themeColor="text1"/>
        </w:rPr>
        <w:tab/>
        <w:t xml:space="preserve">N-fixing species generally had higher </w:t>
      </w:r>
      <w:r>
        <w:rPr>
          <w:i/>
          <w:iCs/>
          <w:color w:val="000000" w:themeColor="text1"/>
        </w:rPr>
        <w:t>N</w:t>
      </w:r>
      <w:r>
        <w:rPr>
          <w:color w:val="000000" w:themeColor="text1"/>
          <w:vertAlign w:val="subscript"/>
        </w:rPr>
        <w:t>area</w:t>
      </w:r>
      <w:r>
        <w:rPr>
          <w:color w:val="000000" w:themeColor="text1"/>
        </w:rPr>
        <w:t xml:space="preserve"> values on average compared to non-fixing species, a pattern driven by a strong</w:t>
      </w:r>
      <w:r w:rsidR="00A00EF5">
        <w:rPr>
          <w:color w:val="000000" w:themeColor="text1"/>
        </w:rPr>
        <w:t>er</w:t>
      </w:r>
      <w:r>
        <w:rPr>
          <w:color w:val="000000" w:themeColor="text1"/>
        </w:rPr>
        <w:t xml:space="preserve"> stimulation in </w:t>
      </w:r>
      <w:r>
        <w:rPr>
          <w:i/>
          <w:iCs/>
          <w:color w:val="000000" w:themeColor="text1"/>
        </w:rPr>
        <w:t>N</w:t>
      </w:r>
      <w:r>
        <w:rPr>
          <w:color w:val="000000" w:themeColor="text1"/>
          <w:vertAlign w:val="subscript"/>
        </w:rPr>
        <w:t>mass</w:t>
      </w:r>
      <w:r>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 (Table 4).</w:t>
      </w:r>
      <w:r w:rsidR="003C0438">
        <w:rPr>
          <w:color w:val="000000" w:themeColor="text1"/>
        </w:rPr>
        <w:t xml:space="preserve"> We found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ins w:id="968" w:author="Perkowski, Evan A" w:date="2023-01-16T15:02:00Z">
        <w:r w:rsidR="005E59CF">
          <w:rPr>
            <w:i/>
            <w:iCs/>
            <w:lang w:val="el-GR"/>
          </w:rPr>
          <w:t>χ</w:t>
        </w:r>
        <w:r w:rsidR="005E59CF" w:rsidRPr="00723922">
          <w:t xml:space="preserve"> </w:t>
        </w:r>
      </w:ins>
      <w:r w:rsidR="003C0438">
        <w:rPr>
          <w:color w:val="000000" w:themeColor="text1"/>
        </w:rPr>
        <w:t>values compared to non-fixing species</w:t>
      </w:r>
      <w:r w:rsidR="00B75C7A">
        <w:rPr>
          <w:color w:val="000000" w:themeColor="text1"/>
        </w:rPr>
        <w:t xml:space="preserve"> across environmental gradients (Fig. 3, </w:t>
      </w:r>
      <w:ins w:id="969" w:author="Perkowski, Evan A" w:date="2023-01-16T15:27:00Z">
        <w:r w:rsidR="00723922">
          <w:rPr>
            <w:color w:val="000000" w:themeColor="text1"/>
          </w:rPr>
          <w:t>Fig.</w:t>
        </w:r>
      </w:ins>
      <w:r w:rsidR="00B75C7A">
        <w:rPr>
          <w:color w:val="000000" w:themeColor="text1"/>
        </w:rPr>
        <w:t xml:space="preserve"> 5)</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xml:space="preserve">, and that increases in </w:t>
      </w:r>
      <w:r w:rsidR="003C0438">
        <w:rPr>
          <w:i/>
          <w:iCs/>
          <w:color w:val="000000" w:themeColor="text1"/>
        </w:rPr>
        <w:t>N</w:t>
      </w:r>
      <w:r w:rsidR="003C0438">
        <w:rPr>
          <w:color w:val="000000" w:themeColor="text1"/>
          <w:vertAlign w:val="subscript"/>
        </w:rPr>
        <w:t>mass</w:t>
      </w:r>
      <w:r w:rsidR="003C0438">
        <w:rPr>
          <w:color w:val="000000" w:themeColor="text1"/>
        </w:rPr>
        <w:t xml:space="preserve"> an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in N-fixing species are not necessarily cor</w:t>
      </w:r>
      <w:r w:rsidR="003C0438">
        <w:rPr>
          <w:color w:val="000000" w:themeColor="text1"/>
        </w:rPr>
        <w:t xml:space="preserve">related to increases in water use efficiency or reductions in </w:t>
      </w:r>
      <w:ins w:id="970" w:author="Perkowski, Evan A" w:date="2023-01-16T15:02:00Z">
        <w:r w:rsidR="005E59CF">
          <w:rPr>
            <w:i/>
            <w:iCs/>
            <w:lang w:val="el-GR"/>
          </w:rPr>
          <w:t>χ</w:t>
        </w:r>
      </w:ins>
      <w:r w:rsidR="00723922" w:rsidRPr="00723922">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our results are consistent with results from</w:t>
      </w:r>
      <w:r w:rsidR="00B75C7A">
        <w:rPr>
          <w:color w:val="000000" w:themeColor="text1"/>
        </w:rPr>
        <w:t xml:space="preserve"> previous environmental gradient experiments, </w:t>
      </w:r>
      <w:r w:rsidR="003C0438">
        <w:rPr>
          <w:color w:val="000000" w:themeColor="text1"/>
        </w:rPr>
        <w:t>they do not necessarily support our hypothesis n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ins w:id="971" w:author="Perkowski, Evan A" w:date="2023-01-16T15:02:00Z">
        <w:r w:rsidR="005E59CF">
          <w:rPr>
            <w:i/>
            <w:iCs/>
            <w:lang w:val="el-GR"/>
          </w:rPr>
          <w:t>χ</w:t>
        </w:r>
      </w:ins>
      <w:r w:rsidR="003C0438">
        <w:t>.</w:t>
      </w:r>
    </w:p>
    <w:p w14:paraId="1070B4C9" w14:textId="46087012" w:rsidR="00235A59" w:rsidRPr="00235A59" w:rsidRDefault="00B75C7A" w:rsidP="0025039E">
      <w:pPr>
        <w:autoSpaceDE w:val="0"/>
        <w:autoSpaceDN w:val="0"/>
        <w:adjustRightInd w:val="0"/>
        <w:spacing w:line="360" w:lineRule="auto"/>
        <w:rPr>
          <w:ins w:id="972" w:author="Perkowski, Evan A" w:date="2023-01-16T15:41:00Z"/>
        </w:rPr>
      </w:pPr>
      <w:r>
        <w:tab/>
        <w:t xml:space="preserve">We </w:t>
      </w:r>
      <w:ins w:id="973" w:author="Perkowski, Evan A" w:date="2023-01-16T15:42:00Z">
        <w:r w:rsidR="00235A59">
          <w:t>found</w:t>
        </w:r>
      </w:ins>
      <w:r>
        <w:t xml:space="preserve"> strong evidence to suggest that photosynthetic pathway modifies </w:t>
      </w:r>
      <w:r w:rsidRPr="00B75C7A">
        <w:rPr>
          <w:color w:val="000000" w:themeColor="text1"/>
        </w:rPr>
        <w:t>effects of the environment on</w:t>
      </w:r>
      <w:r w:rsidRPr="00F4054A">
        <w:rPr>
          <w:i/>
          <w:iCs/>
          <w:color w:val="000000" w:themeColor="text1"/>
        </w:rPr>
        <w:t xml:space="preserve"> </w:t>
      </w:r>
      <w:r w:rsidRPr="00F4054A">
        <w:rPr>
          <w:i/>
          <w:iCs/>
          <w:color w:val="000000" w:themeColor="text1"/>
          <w:lang w:val="el-GR"/>
        </w:rPr>
        <w:t>β</w:t>
      </w:r>
      <w:r w:rsidRPr="00B75C7A">
        <w:rPr>
          <w:color w:val="000000" w:themeColor="text1"/>
        </w:rPr>
        <w:t xml:space="preserve">, </w:t>
      </w:r>
      <w:ins w:id="974" w:author="Perkowski, Evan A" w:date="2023-01-16T15:02:00Z">
        <w:r w:rsidR="005E59CF">
          <w:rPr>
            <w:i/>
            <w:iCs/>
            <w:lang w:val="el-GR"/>
          </w:rPr>
          <w:t>χ</w:t>
        </w:r>
      </w:ins>
      <w:r w:rsidRPr="00B75C7A">
        <w:rPr>
          <w:color w:val="000000" w:themeColor="text1"/>
        </w:rPr>
        <w:t>, and</w:t>
      </w:r>
      <w:r w:rsidRPr="00F4054A">
        <w:rPr>
          <w:i/>
          <w:iCs/>
          <w:color w:val="000000" w:themeColor="text1"/>
        </w:rPr>
        <w:t xml:space="preserve"> N</w:t>
      </w:r>
      <w:r w:rsidRPr="00B75C7A">
        <w:rPr>
          <w:color w:val="000000" w:themeColor="text1"/>
          <w:vertAlign w:val="subscript"/>
        </w:rPr>
        <w:t>area</w:t>
      </w:r>
      <w:r w:rsidR="000C63A9">
        <w:rPr>
          <w:color w:val="000000" w:themeColor="text1"/>
        </w:rPr>
        <w:t xml:space="preserve"> in ways expected from theory. Theory predicts that </w:t>
      </w:r>
      <w:r w:rsidR="007251E5">
        <w:t>C</w:t>
      </w:r>
      <w:r w:rsidR="007251E5" w:rsidRPr="000C63A9">
        <w:rPr>
          <w:vertAlign w:val="subscript"/>
        </w:rPr>
        <w:t>4</w:t>
      </w:r>
      <w:r w:rsidR="007251E5">
        <w:t xml:space="preserve"> species will have </w:t>
      </w:r>
      <w:del w:id="975" w:author="Perkowski, Evan A" w:date="2023-01-16T15:41:00Z">
        <w:r w:rsidR="007251E5" w:rsidDel="00235A59">
          <w:delText xml:space="preserve">lower </w:delText>
        </w:r>
      </w:del>
      <w:ins w:id="976" w:author="Perkowski, Evan A" w:date="2023-01-16T15:41:00Z">
        <w:r w:rsidR="00235A59">
          <w:t>higher</w:t>
        </w:r>
        <w:r w:rsidR="00235A59">
          <w:t xml:space="preserve"> </w:t>
        </w:r>
      </w:ins>
      <w:r w:rsidR="007251E5" w:rsidRPr="000C63A9">
        <w:rPr>
          <w:i/>
          <w:iCs/>
          <w:lang w:val="el-GR"/>
        </w:rPr>
        <w:t>β</w:t>
      </w:r>
      <w:r w:rsidR="007251E5">
        <w:t xml:space="preserve"> values on average compared to C</w:t>
      </w:r>
      <w:r w:rsidR="007251E5" w:rsidRPr="000C63A9">
        <w:rPr>
          <w:vertAlign w:val="subscript"/>
        </w:rPr>
        <w:t>3</w:t>
      </w:r>
      <w:r w:rsidR="007251E5">
        <w:t xml:space="preserve"> species</w:t>
      </w:r>
      <w:r w:rsidR="000C63A9">
        <w:t xml:space="preserve"> </w:t>
      </w:r>
      <w:ins w:id="977" w:author="Perkowski, Evan A" w:date="2023-01-16T15:41:00Z">
        <w:r w:rsidR="00235A59">
          <w:t>due to additional costs of building and maintaining PEP carboxylase</w:t>
        </w:r>
      </w:ins>
      <w:ins w:id="978" w:author="Perkowski, Evan A" w:date="2023-01-16T15:42:00Z">
        <w:r w:rsidR="00235A59">
          <w:t xml:space="preserve">. </w:t>
        </w:r>
      </w:ins>
    </w:p>
    <w:p w14:paraId="1863B48D" w14:textId="77777777" w:rsidR="00235A59" w:rsidRDefault="00235A59" w:rsidP="0025039E">
      <w:pPr>
        <w:autoSpaceDE w:val="0"/>
        <w:autoSpaceDN w:val="0"/>
        <w:adjustRightInd w:val="0"/>
        <w:spacing w:line="360" w:lineRule="auto"/>
        <w:rPr>
          <w:ins w:id="979" w:author="Perkowski, Evan A" w:date="2023-01-16T15:41:00Z"/>
        </w:rPr>
      </w:pPr>
    </w:p>
    <w:p w14:paraId="1F0BCD4F" w14:textId="4FF58106" w:rsidR="00BE60E6" w:rsidRDefault="000C63A9" w:rsidP="0025039E">
      <w:pPr>
        <w:autoSpaceDE w:val="0"/>
        <w:autoSpaceDN w:val="0"/>
        <w:adjustRightInd w:val="0"/>
        <w:spacing w:line="360" w:lineRule="auto"/>
      </w:pPr>
      <w:r>
        <w:lastRenderedPageBreak/>
        <w:t>a</w:t>
      </w:r>
      <w:commentRangeStart w:id="980"/>
      <w:r>
        <w:t xml:space="preserve">s a direct result of generally lower stomatal conductance rates and consequent lower </w:t>
      </w:r>
      <w:ins w:id="981" w:author="Perkowski, Evan A" w:date="2023-01-16T15:03:00Z">
        <w:r w:rsidR="005E59CF">
          <w:rPr>
            <w:i/>
            <w:iCs/>
            <w:lang w:val="el-GR"/>
          </w:rPr>
          <w:t>χ</w:t>
        </w:r>
      </w:ins>
      <w:del w:id="982" w:author="Perkowski, Evan A" w:date="2023-01-16T15:03:00Z">
        <w:r w:rsidDel="005E59CF">
          <w:delText xml:space="preserve">leaf </w:delText>
        </w:r>
        <w:r w:rsidR="007251E5" w:rsidRPr="000C63A9" w:rsidDel="005E59CF">
          <w:rPr>
            <w:i/>
            <w:iCs/>
          </w:rPr>
          <w:delText>C</w:delText>
        </w:r>
        <w:r w:rsidR="007251E5" w:rsidRPr="000C63A9" w:rsidDel="005E59CF">
          <w:rPr>
            <w:vertAlign w:val="subscript"/>
          </w:rPr>
          <w:delText>i</w:delText>
        </w:r>
        <w:r w:rsidR="007251E5" w:rsidDel="005E59CF">
          <w:delText>:</w:delText>
        </w:r>
        <w:r w:rsidR="007251E5" w:rsidRPr="000C63A9" w:rsidDel="005E59CF">
          <w:rPr>
            <w:i/>
            <w:iCs/>
          </w:rPr>
          <w:delText>C</w:delText>
        </w:r>
        <w:r w:rsidR="00CF2746" w:rsidDel="005E59CF">
          <w:rPr>
            <w:vertAlign w:val="subscript"/>
          </w:rPr>
          <w:delText>a</w:delText>
        </w:r>
        <w:commentRangeEnd w:id="980"/>
        <w:r w:rsidR="006A428A" w:rsidDel="005E59CF">
          <w:rPr>
            <w:rStyle w:val="CommentReference"/>
            <w:rFonts w:eastAsiaTheme="minorHAnsi" w:cs="Times New Roman (Body CS)"/>
          </w:rPr>
          <w:commentReference w:id="980"/>
        </w:r>
      </w:del>
      <w:r w:rsidR="00CF2746">
        <w:t xml:space="preserve">, which should result in generally higher </w:t>
      </w:r>
      <w:r>
        <w:t xml:space="preserve">average </w:t>
      </w:r>
      <w:r w:rsidR="007251E5" w:rsidRPr="000C63A9">
        <w:rPr>
          <w:i/>
          <w:iCs/>
        </w:rPr>
        <w:t>N</w:t>
      </w:r>
      <w:r w:rsidR="007251E5" w:rsidRPr="000C63A9">
        <w:rPr>
          <w:vertAlign w:val="subscript"/>
        </w:rPr>
        <w:t>area</w:t>
      </w:r>
      <w:r w:rsidR="007251E5">
        <w:t xml:space="preserve"> values in C</w:t>
      </w:r>
      <w:r w:rsidR="007251E5" w:rsidRPr="000C63A9">
        <w:rPr>
          <w:vertAlign w:val="subscript"/>
        </w:rPr>
        <w:t>4</w:t>
      </w:r>
      <w:r w:rsidR="007251E5">
        <w:t xml:space="preserve"> species</w:t>
      </w:r>
      <w:r>
        <w:t xml:space="preserve">. </w:t>
      </w:r>
      <w:commentRangeStart w:id="983"/>
      <w:r>
        <w:t>Following our seventh hypothesis and patterns expected from theory, we found strong evidence suggesting that C</w:t>
      </w:r>
      <w:r>
        <w:rPr>
          <w:vertAlign w:val="subscript"/>
        </w:rPr>
        <w:t>4</w:t>
      </w:r>
      <w:r>
        <w:t xml:space="preserve"> species generally had lower </w:t>
      </w:r>
      <w:ins w:id="984" w:author="Perkowski, Evan A" w:date="2023-01-16T15:03:00Z">
        <w:r w:rsidR="005E59CF">
          <w:rPr>
            <w:i/>
            <w:iCs/>
            <w:lang w:val="el-GR"/>
          </w:rPr>
          <w:t>χ</w:t>
        </w:r>
        <w:r w:rsidR="005E59CF">
          <w:rPr>
            <w:i/>
            <w:iCs/>
          </w:rPr>
          <w:t xml:space="preserve"> </w:t>
        </w:r>
      </w:ins>
      <w:r>
        <w:t xml:space="preserve">and </w:t>
      </w:r>
      <w:r w:rsidRPr="000C63A9">
        <w:rPr>
          <w:i/>
          <w:iCs/>
          <w:lang w:val="el-GR"/>
        </w:rPr>
        <w:t>β</w:t>
      </w:r>
      <w:r>
        <w:t xml:space="preserve"> values on average compared to C</w:t>
      </w:r>
      <w:r w:rsidRPr="000C63A9">
        <w:rPr>
          <w:vertAlign w:val="subscript"/>
        </w:rPr>
        <w:t>3</w:t>
      </w:r>
      <w:r>
        <w:t xml:space="preserve"> species, leading to an indirect stimulation in </w:t>
      </w:r>
      <w:r>
        <w:rPr>
          <w:i/>
          <w:iCs/>
        </w:rPr>
        <w:t>N</w:t>
      </w:r>
      <w:r>
        <w:rPr>
          <w:vertAlign w:val="subscript"/>
        </w:rPr>
        <w:t>area</w:t>
      </w:r>
      <w:r>
        <w:t xml:space="preserve"> mediated through the positive effect of leaf </w:t>
      </w:r>
      <w:ins w:id="985" w:author="Perkowski, Evan A" w:date="2023-01-16T15:03:00Z">
        <w:r w:rsidR="005E59CF">
          <w:rPr>
            <w:i/>
            <w:iCs/>
            <w:lang w:val="el-GR"/>
          </w:rPr>
          <w:t>χ</w:t>
        </w:r>
      </w:ins>
      <w:r>
        <w:t xml:space="preserve">on </w:t>
      </w:r>
      <w:r w:rsidRPr="000C63A9">
        <w:rPr>
          <w:i/>
          <w:iCs/>
          <w:lang w:val="el-GR"/>
        </w:rPr>
        <w:t>β</w:t>
      </w:r>
      <w:r>
        <w:t xml:space="preserve"> and negative effect of increasing </w:t>
      </w:r>
      <w:r w:rsidRPr="000C63A9">
        <w:rPr>
          <w:i/>
          <w:iCs/>
          <w:lang w:val="el-GR"/>
        </w:rPr>
        <w:t>β</w:t>
      </w:r>
      <w:r>
        <w:t xml:space="preserve"> on </w:t>
      </w:r>
      <w:r>
        <w:rPr>
          <w:i/>
          <w:iCs/>
        </w:rPr>
        <w:t>N</w:t>
      </w:r>
      <w:r>
        <w:rPr>
          <w:vertAlign w:val="subscript"/>
        </w:rPr>
        <w:t>area</w:t>
      </w:r>
      <w:r>
        <w:t>.</w:t>
      </w:r>
      <w:commentRangeEnd w:id="983"/>
      <w:r w:rsidR="00440EAD">
        <w:rPr>
          <w:rStyle w:val="CommentReference"/>
          <w:rFonts w:eastAsiaTheme="minorHAnsi" w:cs="Times New Roman (Body CS)"/>
        </w:rPr>
        <w:commentReference w:id="983"/>
      </w:r>
    </w:p>
    <w:p w14:paraId="3C3EC03A" w14:textId="02B3F273" w:rsidR="00BE60E6" w:rsidRDefault="00BE60E6" w:rsidP="0025039E">
      <w:pPr>
        <w:autoSpaceDE w:val="0"/>
        <w:autoSpaceDN w:val="0"/>
        <w:adjustRightInd w:val="0"/>
        <w:spacing w:line="360" w:lineRule="auto"/>
      </w:pPr>
    </w:p>
    <w:p w14:paraId="4C68D488" w14:textId="185FFD85" w:rsidR="00BE60E6" w:rsidRDefault="00BE60E6" w:rsidP="0025039E">
      <w:pPr>
        <w:autoSpaceDE w:val="0"/>
        <w:autoSpaceDN w:val="0"/>
        <w:adjustRightInd w:val="0"/>
        <w:spacing w:line="360" w:lineRule="auto"/>
        <w:rPr>
          <w:i/>
          <w:iCs/>
        </w:rPr>
      </w:pPr>
      <w:r>
        <w:rPr>
          <w:i/>
          <w:iCs/>
        </w:rPr>
        <w:t xml:space="preserve">Next steps for </w:t>
      </w:r>
      <w:r w:rsidR="00B626C6">
        <w:rPr>
          <w:i/>
          <w:iCs/>
        </w:rPr>
        <w:t xml:space="preserve">optimality </w:t>
      </w:r>
      <w:r>
        <w:rPr>
          <w:i/>
          <w:iCs/>
        </w:rPr>
        <w:t>model development</w:t>
      </w:r>
    </w:p>
    <w:p w14:paraId="550E356C" w14:textId="000A4D2F" w:rsidR="00C04141" w:rsidRDefault="00BE60E6" w:rsidP="00723922">
      <w:pPr>
        <w:autoSpaceDE w:val="0"/>
        <w:autoSpaceDN w:val="0"/>
        <w:adjustRightInd w:val="0"/>
        <w:spacing w:line="360" w:lineRule="auto"/>
      </w:pPr>
      <w:r>
        <w:tab/>
        <w:t>Optimality models for both C</w:t>
      </w:r>
      <w:r>
        <w:rPr>
          <w:vertAlign w:val="subscript"/>
        </w:rPr>
        <w:t>3</w:t>
      </w:r>
      <w:r>
        <w:t xml:space="preserve"> and C</w:t>
      </w:r>
      <w:r>
        <w:rPr>
          <w:vertAlign w:val="subscript"/>
        </w:rPr>
        <w:t>4</w:t>
      </w:r>
      <w:r>
        <w:t xml:space="preserve"> species have been developed using principles from optimal coordination and photosynthetic least-cost theories </w:t>
      </w:r>
      <w:r>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3","issue":"3","issued":{"date-parts":[["2022"]]},"page":"1-16","title":"A Model of C4 Photosynthetic Acclimation Based on Least-Cost Optimality Theory Suitable for Earth System Model Incorporation","type":"article-journal","volume":"14"},"uris":["http://www.mendeley.com/documents/?uuid=48145d5a-a6b8-4581-9182-4fc9e7a3441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ang et al. 2017a, Stocker et al. 2020, Scott and Smith 2022)","plainTextFormattedCitation":"(Prentice et al. 2014, Wang et al. 2017a, Stocker et al. 2020, Scott and Smith 2022)","previouslyFormattedCitation":"(Prentice et al. 2014, Wang et al. 2017a, Stocker et al. 2020, Scott and Smith 2022)"},"properties":{"noteIndex":0},"schema":"https://github.com/citation-style-language/schema/raw/master/csl-citation.json"}</w:instrText>
      </w:r>
      <w:r>
        <w:fldChar w:fldCharType="separate"/>
      </w:r>
      <w:r w:rsidR="0025039E" w:rsidRPr="0025039E">
        <w:rPr>
          <w:noProof/>
        </w:rPr>
        <w:t>(Prentice et al. 2014, Wang et al. 2017a, Stocker et al. 2020, Scott and Smith 2022)</w:t>
      </w:r>
      <w:r>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values are held constant using global datasets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ins w:id="986" w:author="Perkowski, Evan A" w:date="2023-01-16T15:24:00Z">
        <w:r w:rsidR="00723922">
          <w:t xml:space="preserve">optimality </w:t>
        </w:r>
      </w:ins>
      <w:r w:rsidR="00B626C6">
        <w:t xml:space="preserve">model initially assumed a constant </w:t>
      </w:r>
      <w:r w:rsidR="00B626C6" w:rsidRPr="000C63A9">
        <w:rPr>
          <w:i/>
          <w:iCs/>
          <w:lang w:val="el-GR"/>
        </w:rPr>
        <w:t>β</w:t>
      </w:r>
      <w:r w:rsidR="00B626C6">
        <w:t xml:space="preserve"> valu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ins w:id="987" w:author="Perkowski, Evan A" w:date="2023-01-16T15:24:00Z">
        <w:r w:rsidR="00723922">
          <w:t xml:space="preserve">optimality </w:t>
        </w:r>
      </w:ins>
      <w:r w:rsidR="00B626C6">
        <w:t xml:space="preserve">model assumes a constant </w:t>
      </w:r>
      <w:r w:rsidR="00B626C6" w:rsidRPr="000C63A9">
        <w:rPr>
          <w:i/>
          <w:iCs/>
          <w:lang w:val="el-GR"/>
        </w:rPr>
        <w:t>β</w:t>
      </w:r>
      <w:r w:rsidR="00B626C6">
        <w:t xml:space="preserve"> valu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Our results, which build on findings from </w:t>
      </w:r>
      <w:proofErr w:type="spellStart"/>
      <w:r w:rsidR="00B626C6">
        <w:t>Paillassa</w:t>
      </w:r>
      <w:proofErr w:type="spellEnd"/>
      <w:r w:rsidR="00B626C6">
        <w:t xml:space="preserve"> </w:t>
      </w:r>
      <w:r w:rsidR="00B626C6" w:rsidRPr="005E59CF">
        <w:t>et al.</w:t>
      </w:r>
      <w:r w:rsidR="00B626C6">
        <w:t xml:space="preserve"> (2020), </w:t>
      </w:r>
      <w:r w:rsidR="006D10DC">
        <w:t xml:space="preserve">demonstrate high variability in calculated </w:t>
      </w:r>
      <w:r w:rsidR="006D10DC" w:rsidRPr="000C63A9">
        <w:rPr>
          <w:i/>
          <w:iCs/>
          <w:lang w:val="el-GR"/>
        </w:rPr>
        <w:t>β</w:t>
      </w:r>
      <w:r w:rsidR="006D10DC">
        <w:t xml:space="preserve"> values across the environmental gradient. Specifically, </w:t>
      </w:r>
      <w:r w:rsidR="006D10DC" w:rsidRPr="000C63A9">
        <w:rPr>
          <w:i/>
          <w:iCs/>
          <w:lang w:val="el-GR"/>
        </w:rPr>
        <w:t>β</w:t>
      </w:r>
      <w:r w:rsidR="006D10DC">
        <w:t xml:space="preserve"> values in C</w:t>
      </w:r>
      <w:r w:rsidR="006D10DC">
        <w:rPr>
          <w:vertAlign w:val="subscript"/>
        </w:rPr>
        <w:t>3</w:t>
      </w:r>
      <w:r w:rsidR="006D10DC">
        <w:t xml:space="preserve"> species ranged from </w:t>
      </w:r>
      <w:ins w:id="988" w:author="Perkowski, Evan A" w:date="2023-01-16T15:05:00Z">
        <w:r w:rsidR="005E59CF">
          <w:t>1.7</w:t>
        </w:r>
      </w:ins>
      <w:r w:rsidR="00E66041">
        <w:t xml:space="preserve"> </w:t>
      </w:r>
      <w:r w:rsidR="006D10DC">
        <w:t>to</w:t>
      </w:r>
      <w:r w:rsidR="00E66041">
        <w:t xml:space="preserve"> </w:t>
      </w:r>
      <w:ins w:id="989" w:author="Perkowski, Evan A" w:date="2023-01-16T15:05:00Z">
        <w:r w:rsidR="005E59CF">
          <w:t>188.0</w:t>
        </w:r>
      </w:ins>
      <w:r w:rsidR="00E66041">
        <w:t xml:space="preserve"> (mean: </w:t>
      </w:r>
      <w:ins w:id="990" w:author="Perkowski, Evan A" w:date="2023-01-16T15:06:00Z">
        <w:r w:rsidR="005E59CF">
          <w:t>30.2</w:t>
        </w:r>
      </w:ins>
      <w:r w:rsidR="00E66041">
        <w:t xml:space="preserve">; median: </w:t>
      </w:r>
      <w:ins w:id="991" w:author="Perkowski, Evan A" w:date="2023-01-16T15:06:00Z">
        <w:r w:rsidR="005E59CF">
          <w:t>23.1</w:t>
        </w:r>
      </w:ins>
      <w:r w:rsidR="00E66041">
        <w:t xml:space="preserve">; standard deviation: </w:t>
      </w:r>
      <w:ins w:id="992" w:author="Perkowski, Evan A" w:date="2023-01-16T15:06:00Z">
        <w:r w:rsidR="005E59CF">
          <w:t>25.4</w:t>
        </w:r>
      </w:ins>
      <w:r w:rsidR="00E66041">
        <w:t>)</w:t>
      </w:r>
      <w:r w:rsidR="006D10DC">
        <w:t xml:space="preserve">, while ranged from </w:t>
      </w:r>
      <w:r w:rsidR="00E66041">
        <w:t xml:space="preserve">0.1 </w:t>
      </w:r>
      <w:r w:rsidR="006D10DC">
        <w:t xml:space="preserve">to </w:t>
      </w:r>
      <w:ins w:id="993" w:author="Perkowski, Evan A" w:date="2023-01-16T15:06:00Z">
        <w:r w:rsidR="005E59CF">
          <w:t>110.6</w:t>
        </w:r>
      </w:ins>
      <w:r w:rsidR="00E66041">
        <w:t xml:space="preserve"> </w:t>
      </w:r>
      <w:r w:rsidR="006D10DC">
        <w:t>in C</w:t>
      </w:r>
      <w:r w:rsidR="006D10DC">
        <w:rPr>
          <w:vertAlign w:val="subscript"/>
        </w:rPr>
        <w:t xml:space="preserve">4 </w:t>
      </w:r>
      <w:r w:rsidR="006D10DC">
        <w:t xml:space="preserve">species </w:t>
      </w:r>
      <w:r w:rsidR="00E66041">
        <w:t xml:space="preserve">(mean: </w:t>
      </w:r>
      <w:ins w:id="994" w:author="Perkowski, Evan A" w:date="2023-01-16T15:07:00Z">
        <w:r w:rsidR="005E59CF">
          <w:t>7.2</w:t>
        </w:r>
      </w:ins>
      <w:r w:rsidR="00E66041">
        <w:t xml:space="preserve">; median: </w:t>
      </w:r>
      <w:ins w:id="995" w:author="Perkowski, Evan A" w:date="2023-01-16T15:06:00Z">
        <w:r w:rsidR="005E59CF">
          <w:t>0.7</w:t>
        </w:r>
      </w:ins>
      <w:r w:rsidR="00E66041">
        <w:t xml:space="preserve">; standard deviation: </w:t>
      </w:r>
      <w:ins w:id="996" w:author="Perkowski, Evan A" w:date="2023-01-16T15:07:00Z">
        <w:r w:rsidR="005E59CF">
          <w:t>18.6</w:t>
        </w:r>
      </w:ins>
      <w:r w:rsidR="00E66041">
        <w:t>)</w:t>
      </w:r>
      <w:r w:rsidR="006D10DC">
        <w:t>.</w:t>
      </w:r>
      <w:r w:rsidR="00E66041">
        <w:t xml:space="preserve"> </w:t>
      </w:r>
      <w:ins w:id="997" w:author="Perkowski, Evan A" w:date="2023-01-16T15:09:00Z">
        <w:r w:rsidR="00280E58">
          <w:t xml:space="preserve">Mean </w:t>
        </w:r>
        <w:r w:rsidR="00280E58" w:rsidRPr="000C63A9">
          <w:rPr>
            <w:i/>
            <w:iCs/>
            <w:lang w:val="el-GR"/>
          </w:rPr>
          <w:t>β</w:t>
        </w:r>
        <w:r w:rsidR="00280E58">
          <w:t xml:space="preserve"> values</w:t>
        </w:r>
        <w:r w:rsidR="00280E58">
          <w:t xml:space="preserve"> i</w:t>
        </w:r>
      </w:ins>
      <w:ins w:id="998" w:author="Perkowski, Evan A" w:date="2023-01-16T15:07:00Z">
        <w:r w:rsidR="005E59CF">
          <w:t>n both C</w:t>
        </w:r>
        <w:r w:rsidR="005E59CF">
          <w:rPr>
            <w:vertAlign w:val="subscript"/>
          </w:rPr>
          <w:t>3</w:t>
        </w:r>
        <w:r w:rsidR="005E59CF">
          <w:t xml:space="preserve"> and C</w:t>
        </w:r>
        <w:r w:rsidR="005E59CF">
          <w:rPr>
            <w:vertAlign w:val="subscript"/>
          </w:rPr>
          <w:t>4</w:t>
        </w:r>
        <w:r w:rsidR="005E59CF">
          <w:t xml:space="preserve"> species</w:t>
        </w:r>
      </w:ins>
      <w:ins w:id="999" w:author="Perkowski, Evan A" w:date="2023-01-16T15:09:00Z">
        <w:r w:rsidR="00280E58">
          <w:t xml:space="preserve"> were consistentl</w:t>
        </w:r>
      </w:ins>
      <w:ins w:id="1000" w:author="Perkowski, Evan A" w:date="2023-01-16T15:10:00Z">
        <w:r w:rsidR="00280E58">
          <w:t>y lower than values currently implemented in optimality models</w:t>
        </w:r>
      </w:ins>
      <w:ins w:id="1001" w:author="Perkowski, Evan A" w:date="2023-01-16T15:24:00Z">
        <w:r w:rsidR="00723922">
          <w:t>, though this was likely the result of increased water limitation across our sites relative to global averages</w:t>
        </w:r>
      </w:ins>
      <w:ins w:id="1002" w:author="Perkowski, Evan A" w:date="2023-01-16T15:10:00Z">
        <w:r w:rsidR="00280E58">
          <w:t>.</w:t>
        </w:r>
      </w:ins>
      <w:r w:rsidR="00280E58">
        <w:t xml:space="preserve"> </w:t>
      </w:r>
      <w:ins w:id="1003" w:author="Perkowski, Evan A" w:date="2023-01-16T15:25:00Z">
        <w:r w:rsidR="00723922">
          <w:t>Regardless, t</w:t>
        </w:r>
      </w:ins>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is environmental gradien</w:t>
      </w:r>
      <w:r w:rsidR="006D10DC">
        <w:t xml:space="preserve">t, together with findings from </w:t>
      </w:r>
      <w:r w:rsidR="005E59CF">
        <w:fldChar w:fldCharType="begin" w:fldLock="1"/>
      </w:r>
      <w:r w:rsidR="0089317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5E59CF">
        <w:fldChar w:fldCharType="separate"/>
      </w:r>
      <w:r w:rsidR="005E59CF" w:rsidRPr="005E59CF">
        <w:rPr>
          <w:noProof/>
        </w:rPr>
        <w:t xml:space="preserve">Lavergne et al. </w:t>
      </w:r>
      <w:r w:rsidR="005E59CF">
        <w:rPr>
          <w:noProof/>
        </w:rPr>
        <w:t>(</w:t>
      </w:r>
      <w:r w:rsidR="005E59CF" w:rsidRPr="005E59CF">
        <w:rPr>
          <w:noProof/>
        </w:rPr>
        <w:t>2020)</w:t>
      </w:r>
      <w:ins w:id="1004" w:author="Perkowski, Evan A" w:date="2023-01-16T15:04:00Z">
        <w:r w:rsidR="005E59CF">
          <w:fldChar w:fldCharType="end"/>
        </w:r>
      </w:ins>
      <w:ins w:id="1005" w:author="Perkowski, Evan A" w:date="2023-01-16T15:11:00Z">
        <w:r w:rsidR="00280E58">
          <w:t>,</w:t>
        </w:r>
      </w:ins>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values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E66041">
        <w:t xml:space="preserve">We therefore recommend future model developments consider the use of dynamic </w:t>
      </w:r>
      <w:r w:rsidR="00E66041" w:rsidRPr="000C63A9">
        <w:rPr>
          <w:i/>
          <w:iCs/>
          <w:lang w:val="el-GR"/>
        </w:rPr>
        <w:t>β</w:t>
      </w:r>
      <w:r w:rsidR="00E66041">
        <w:t xml:space="preserve"> values.</w:t>
      </w:r>
    </w:p>
    <w:p w14:paraId="14CE7DC7" w14:textId="77777777" w:rsidR="00E66041" w:rsidRPr="00E66041" w:rsidRDefault="00E66041" w:rsidP="0025039E">
      <w:pPr>
        <w:autoSpaceDE w:val="0"/>
        <w:autoSpaceDN w:val="0"/>
        <w:adjustRightInd w:val="0"/>
        <w:spacing w:line="360" w:lineRule="auto"/>
      </w:pPr>
    </w:p>
    <w:p w14:paraId="1A5CDE2D" w14:textId="64579989" w:rsidR="002F7BF0" w:rsidRPr="002F7BF0" w:rsidRDefault="002F7BF0" w:rsidP="0025039E">
      <w:pPr>
        <w:autoSpaceDE w:val="0"/>
        <w:autoSpaceDN w:val="0"/>
        <w:adjustRightInd w:val="0"/>
        <w:spacing w:line="360" w:lineRule="auto"/>
        <w:rPr>
          <w:color w:val="000000" w:themeColor="text1"/>
        </w:rPr>
      </w:pPr>
      <w:r>
        <w:rPr>
          <w:i/>
          <w:iCs/>
          <w:color w:val="000000" w:themeColor="text1"/>
        </w:rPr>
        <w:t>Conclusions</w:t>
      </w:r>
    </w:p>
    <w:p w14:paraId="6655D2E9" w14:textId="1B1AB0ED" w:rsidR="00280E58" w:rsidRPr="00723922" w:rsidRDefault="00F17D1D" w:rsidP="0025039E">
      <w:pPr>
        <w:spacing w:line="360" w:lineRule="auto"/>
        <w:rPr>
          <w:color w:val="000000" w:themeColor="text1"/>
        </w:rPr>
      </w:pPr>
      <w:r>
        <w:rPr>
          <w:color w:val="000000" w:themeColor="text1"/>
        </w:rPr>
        <w:tab/>
      </w:r>
      <w:r w:rsidR="00D10086">
        <w:rPr>
          <w:color w:val="000000" w:themeColor="text1"/>
        </w:rPr>
        <w:t xml:space="preserve">To summarize, variability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our environmental gradient was driven by indirect effects of climate and soil resource availability mediated, in all cases, through a negative effect of increasing </w:t>
      </w:r>
      <w:ins w:id="1006" w:author="Perkowski, Evan A" w:date="2023-01-16T15:12:00Z">
        <w:r w:rsidR="00280E58">
          <w:rPr>
            <w:i/>
            <w:iCs/>
            <w:lang w:val="el-GR"/>
          </w:rPr>
          <w:t>χ</w:t>
        </w:r>
      </w:ins>
      <w:r w:rsidR="00D10086">
        <w:rPr>
          <w:color w:val="000000" w:themeColor="text1"/>
        </w:rPr>
        <w:t xml:space="preserve"> on </w:t>
      </w:r>
      <w:r w:rsidR="00D10086">
        <w:rPr>
          <w:i/>
          <w:iCs/>
          <w:color w:val="000000" w:themeColor="text1"/>
        </w:rPr>
        <w:t>N</w:t>
      </w:r>
      <w:r w:rsidR="00D10086">
        <w:rPr>
          <w:color w:val="000000" w:themeColor="text1"/>
          <w:vertAlign w:val="subscript"/>
        </w:rPr>
        <w:t>area</w:t>
      </w:r>
      <w:ins w:id="1007" w:author="Perkowski, Evan A" w:date="2023-01-16T15:37:00Z">
        <w:r w:rsidR="00C1617D">
          <w:rPr>
            <w:color w:val="000000" w:themeColor="text1"/>
          </w:rPr>
          <w:t xml:space="preserve"> and positive effect of increasing </w:t>
        </w:r>
        <w:r w:rsidR="00C1617D">
          <w:rPr>
            <w:i/>
            <w:iCs/>
            <w:color w:val="000000" w:themeColor="text1"/>
            <w:lang w:val="el-GR"/>
          </w:rPr>
          <w:t>β</w:t>
        </w:r>
      </w:ins>
      <w:ins w:id="1008" w:author="Perkowski, Evan A" w:date="2023-01-16T15:38:00Z">
        <w:r w:rsidR="00C1617D">
          <w:rPr>
            <w:color w:val="000000" w:themeColor="text1"/>
          </w:rPr>
          <w:t xml:space="preserve"> on </w:t>
        </w:r>
        <w:r w:rsidR="00C1617D">
          <w:rPr>
            <w:i/>
            <w:iCs/>
            <w:lang w:val="el-GR"/>
          </w:rPr>
          <w:t>χ</w:t>
        </w:r>
      </w:ins>
      <w:r w:rsidR="00D10086">
        <w:rPr>
          <w:color w:val="000000" w:themeColor="text1"/>
        </w:rPr>
        <w:t>.</w:t>
      </w:r>
      <w:ins w:id="1009" w:author="Perkowski, Evan A" w:date="2023-01-16T15:38:00Z">
        <w:r w:rsidR="00C1617D">
          <w:rPr>
            <w:color w:val="000000" w:themeColor="text1"/>
          </w:rPr>
          <w:t xml:space="preserve"> Effects of soil resource availability on </w:t>
        </w:r>
        <w:r w:rsidR="00C1617D">
          <w:rPr>
            <w:i/>
            <w:iCs/>
            <w:color w:val="000000" w:themeColor="text1"/>
          </w:rPr>
          <w:t>N</w:t>
        </w:r>
        <w:r w:rsidR="00C1617D">
          <w:rPr>
            <w:color w:val="000000" w:themeColor="text1"/>
            <w:vertAlign w:val="subscript"/>
          </w:rPr>
          <w:t>area</w:t>
        </w:r>
        <w:r w:rsidR="00C1617D">
          <w:rPr>
            <w:color w:val="000000" w:themeColor="text1"/>
          </w:rPr>
          <w:t xml:space="preserve"> were mediated through changes in</w:t>
        </w:r>
        <w:r w:rsidR="00C1617D" w:rsidRPr="00C1617D">
          <w:rPr>
            <w:i/>
            <w:iCs/>
            <w:color w:val="000000" w:themeColor="text1"/>
          </w:rPr>
          <w:t xml:space="preserve"> </w:t>
        </w:r>
        <w:r w:rsidR="00C1617D">
          <w:rPr>
            <w:i/>
            <w:iCs/>
            <w:color w:val="000000" w:themeColor="text1"/>
            <w:lang w:val="el-GR"/>
          </w:rPr>
          <w:t>β</w:t>
        </w:r>
        <w:r w:rsidR="00C1617D">
          <w:rPr>
            <w:color w:val="000000" w:themeColor="text1"/>
          </w:rPr>
          <w:t xml:space="preserve">, while changes in aboveground climate </w:t>
        </w:r>
        <w:r w:rsidR="00C1617D">
          <w:rPr>
            <w:color w:val="000000" w:themeColor="text1"/>
          </w:rPr>
          <w:lastRenderedPageBreak/>
          <w:t xml:space="preserve">were mediated through changes in </w:t>
        </w:r>
        <w:r w:rsidR="00C1617D">
          <w:rPr>
            <w:i/>
            <w:iCs/>
            <w:lang w:val="el-GR"/>
          </w:rPr>
          <w:t>χ</w:t>
        </w:r>
        <w:r w:rsidR="00C1617D">
          <w:t>.</w:t>
        </w:r>
      </w:ins>
      <w:r w:rsidR="00723922">
        <w:rPr>
          <w:color w:val="000000" w:themeColor="text1"/>
        </w:rPr>
        <w:t xml:space="preserve"> </w:t>
      </w:r>
      <w:r w:rsidR="00D10086">
        <w:rPr>
          <w:color w:val="000000" w:themeColor="text1"/>
        </w:rPr>
        <w:t xml:space="preserve">When </w:t>
      </w:r>
      <w:r w:rsidR="00D10086">
        <w:rPr>
          <w:i/>
          <w:iCs/>
          <w:color w:val="000000" w:themeColor="text1"/>
        </w:rPr>
        <w:t>N</w:t>
      </w:r>
      <w:r w:rsidR="00D10086">
        <w:rPr>
          <w:color w:val="000000" w:themeColor="text1"/>
          <w:vertAlign w:val="subscript"/>
        </w:rPr>
        <w:t>area</w:t>
      </w:r>
      <w:r w:rsidR="00D10086">
        <w:rPr>
          <w:color w:val="000000" w:themeColor="text1"/>
        </w:rPr>
        <w:t xml:space="preserve"> was broken down into its components, </w:t>
      </w:r>
      <w:ins w:id="1010" w:author="Perkowski, Evan A" w:date="2023-01-16T15:12:00Z">
        <w:r w:rsidR="00280E58">
          <w:rPr>
            <w:color w:val="000000" w:themeColor="text1"/>
          </w:rPr>
          <w:t xml:space="preserve">increasing </w:t>
        </w:r>
        <w:r w:rsidR="00280E58">
          <w:rPr>
            <w:i/>
            <w:iCs/>
            <w:lang w:val="el-GR"/>
          </w:rPr>
          <w:t>χ</w:t>
        </w:r>
        <w:r w:rsidR="00280E58">
          <w:rPr>
            <w:i/>
            <w:iCs/>
          </w:rPr>
          <w:t xml:space="preserve"> </w:t>
        </w:r>
        <w:r w:rsidR="00280E58">
          <w:t xml:space="preserve">was associated with strong </w:t>
        </w:r>
      </w:ins>
      <w:ins w:id="1011" w:author="Perkowski, Evan A" w:date="2023-01-16T15:13:00Z">
        <w:r w:rsidR="00280E58">
          <w:t xml:space="preserve">negative effects on </w:t>
        </w:r>
        <w:r w:rsidR="00280E58">
          <w:rPr>
            <w:i/>
            <w:iCs/>
          </w:rPr>
          <w:t>M</w:t>
        </w:r>
        <w:r w:rsidR="00280E58">
          <w:rPr>
            <w:vertAlign w:val="subscript"/>
          </w:rPr>
          <w:t>area</w:t>
        </w:r>
        <w:r w:rsidR="00280E58">
          <w:t xml:space="preserve">, but not </w:t>
        </w:r>
        <w:r w:rsidR="00280E58">
          <w:rPr>
            <w:i/>
            <w:iCs/>
          </w:rPr>
          <w:t>N</w:t>
        </w:r>
        <w:r w:rsidR="00280E58">
          <w:rPr>
            <w:vertAlign w:val="subscript"/>
          </w:rPr>
          <w:t>mass</w:t>
        </w:r>
        <w:r w:rsidR="00280E58">
          <w:t xml:space="preserve">, </w:t>
        </w:r>
      </w:ins>
      <w:r w:rsidR="00A46B75">
        <w:rPr>
          <w:color w:val="000000" w:themeColor="text1"/>
        </w:rPr>
        <w:t xml:space="preserve">suggesting that variance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the </w:t>
      </w:r>
      <w:r w:rsidR="00573DF3">
        <w:rPr>
          <w:color w:val="000000" w:themeColor="text1"/>
        </w:rPr>
        <w:t>environmental gradient</w:t>
      </w:r>
      <w:r w:rsidR="00D10086">
        <w:rPr>
          <w:color w:val="000000" w:themeColor="text1"/>
        </w:rPr>
        <w:t xml:space="preserve"> was best explained through </w:t>
      </w:r>
      <w:r w:rsidR="00573DF3">
        <w:rPr>
          <w:color w:val="000000" w:themeColor="text1"/>
        </w:rPr>
        <w:t xml:space="preserve">changes in </w:t>
      </w:r>
      <w:r w:rsidR="006039C0">
        <w:rPr>
          <w:i/>
          <w:iCs/>
          <w:color w:val="000000" w:themeColor="text1"/>
        </w:rPr>
        <w:t>M</w:t>
      </w:r>
      <w:r w:rsidR="006039C0">
        <w:rPr>
          <w:color w:val="000000" w:themeColor="text1"/>
          <w:vertAlign w:val="subscript"/>
        </w:rPr>
        <w:t>area</w:t>
      </w:r>
      <w:r w:rsidR="006039C0">
        <w:rPr>
          <w:color w:val="000000" w:themeColor="text1"/>
        </w:rPr>
        <w:t xml:space="preserve"> and related costs of leaf morphology</w:t>
      </w:r>
      <w:r w:rsidR="00D10086">
        <w:rPr>
          <w:color w:val="000000" w:themeColor="text1"/>
        </w:rPr>
        <w:t xml:space="preserve">. Results from this experiment </w:t>
      </w:r>
      <w:ins w:id="1012" w:author="Perkowski, Evan A" w:date="2023-01-16T15:15:00Z">
        <w:r w:rsidR="00280E58">
          <w:rPr>
            <w:color w:val="000000" w:themeColor="text1"/>
          </w:rPr>
          <w:t>provide strong and consistent support for</w:t>
        </w:r>
      </w:ins>
      <w:r w:rsidR="00D10086">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ins w:id="1013" w:author="Perkowski, Evan A" w:date="2023-01-16T15:16:00Z">
        <w:r w:rsidR="00280E58">
          <w:rPr>
            <w:color w:val="000000" w:themeColor="text1"/>
          </w:rPr>
          <w:t xml:space="preserve"> that n</w:t>
        </w:r>
      </w:ins>
      <w:ins w:id="1014" w:author="Perkowski, Evan A" w:date="2023-01-16T15:17:00Z">
        <w:r w:rsidR="00280E58">
          <w:rPr>
            <w:color w:val="000000" w:themeColor="text1"/>
          </w:rPr>
          <w:t xml:space="preserve">egative relationships between </w:t>
        </w:r>
      </w:ins>
      <w:ins w:id="1015" w:author="Perkowski, Evan A" w:date="2023-01-16T15:16:00Z">
        <w:r w:rsidR="00280E58">
          <w:rPr>
            <w:i/>
            <w:iCs/>
            <w:lang w:val="el-GR"/>
          </w:rPr>
          <w:t>χ</w:t>
        </w:r>
      </w:ins>
      <w:ins w:id="1016" w:author="Perkowski, Evan A" w:date="2023-01-16T15:17:00Z">
        <w:r w:rsidR="00280E58">
          <w:t xml:space="preserve"> and </w:t>
        </w:r>
        <w:r w:rsidR="00280E58">
          <w:rPr>
            <w:i/>
            <w:iCs/>
          </w:rPr>
          <w:t>N</w:t>
        </w:r>
        <w:r w:rsidR="00280E58">
          <w:rPr>
            <w:vertAlign w:val="subscript"/>
          </w:rPr>
          <w:t>area</w:t>
        </w:r>
        <w:r w:rsidR="00280E58">
          <w:t xml:space="preserve"> unify </w:t>
        </w:r>
      </w:ins>
      <w:r w:rsidR="006039C0">
        <w:rPr>
          <w:color w:val="000000" w:themeColor="text1"/>
        </w:rPr>
        <w:t>expected effects of climatic and edaphic characteristics on</w:t>
      </w:r>
      <w:ins w:id="1017" w:author="Perkowski, Evan A" w:date="2023-01-16T15:17:00Z">
        <w:r w:rsidR="00280E58">
          <w:rPr>
            <w:color w:val="000000" w:themeColor="text1"/>
          </w:rPr>
          <w:t xml:space="preserve"> </w:t>
        </w:r>
        <w:r w:rsidR="00280E58">
          <w:rPr>
            <w:i/>
            <w:iCs/>
            <w:color w:val="000000" w:themeColor="text1"/>
          </w:rPr>
          <w:t>N</w:t>
        </w:r>
        <w:r w:rsidR="00280E58">
          <w:rPr>
            <w:color w:val="000000" w:themeColor="text1"/>
            <w:vertAlign w:val="subscript"/>
          </w:rPr>
          <w:t>area</w:t>
        </w:r>
      </w:ins>
      <w:r w:rsidR="006039C0">
        <w:rPr>
          <w:color w:val="000000" w:themeColor="text1"/>
        </w:rPr>
        <w:t>.</w:t>
      </w:r>
      <w:r w:rsidR="00B626C6">
        <w:rPr>
          <w:color w:val="000000" w:themeColor="text1"/>
        </w:rPr>
        <w:t xml:space="preserve"> Our results also demonstrate a need to consider the dynamic nature of </w:t>
      </w:r>
      <w:r w:rsidR="00B626C6">
        <w:rPr>
          <w:i/>
          <w:iCs/>
          <w:color w:val="000000" w:themeColor="text1"/>
          <w:lang w:val="el-GR"/>
        </w:rPr>
        <w:t>β</w:t>
      </w:r>
      <w:r w:rsidR="00B626C6">
        <w:rPr>
          <w:color w:val="000000" w:themeColor="text1"/>
        </w:rPr>
        <w:t xml:space="preserve"> 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6074B218" w:rsidR="006039C0" w:rsidRDefault="00F81B11" w:rsidP="0025039E">
      <w:pPr>
        <w:spacing w:line="360" w:lineRule="auto"/>
        <w:rPr>
          <w:ins w:id="1018" w:author="Perkowski, Evan A" w:date="2023-01-16T15:19:00Z"/>
          <w:color w:val="000000" w:themeColor="text1"/>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w:t>
      </w:r>
      <w:del w:id="1019" w:author="Perkowski, Evan A" w:date="2023-01-16T15:40:00Z">
        <w:r w:rsidDel="00235A59">
          <w:rPr>
            <w:color w:val="000000" w:themeColor="text1"/>
          </w:rPr>
          <w:delText xml:space="preserve">experiment funding and </w:delText>
        </w:r>
      </w:del>
      <w:r>
        <w:rPr>
          <w:color w:val="000000" w:themeColor="text1"/>
        </w:rPr>
        <w:t>access to private land, as well as property owners for their cooperation throughout each property visit.</w:t>
      </w:r>
      <w:ins w:id="1020" w:author="Perkowski, Evan A" w:date="2023-01-16T15:18:00Z">
        <w:r w:rsidR="00280E58">
          <w:rPr>
            <w:color w:val="000000" w:themeColor="text1"/>
          </w:rPr>
          <w:t xml:space="preserve"> This work was funded by </w:t>
        </w:r>
        <w:r w:rsidR="00280E58">
          <w:rPr>
            <w:color w:val="000000" w:themeColor="text1"/>
          </w:rPr>
          <w:t>Braun &amp; Gresham, PLLC</w:t>
        </w:r>
        <w:r w:rsidR="00280E58">
          <w:rPr>
            <w:color w:val="000000" w:themeColor="text1"/>
          </w:rPr>
          <w:t xml:space="preserve"> and a Texas Tech University Graduate </w:t>
        </w:r>
      </w:ins>
      <w:ins w:id="1021" w:author="Perkowski, Evan A" w:date="2023-01-16T15:19:00Z">
        <w:r w:rsidR="00723922">
          <w:rPr>
            <w:color w:val="000000" w:themeColor="text1"/>
          </w:rPr>
          <w:t xml:space="preserve">Student </w:t>
        </w:r>
      </w:ins>
      <w:ins w:id="1022" w:author="Perkowski, Evan A" w:date="2023-01-16T15:18:00Z">
        <w:r w:rsidR="00280E58">
          <w:rPr>
            <w:color w:val="000000" w:themeColor="text1"/>
          </w:rPr>
          <w:t>Research Support Award</w:t>
        </w:r>
      </w:ins>
      <w:ins w:id="1023" w:author="Perkowski, Evan A" w:date="2023-01-16T15:19:00Z">
        <w:r w:rsidR="00723922">
          <w:rPr>
            <w:color w:val="000000" w:themeColor="text1"/>
          </w:rPr>
          <w:t>.</w:t>
        </w:r>
      </w:ins>
    </w:p>
    <w:p w14:paraId="35DE7DA2" w14:textId="0CAE752C" w:rsidR="00723922" w:rsidRDefault="00723922" w:rsidP="0025039E">
      <w:pPr>
        <w:spacing w:line="360" w:lineRule="auto"/>
        <w:rPr>
          <w:ins w:id="1024" w:author="Perkowski, Evan A" w:date="2023-01-16T15:19:00Z"/>
          <w:color w:val="000000" w:themeColor="text1"/>
        </w:rPr>
      </w:pPr>
    </w:p>
    <w:p w14:paraId="1BD1BF33" w14:textId="6AA0E2ED" w:rsidR="00723922" w:rsidRDefault="00723922" w:rsidP="0025039E">
      <w:pPr>
        <w:spacing w:line="360" w:lineRule="auto"/>
        <w:rPr>
          <w:ins w:id="1025" w:author="Perkowski, Evan A" w:date="2023-01-16T15:20:00Z"/>
          <w:color w:val="000000" w:themeColor="text1"/>
        </w:rPr>
      </w:pPr>
      <w:ins w:id="1026" w:author="Perkowski, Evan A" w:date="2023-01-16T15:20:00Z">
        <w:r>
          <w:rPr>
            <w:i/>
            <w:iCs/>
            <w:color w:val="000000" w:themeColor="text1"/>
          </w:rPr>
          <w:t>Author contributions</w:t>
        </w:r>
      </w:ins>
    </w:p>
    <w:p w14:paraId="392E8B92" w14:textId="21AADEFA" w:rsidR="00723922" w:rsidRPr="00723922" w:rsidRDefault="00723922" w:rsidP="0025039E">
      <w:pPr>
        <w:spacing w:line="360" w:lineRule="auto"/>
        <w:rPr>
          <w:color w:val="000000" w:themeColor="text1"/>
        </w:rPr>
      </w:pPr>
      <w:ins w:id="1027" w:author="Perkowski, Evan A" w:date="2023-01-16T15:20:00Z">
        <w:r>
          <w:rPr>
            <w:color w:val="000000" w:themeColor="text1"/>
          </w:rPr>
          <w:t>NGS conceptualized the experiment in collaboration with EAP. EAP c</w:t>
        </w:r>
      </w:ins>
      <w:ins w:id="1028" w:author="Perkowski, Evan A" w:date="2023-01-16T15:21:00Z">
        <w:r>
          <w:rPr>
            <w:color w:val="000000" w:themeColor="text1"/>
          </w:rPr>
          <w:t>ompleted</w:t>
        </w:r>
      </w:ins>
      <w:ins w:id="1029" w:author="Perkowski, Evan A" w:date="2023-01-16T15:20:00Z">
        <w:r>
          <w:rPr>
            <w:color w:val="000000" w:themeColor="text1"/>
          </w:rPr>
          <w:t xml:space="preserve"> field work and laboratory analyses, c</w:t>
        </w:r>
      </w:ins>
      <w:ins w:id="1030" w:author="Perkowski, Evan A" w:date="2023-01-16T15:21:00Z">
        <w:r>
          <w:rPr>
            <w:color w:val="000000" w:themeColor="text1"/>
          </w:rPr>
          <w:t>onducted</w:t>
        </w:r>
      </w:ins>
      <w:ins w:id="1031" w:author="Perkowski, Evan A" w:date="2023-01-16T15:20:00Z">
        <w:r>
          <w:rPr>
            <w:color w:val="000000" w:themeColor="text1"/>
          </w:rPr>
          <w:t xml:space="preserve"> data analysis, and wrote the first manusc</w:t>
        </w:r>
      </w:ins>
      <w:ins w:id="1032" w:author="Perkowski, Evan A" w:date="2023-01-16T15:21:00Z">
        <w:r>
          <w:rPr>
            <w:color w:val="000000" w:themeColor="text1"/>
          </w:rPr>
          <w:t>ript draft. NGS also provided analysis and manuscript feedback.</w:t>
        </w:r>
      </w:ins>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631A0ACA" w14:textId="71FDB134" w:rsidR="00CA735F" w:rsidRPr="00CA735F" w:rsidRDefault="00AA3362" w:rsidP="00CA735F">
      <w:pPr>
        <w:widowControl w:val="0"/>
        <w:autoSpaceDE w:val="0"/>
        <w:autoSpaceDN w:val="0"/>
        <w:adjustRightInd w:val="0"/>
        <w:spacing w:line="48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CA735F" w:rsidRPr="00CA735F">
        <w:rPr>
          <w:noProof/>
        </w:rPr>
        <w:t>Adams, M. A., T. L. Turnbull, J. I. Sprent, and N. Buchmann. 2016. Legumes are different: Leaf nitrogen, photosynthesis, and water use efficiency. Proceedings of the National Academy of Sciences of the United States of America 113:4098–4103.</w:t>
      </w:r>
    </w:p>
    <w:p w14:paraId="791CDB5E"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Bae, K., T. J. Fahey, R. D. Yanai, and M. Fisk. 2015. Soil nitrogen availability affects belowground carbon allocation and soil respiration in northern hardwood forests of New Hampshire. Ecosystems 18:1179–1191.</w:t>
      </w:r>
    </w:p>
    <w:p w14:paraId="6318AC3E"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Bates, D., M. Mächler, B. Bolker, and S. Walker. 2015. Fitting linear mixed-effects models using lme4. Journal of Statistical Software 67:1–48.</w:t>
      </w:r>
    </w:p>
    <w:p w14:paraId="4494B38B"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Beaudette, D., J. Skovlin, S. Roeker, and A. Brown. 2022. soilDB: Soil Database Interface.</w:t>
      </w:r>
    </w:p>
    <w:p w14:paraId="17B8C05A"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Bernacchi, C. J., E. L. Singsaas, C. Pimentel, A. R. Portis, and S. P. Long. 2001. Improved temperature response functions for models of Rubisco-limited photosynthesis. Plant, Cell and Environment 24:253–259.</w:t>
      </w:r>
    </w:p>
    <w:p w14:paraId="25B802E8"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Bialic‐Murphy, L., N. G. Smith, P. Voothuluru, R. M. McElderry, M. D. Roche, S. T. Cassidy, S. N. Kivlin, and S. Kalisz. 2021. Invasion‐induced root–fungal disruptions alter plant water and nitrogen economies. Ecology Letters 24:1145–1156.</w:t>
      </w:r>
    </w:p>
    <w:p w14:paraId="1F543954"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Bloomfield, K. J., B. D. Stocker, T. F. Keenan, and I. C. Prentice. 2022. Environmental controls on the light use efficiency of terrestrial gross primary production. Page Global Change Biology.</w:t>
      </w:r>
    </w:p>
    <w:p w14:paraId="7D280415"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Booth, B. B. B., C. D. Jones, M. Collins, I. J. Totterdell, P. M. Cox, S. Sitch, C. Huntingford, R. A. Betts, G. R. Harris, and J. Lloyd. 2012. High sensitivity of future global warming to land carbon cycle processes. Environmental Research Letters 7:024002.</w:t>
      </w:r>
    </w:p>
    <w:p w14:paraId="03319F28"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 xml:space="preserve">Braghiere, R. K., J. B. Fisher, K. Allen, E. Brzostek, M. Shi, X. Yang, D. M. Ricciuto, R. A. </w:t>
      </w:r>
      <w:r w:rsidRPr="00CA735F">
        <w:rPr>
          <w:noProof/>
        </w:rPr>
        <w:lastRenderedPageBreak/>
        <w:t>Fisher, Q. Zhu, and R. P. Phillips. 2022. Modeling Global Carbon Costs of Plant Nitrogen and Phosphorus Acquisition. Journal of Advances in Modeling Earth Systems 14:1–23.</w:t>
      </w:r>
    </w:p>
    <w:p w14:paraId="21B36905"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Brzostek, E. R., D. Dragoni, H. P. Schmid, A. F. Rahman, D. Sims, C. A. Wayson, D. J. Johnson, and R. P. Phillips. 2014. Chronic water stress reduces tree growth and the carbon sink of deciduous hardwood forests. Global Change Biology 20:2531–2539.</w:t>
      </w:r>
    </w:p>
    <w:p w14:paraId="7AD0B417"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Cernusak, L. A., N. Ubierna, K. Winter, J. A. M. Holtum, J. D. Marshall, and G. D. Farquhar. 2013. Environmental and physiological determinants of carbon isotope discrimination in terrestrial plants. New Phytologist 200:950–965.</w:t>
      </w:r>
    </w:p>
    <w:p w14:paraId="3399CDF1"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CA735F">
        <w:rPr>
          <w:noProof/>
          <w:vertAlign w:val="subscript"/>
        </w:rPr>
        <w:t>3</w:t>
      </w:r>
      <w:r w:rsidRPr="00CA735F">
        <w:rPr>
          <w:noProof/>
        </w:rPr>
        <w:t xml:space="preserve"> plants worldwide. Global Ecology and Biogeography 27:1056–1067.</w:t>
      </w:r>
    </w:p>
    <w:p w14:paraId="2E7E6C7F"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Cramer, W., and I. C. Prentice. 1988. Simulation of regional soil moisture deficits on a European scale. Norsk Geografisk Tidsskrift - Norwegian Journal of Geography 42:149–151.</w:t>
      </w:r>
    </w:p>
    <w:p w14:paraId="431504BA"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18631D14"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Davies-Barnard, T., J. Meyerholt, S. Zaehle, P. Friedlingstein, V. Brovkin, Y. Fan, R. A. Fisher, C. D. Jones, H. Lee, D. Peano, B. Smith, D. Wårlind, and A. J. Wiltshire. 2020. Nitrogen cycling in CMIP6 land surface models: progress and limitations. Biogeosciences 17:5129–</w:t>
      </w:r>
      <w:r w:rsidRPr="00CA735F">
        <w:rPr>
          <w:noProof/>
        </w:rPr>
        <w:lastRenderedPageBreak/>
        <w:t>5148.</w:t>
      </w:r>
    </w:p>
    <w:p w14:paraId="2D5F4303"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3A9A8D27"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Dong, N., I. C. Prentice, B. J. Evans, S. Caddy-Retalic, A. J. Lowe, and I. J. Wright. 2017. Leaf nitrogen from first principles: field evidence for adaptive variation with climate. Biogeosciences 14:481–495.</w:t>
      </w:r>
    </w:p>
    <w:p w14:paraId="5625DA72"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Dong, N., I. C. Prentice, I. J. Wright, B. J. Evans, H. F. Togashi, S. Caddy-Retalic, F. A. McInerney, B. Sparrow, E. Leitch, and A. J. Lowe. 2020. Components of leaf‐trait variation along environmental gradients. New Phytologist 228:82–94.</w:t>
      </w:r>
    </w:p>
    <w:p w14:paraId="053A39FC"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Dong, N., I. C. Prentice, I. J. Wright, H. Wang, O. K. Atkin, K. J. Bloomfield, T. F. Domingues, S. M. Gleason, V. Maire, Y. Onoda, H. Poorter, and N. G. Smith. 2022. Leaf nitrogen from the perspective of optimal plant function. Journal of Ecology 110:2585–2602.</w:t>
      </w:r>
    </w:p>
    <w:p w14:paraId="25CF219C"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Evans, J. R. 1989a. Partitioning of nitrogen between and within leaves grown under different irradiances. Functional Plant Biology 16:533.</w:t>
      </w:r>
    </w:p>
    <w:p w14:paraId="164925D5"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Evans, J. R. 1989b. Photosynthesis and nitrogen relationships in leaves of C3 plants. Oecologia 78:9–19.</w:t>
      </w:r>
    </w:p>
    <w:p w14:paraId="0F3D0CC9"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Evans, J. R., and J. R. Seemann. 1989. The allocation of protein nitrogen in the photosynthetic apparatus: costs, consequences, and control. Photosynthesis 8:183–205.</w:t>
      </w:r>
    </w:p>
    <w:p w14:paraId="34203B89"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Farquhar, G. D., J. R. Ehleringer, and K. T. Hubick. 1989. Carbon Isotope Discrimination and Photosynthesis. Annual Review of Plant Physiology and Plant Molecular Biology 40:503–537.</w:t>
      </w:r>
    </w:p>
    <w:p w14:paraId="5398B94E"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lastRenderedPageBreak/>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2509CA91"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Feng, X. 1999. Trends in intrinsic water-use efficiency of natural trees for the past 100-200 years: A response to atmospheric CO2 concentration. Geochimica et Cosmochimica Acta 63:1891–1903.</w:t>
      </w:r>
    </w:p>
    <w:p w14:paraId="03ACDF5E"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 xml:space="preserve">Field, C. B., and H. A. Mooney. 1986. The photosynthesis-nitrogen relationship in wild plants. Pages 25–55 </w:t>
      </w:r>
      <w:r w:rsidRPr="00CA735F">
        <w:rPr>
          <w:i/>
          <w:iCs/>
          <w:noProof/>
        </w:rPr>
        <w:t>in</w:t>
      </w:r>
      <w:r w:rsidRPr="00CA735F">
        <w:rPr>
          <w:noProof/>
        </w:rPr>
        <w:t xml:space="preserve"> T. J. Givnish, editor. On the Economy of Plant Form and Function. Cambridge University Press, Cambridge.</w:t>
      </w:r>
    </w:p>
    <w:p w14:paraId="1A01BF97"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501FBE4D"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 xml:space="preserve">Fox, J., and S. Weisberg. 2019. An R companion to applied regression. Third edit. Sage, </w:t>
      </w:r>
      <w:r w:rsidRPr="00CA735F">
        <w:rPr>
          <w:noProof/>
        </w:rPr>
        <w:lastRenderedPageBreak/>
        <w:t>Thousand Oaks, California.</w:t>
      </w:r>
    </w:p>
    <w:p w14:paraId="6CD45D85"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Grossiord, C., T. N. Buckley, L. A. Cernusak, K. A. Novick, B. Poulter, R. T. W. Siegwolf, J. S. Sperry, and N. G. McDowell. 2020. Plant responses to rising vapor pressure deficit. New Phytologist 226:1550–1566.</w:t>
      </w:r>
    </w:p>
    <w:p w14:paraId="2A14B772"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Harrison, S. P., W. Cramer, O. Franklin, I. C. Prentice, H. Wang, Å. Brännström, H. de Boer, U. Dieckmann, J. Joshi, T. F. Keenan, A. Lavergne, S. Manzoni, G. Mengoli, C. Morfopoulos, J. Peñuelas, S. Pietsch, K. T. Rebel, Y. Ryu, N. G. Smith, B. D. Stocker, and I. J. Wright. 2021. Eco-evolutionary optimality as a means to improve vegetation and land-surface models. New Phytologist 231:2125–2141.</w:t>
      </w:r>
    </w:p>
    <w:p w14:paraId="77CE5B44"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Hijmans, R. J. 2022. terra: Spatial Data Analysis.</w:t>
      </w:r>
    </w:p>
    <w:p w14:paraId="42902B27"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Huber, M. L., R. A. Perkins, A. Laesecke, D. G. Friend, J. V Sengers, M. J. Assael, I. N. Metaxa, E. Vogel, R. Mareš, and K. Miyagawa. 2009. New international formulation for the viscosity of H2 O. Journal of Physical and Chemical Reference Data 38:101–125.</w:t>
      </w:r>
    </w:p>
    <w:p w14:paraId="2FD43CED"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Hungate, B. A., J. S. Dukes, M. R. Shaw, Y. Luo, and C. B. Field. 2003. Nitrogen and climate change. Science 302:1512–1513.</w:t>
      </w:r>
    </w:p>
    <w:p w14:paraId="7C322E0E"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IPCC. 2014. Climate Change 2013 – The Physical Science Basis. Page (Intergovernmental Panel on Climate Change, Ed.). Cambridge University Press.</w:t>
      </w:r>
    </w:p>
    <w:p w14:paraId="2C1DC6BF"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Kachurina, O. M., H. Zhang, W. R. Raun, and E. G. Krenzer. 2000. Simultaneous determination of soil aluminum, ammonium- and nitrate- nitrogen using 1 M potassium chloride. Communications in Soil Science and Plant Analysis 31:893–903.</w:t>
      </w:r>
    </w:p>
    <w:p w14:paraId="0D5E6A60"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Katabuchi, M. 2015. LeafArea: An R package for rapid digital analysis of leaf area. Ecological Research 30:1073–1077.</w:t>
      </w:r>
    </w:p>
    <w:p w14:paraId="7A23A84F"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 xml:space="preserve">Kattge, J., W. Knorr, T. Raddatz, and C. Wirth. 2009. Quantifying photosynthetic capacity and </w:t>
      </w:r>
      <w:r w:rsidRPr="00CA735F">
        <w:rPr>
          <w:noProof/>
        </w:rPr>
        <w:lastRenderedPageBreak/>
        <w:t>its relationship to leaf nitrogen content for global-scale terrestrial biosphere models. Global Change Biology 15:976–991.</w:t>
      </w:r>
    </w:p>
    <w:p w14:paraId="44FCCAD2"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 xml:space="preserve">Keeling, C. D., W. G. Mook, and P. P. Tans. 1979. Recent trends in the </w:t>
      </w:r>
      <w:r w:rsidRPr="00CA735F">
        <w:rPr>
          <w:noProof/>
          <w:vertAlign w:val="superscript"/>
        </w:rPr>
        <w:t>13</w:t>
      </w:r>
      <w:r w:rsidRPr="00CA735F">
        <w:rPr>
          <w:noProof/>
        </w:rPr>
        <w:t>C/</w:t>
      </w:r>
      <w:r w:rsidRPr="00CA735F">
        <w:rPr>
          <w:noProof/>
          <w:vertAlign w:val="superscript"/>
        </w:rPr>
        <w:t>12</w:t>
      </w:r>
      <w:r w:rsidRPr="00CA735F">
        <w:rPr>
          <w:noProof/>
        </w:rPr>
        <w:t>C ratio of atmospheric carbon dioxide. Nature 277:121–123.</w:t>
      </w:r>
    </w:p>
    <w:p w14:paraId="30FDB853"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 xml:space="preserve">Keeney, D. R., and D. W. Nelson. 1983. Nitrogen—Inorganic Forms. Pages 643–698 </w:t>
      </w:r>
      <w:r w:rsidRPr="00CA735F">
        <w:rPr>
          <w:i/>
          <w:iCs/>
          <w:noProof/>
        </w:rPr>
        <w:t>in</w:t>
      </w:r>
      <w:r w:rsidRPr="00CA735F">
        <w:rPr>
          <w:noProof/>
        </w:rPr>
        <w:t xml:space="preserve"> A. L. Page, editor. Methods of Soil Analysis. 2nd edition. ASA and SSSA, Madison, WI, USA.</w:t>
      </w:r>
    </w:p>
    <w:p w14:paraId="1095206C"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Kenward, M. G., and J. H. Roger. 1997. Small Sample Inference for Fixed Effects from Restricted Maximum Likelihood. Biometrics 53:983.</w:t>
      </w:r>
    </w:p>
    <w:p w14:paraId="440981A9"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Knorr, W., and M. Heimann. 2001. Uncertainties in global terrestrial biosphere modeling: 1. A comprehensive sensitivity analysis with a new photosynthesis and energy balance scheme. Global Biogeochemical Cycles 15:207–225.</w:t>
      </w:r>
    </w:p>
    <w:p w14:paraId="3BC0139A"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Lavergne, A., D. Sandoval, V. J. Hare, H. Graven, and I. C. Prentice. 2020. Impacts of soil water stress on the acclimated stomatal limitation of photosynthesis: Insights from stable carbon isotope data. Global Change Biology 26:7158–7172.</w:t>
      </w:r>
    </w:p>
    <w:p w14:paraId="52BCC14D"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 xml:space="preserve">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w:t>
      </w:r>
      <w:r w:rsidRPr="00CA735F">
        <w:rPr>
          <w:noProof/>
        </w:rPr>
        <w:lastRenderedPageBreak/>
        <w:t>benchmarking, and impact of forcing uncertainty. Journal of Advances in Modeling Earth Systems 11:4245–4287.</w:t>
      </w:r>
    </w:p>
    <w:p w14:paraId="2E509651"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LeBauer, D. S., and K. Treseder. 2008. Nitrogen limitation of net primary productivity. Ecology 89:371–379.</w:t>
      </w:r>
    </w:p>
    <w:p w14:paraId="64A3781E"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Lefcheck, J. S. 2016. piecewiseSEM: Piecewise structural equation modelling in r for ecology, evolution, and systematics. Methods in Ecology and Evolution 7:573–579.</w:t>
      </w:r>
    </w:p>
    <w:p w14:paraId="6E43F6CE"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Lenth, R. 2019. emmeans: estimated marginal means, aka least-squares means.</w:t>
      </w:r>
    </w:p>
    <w:p w14:paraId="406029DB"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Li, W., H. Zhang, G. Huang, R. Liu, H. Wu, C. Zhao, and N. G. McDowell. 2020. Effects of nitrogen enrichment on tree carbon allocation: A global synthesis. Global Ecology and Biogeography 29:573–589.</w:t>
      </w:r>
    </w:p>
    <w:p w14:paraId="44329B7D"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Liang, X., T. Zhang, X. Lu, D. S. Ellsworth, H. BassiriRad, C. You, D. Wang, P. He, Q. Deng, H. Liu, J. Mo, and Q. Ye. 2020. Global response patterns of plant photosynthesis to nitrogen addition: A meta‐analysis. Global Change Biology 26:3585–3600.</w:t>
      </w:r>
    </w:p>
    <w:p w14:paraId="6483D796"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30F272C7"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Luo, X., T. F. Keenan, J. M. Chen, H. Croft, I. C. Prentice, N. G. Smith, A. P. Walker, H. Wang, R. Wang, C. Xu, and Y. Zhang. 2021. Global variation in the fraction of leaf nitrogen allocated to photosynthesis. Nature Communications 12:4866.</w:t>
      </w:r>
    </w:p>
    <w:p w14:paraId="602A1B9A"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 xml:space="preserve">Medlyn, B. E., E. Dreyer, D. S. Ellsworth, M. Forstreuter, P. C. Harley, M. U. F. Kirschbaum, X. Le Roux, P. Montpied, J. Strassemeyer, A. Walcroft, K. Wang, and D. Loustau. 2002. Temperature response of parameters of a biochemically based model of photosynthesis. II. </w:t>
      </w:r>
      <w:r w:rsidRPr="00CA735F">
        <w:rPr>
          <w:noProof/>
        </w:rPr>
        <w:lastRenderedPageBreak/>
        <w:t>A review of experimental data. Plant, Cell &amp; Environment 25:1167–1179.</w:t>
      </w:r>
    </w:p>
    <w:p w14:paraId="4A71BE95"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08A93997"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Onoda, Y., K. Hikosaka, and T. Hirose. 2004. Allocation of nitrogen to cell walls decreases photosynthetic nitrogen-use efficiency. Functional Ecology 18:419–425.</w:t>
      </w:r>
    </w:p>
    <w:p w14:paraId="5F131911"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Onoda, Y., I. J. Wright, J. R. Evans, K. Hikosaka, K. Kitajima, Ü. Niinemets, H. Poorter, T. Tosens, and M. Westoby. 2017. Physiological and structural tradeoffs underlying the leaf economics spectrum. New Phytologist 214:1447–1463.</w:t>
      </w:r>
    </w:p>
    <w:p w14:paraId="7AB57864"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Oren, R., J. S. Sperry, G. G. Katul, D. E. Pataki, B. E. Ewers, N. Phillips, and K. V. R. Schäfer. 1999. Survey and synthesis of intra- and interspecific variation in stomatal sensitivity to vapour pressure deficit. Plant, Cell and Environment 22:1515–1526.</w:t>
      </w:r>
    </w:p>
    <w:p w14:paraId="1ED87EA7"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Paillassa, J., I. J. Wright, I. C. Prentice, S. Pepin, N. G. Smith, G. Ethier, A. C. Westerband, L. J. Lamarque, H. Wang, W. K. Cornwell, and V. Maire. 2020. When and where soil is important to modify the carbon and water economy of leaves. New Phytologist 228:121–135.</w:t>
      </w:r>
    </w:p>
    <w:p w14:paraId="727F9CEA"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Paul, K. I., P. J. Polglase, A. M. O’Connell, J. C. Carlyle, P. J. Smethurst, and P. K. Khanna. 2003. Defining the relation between soil water content and net nitrogen mineralization. European Journal of Soil Science 54:39–48.</w:t>
      </w:r>
    </w:p>
    <w:p w14:paraId="24B3AB74"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Peng, Y., K. J. Bloomfield, L. A. Cernusak, T. F. Domingues, and I. C. Prentice. 2021. Global climate and nutrient controls of photosynthetic capacity. Communications Biology 4:462.</w:t>
      </w:r>
    </w:p>
    <w:p w14:paraId="1BC55117"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 xml:space="preserve">Perkowski, E. A., D. W. Frey, C. L. Goodale, and N. G. Smith. (n.d.). Soil nitrogen availability </w:t>
      </w:r>
      <w:r w:rsidRPr="00CA735F">
        <w:rPr>
          <w:noProof/>
        </w:rPr>
        <w:lastRenderedPageBreak/>
        <w:t>modifies leaf nitrogen economics in mature temperate deciduous forests: a direct test of photosynthetic least-cos theory.</w:t>
      </w:r>
    </w:p>
    <w:p w14:paraId="7BC4B1EC"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43EAB161"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Pinheiro, J., and D. Bates. 2022. nlme: linear and nonlinear mixed effects models.</w:t>
      </w:r>
    </w:p>
    <w:p w14:paraId="1DA3BFD1"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Poggio, L., L. M. De Sousa, N. H. Batjes, G. B. M. Heuvelink, B. Kempen, E. Ribeiro, and D. Rossiter. 2021. SoilGrids 2.0: Producing soil information for the globe with quantified spatial uncertainty. Soil 7:217–240.</w:t>
      </w:r>
    </w:p>
    <w:p w14:paraId="2E0265C8"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Poorter, H., Ü. Niinemets, L. Poorter, I. J. Wright, and R. Villar. 2009. Causes and consequences of variation in leaf mass per area (LMA): A meta-analysis. New Phytologist 182:565–588.</w:t>
      </w:r>
    </w:p>
    <w:p w14:paraId="2D076D9E"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Prentice, I. C., N. Dong, S. M. Gleason, V. Maire, and I. J. Wright. 2014. Balancing the costs of carbon gain and water transport: testing a new theoretical framework for plant functional ecology. Ecology Letters 17:82–91.</w:t>
      </w:r>
    </w:p>
    <w:p w14:paraId="11051693"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Priestley, C. H. B., and R. J. Taylor. 1972. On the Assessment of Surface Heat Flux and Evaporation Using Large-Scale Parameters. Monthly Weather Review 100:81–92.</w:t>
      </w:r>
    </w:p>
    <w:p w14:paraId="0B3FC685"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28AF89E0"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R Core Team. 2021. R: A language and environment for statistical computing. R Foundation for Statistical Computing, Vienna, Austria.</w:t>
      </w:r>
    </w:p>
    <w:p w14:paraId="71491AA2"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 xml:space="preserve">Reich, P. B. 2014. The world-wide ‘fast-slow’ plant economics spectrum: a traits manifesto. </w:t>
      </w:r>
      <w:r w:rsidRPr="00CA735F">
        <w:rPr>
          <w:noProof/>
        </w:rPr>
        <w:lastRenderedPageBreak/>
        <w:t>Journal of Ecology 102:275–301.</w:t>
      </w:r>
    </w:p>
    <w:p w14:paraId="1C8FA4E7"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Reichman, G. A., D. L. Grunes, and F. G. Viets. 1966. Effect of Soil Moisture on Ammonification and Nitrification in Two Northern Plains Soils. Soil Science Society of America Journal 30:363–366.</w:t>
      </w:r>
    </w:p>
    <w:p w14:paraId="4DB5E2B2"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Rogers, A. 2014. The use and misuse of V</w:t>
      </w:r>
      <w:r w:rsidRPr="00CA735F">
        <w:rPr>
          <w:noProof/>
          <w:vertAlign w:val="subscript"/>
        </w:rPr>
        <w:t>c,max</w:t>
      </w:r>
      <w:r w:rsidRPr="00CA735F">
        <w:rPr>
          <w:noProof/>
        </w:rPr>
        <w:t xml:space="preserve"> in Earth System Models. Photosynthesis Research 119:15–29.</w:t>
      </w:r>
    </w:p>
    <w:p w14:paraId="55C6AA05"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4175561C"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 xml:space="preserve">Sage, R. F., and R. W. Pearcy. 1987. The nitrogen use efficiency of C3 and C4 plants: I. Leaf nitrogen, growth, and biomass partitioning in </w:t>
      </w:r>
      <w:r w:rsidRPr="00CA735F">
        <w:rPr>
          <w:i/>
          <w:iCs/>
          <w:noProof/>
        </w:rPr>
        <w:t>Chenopodium album</w:t>
      </w:r>
      <w:r w:rsidRPr="00CA735F">
        <w:rPr>
          <w:noProof/>
        </w:rPr>
        <w:t xml:space="preserve"> (L.) and </w:t>
      </w:r>
      <w:r w:rsidRPr="00CA735F">
        <w:rPr>
          <w:i/>
          <w:iCs/>
          <w:noProof/>
        </w:rPr>
        <w:t>Amaranthus retroflexus</w:t>
      </w:r>
      <w:r w:rsidRPr="00CA735F">
        <w:rPr>
          <w:noProof/>
        </w:rPr>
        <w:t xml:space="preserve"> (L.). Plant Physiology 84:954–958.</w:t>
      </w:r>
    </w:p>
    <w:p w14:paraId="4D755746"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Saxton, K. E., and W. J. Rawls. 2006. Soil water characteristic estimates by texture and organic matter for hydrologic solutions. Soil Science Society of America Journal 70:1569–1578.</w:t>
      </w:r>
    </w:p>
    <w:p w14:paraId="29A1EFDF"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Schmitt, M. R., and G. E. Edwards. 1981. Photosynthetic capacity and nitrogen use efficiency of maize, wheat, and rice: A comparison between C3 and C4 photosynthesis. Journal of Experimental Botany 32:459–466.</w:t>
      </w:r>
    </w:p>
    <w:p w14:paraId="447C16E0"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Schneider, C. A., W. S. Rasband, and K. W. Eliceiri. 2012. NIH Image to ImageJ: 25 years of image analysis. Nature methods 9:671–675.</w:t>
      </w:r>
    </w:p>
    <w:p w14:paraId="6786798C"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Scott, H. G., and N. G. Smith. 2022. A Model of C4 Photosynthetic Acclimation Based on Least-Cost Optimality Theory Suitable for Earth System Model Incorporation. Journal of Advances in Modeling Earth Systems 14:1–16.</w:t>
      </w:r>
    </w:p>
    <w:p w14:paraId="2CF1D876"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lastRenderedPageBreak/>
        <w:t>Shi, M., J. B. Fisher, E. R. Brzostek, and R. P. Phillips. 2016. Carbon cost of plant nitrogen acquisition: Global carbon cycle impact from an improved plant nitrogen cycle in the Community Land Model. Global Change Biology 22:1299–1314.</w:t>
      </w:r>
    </w:p>
    <w:p w14:paraId="5509F039"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Smith, B., D. Wärlind, A. Arneth, T. Hickler, P. Leadley, J. Siltberg, and S. Zaehle. 2014. Implications of incorporating N cycling and N limitations on primary production in an individual-based dynamic vegetation model. Biogeosciences 11:2027–2054.</w:t>
      </w:r>
    </w:p>
    <w:p w14:paraId="79518DE0"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48BCBC0B"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Stark, J. M., and M. K. Firestone. 1995. Mechanisms for soil moisture effects on activity of nitrifying bacteria. Applied and Environmental Microbiology 61:218–221.</w:t>
      </w:r>
    </w:p>
    <w:p w14:paraId="0B86BA9B"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4AB18029"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Stocker, B. D., J. Zscheischler, T. F. Keenan, I. C. Prentice, J. Peñuelas, and S. I. Seneviratne. 2018. Quantifying soil moisture impacts on light use efficiency across biomes. New Phytologist 218:1430–1449.</w:t>
      </w:r>
    </w:p>
    <w:p w14:paraId="168E730C"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Sulman, B. N., D. T. Roman, K. Yi, L. Wang, R. P. Phillips, and K. A. Novick. 2016. High atmospheric demand for water can limit forest carbon uptake and transpiration as severely as dry soil. Geophysical Research Letters 43:9686–9695.</w:t>
      </w:r>
    </w:p>
    <w:p w14:paraId="71E05824"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lastRenderedPageBreak/>
        <w:t>Thieurmel, B., and A. Elmarhraoui. 2019. suncalc: Compute sun position, sunlight phases, moon position, and lunar phase.</w:t>
      </w:r>
    </w:p>
    <w:p w14:paraId="46A2538A"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USDA NRCS. 2022. The PLANTS Database. (http://plants.usda.gov, 18 November 2022). National Plant Data Team, Greensboro, NC 27401-4901 USA.</w:t>
      </w:r>
    </w:p>
    <w:p w14:paraId="5C6BB5B7"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2B270C7E"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1416FD8A"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Wang, H., I. C. Prentice, T. F. Keenan, T. W. Davis, I. J. Wright, W. K. Cornwell, B. J. Evans, and C. Peng. 2017a. Towards a universal model for carbon dioxide uptake by plants. Nature Plants 3:734–741.</w:t>
      </w:r>
    </w:p>
    <w:p w14:paraId="510960B6"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Wang, H., I. C. Prentice, I. J. Wright, S. Qiao, X. Xu, K. Kikuzawa, and N. C. Stenseth. 2021. Leaf economics explained by optimality principles. bioRxiv.</w:t>
      </w:r>
    </w:p>
    <w:p w14:paraId="6FD00E31"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Wang, J., J. M. H. Knops, C. E. Brassil, and C. Mu. 2017b. Increased productivity in wet years drives a decline in ecosystem stability with nitrogen additions in arid grasslands. Ecology 98:1779–1786.</w:t>
      </w:r>
    </w:p>
    <w:p w14:paraId="1BBD531B"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Waring, E. F., E. A. Perkowski, and N. G. Smith. (n.d.). Soil nitrogen fertilization reduces relative leaf nitrogen allocation to photosynthesis.</w:t>
      </w:r>
    </w:p>
    <w:p w14:paraId="4929FC76"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 xml:space="preserve">Westerband, A. C., I. J. Wright, V. Maire, J. Paillassa, I. C. Prentice, O. K. Atkin, K. J. </w:t>
      </w:r>
      <w:r w:rsidRPr="00CA735F">
        <w:rPr>
          <w:noProof/>
        </w:rPr>
        <w:lastRenderedPageBreak/>
        <w:t>Bloomfield, L. A. Cernusak, N. Dong, S. M. Gleason, C. Guilherme Pereira, H. Lambers, M. R. Leishman, Y. Malhi, and R. H. Nolan. 2023. Coordination of photosynthetic traits across soil and climate gradients. Global Change Biology 29:856–873.</w:t>
      </w:r>
    </w:p>
    <w:p w14:paraId="6AC729E9"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Wieder, W. R., C. C. Cleveland, W. K. Smith, and K. Todd-Brown. 2015. Future productivity and carbon storage limited by terrestrial nutrient availability. Nature Geoscience 8:441–444.</w:t>
      </w:r>
    </w:p>
    <w:p w14:paraId="759FB0D3"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Wright, I. J., P. B. Reich, and M. Westoby. 2003. Least-cost input mixtures of water and nitrogen for photosynthesis. The American Naturalist 161:98–111.</w:t>
      </w:r>
    </w:p>
    <w:p w14:paraId="0A4F7F20"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26CC9477"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Yahdjian, L., L. A. Gherardi, and O. E. Sala. 2011. Nitrogen limitation in arid-subhumid ecosystems: A meta-analysis of fertilization studies. Journal of Arid Environments 75:675–680.</w:t>
      </w:r>
    </w:p>
    <w:p w14:paraId="116868A8" w14:textId="77777777" w:rsidR="00CA735F" w:rsidRPr="00CA735F" w:rsidRDefault="00CA735F" w:rsidP="00CA735F">
      <w:pPr>
        <w:widowControl w:val="0"/>
        <w:autoSpaceDE w:val="0"/>
        <w:autoSpaceDN w:val="0"/>
        <w:adjustRightInd w:val="0"/>
        <w:spacing w:line="480" w:lineRule="auto"/>
        <w:ind w:left="480" w:hanging="480"/>
        <w:rPr>
          <w:noProof/>
        </w:rPr>
      </w:pPr>
      <w:r w:rsidRPr="00CA735F">
        <w:rPr>
          <w:noProof/>
        </w:rPr>
        <w:t>Ziehn, T., J. Kattge, W. Knorr, and M. Scholze. 2011. Improving the predictability of global CO2 assimilation rates under climate change. Geophysical Research Letters 38:L10404.</w:t>
      </w:r>
    </w:p>
    <w:p w14:paraId="58BCB247" w14:textId="6D83BD2F" w:rsidR="00AA3362" w:rsidRPr="00AA3362" w:rsidRDefault="00AA3362" w:rsidP="00CA735F">
      <w:pPr>
        <w:widowControl w:val="0"/>
        <w:autoSpaceDE w:val="0"/>
        <w:autoSpaceDN w:val="0"/>
        <w:adjustRightInd w:val="0"/>
        <w:spacing w:line="48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2-12-30T13:31:00Z" w:initials="NGS">
    <w:p w14:paraId="1BA00827" w14:textId="0D814CF7" w:rsidR="00DF37F5" w:rsidRDefault="00DF37F5">
      <w:pPr>
        <w:pStyle w:val="CommentText"/>
      </w:pPr>
      <w:r>
        <w:rPr>
          <w:rStyle w:val="CommentReference"/>
        </w:rPr>
        <w:annotationRef/>
      </w:r>
      <w:r>
        <w:t>Only possible issue here is tying this directly to global change (you have to provide a statement on this)</w:t>
      </w:r>
    </w:p>
  </w:comment>
  <w:comment w:id="1" w:author="Perkowski, Evan A" w:date="2023-01-03T15:08:00Z" w:initials="PEA">
    <w:p w14:paraId="117E9997" w14:textId="6162277D" w:rsidR="00826AF7" w:rsidRPr="00826AF7" w:rsidRDefault="00826AF7">
      <w:pPr>
        <w:pStyle w:val="CommentText"/>
      </w:pPr>
      <w:r>
        <w:rPr>
          <w:rStyle w:val="CommentReference"/>
        </w:rPr>
        <w:annotationRef/>
      </w:r>
      <w:r>
        <w:t>I’ve been thinking on this, and I do think this might ji</w:t>
      </w:r>
      <w:r w:rsidR="00A217C4">
        <w:t>b</w:t>
      </w:r>
      <w:r>
        <w:t xml:space="preserve">e a bit better at an ecology-focused journal. </w:t>
      </w:r>
      <w:r w:rsidR="00A217C4">
        <w:t>P</w:t>
      </w:r>
      <w:r>
        <w:t xml:space="preserve">erhaps </w:t>
      </w:r>
      <w:r>
        <w:rPr>
          <w:i/>
          <w:iCs/>
        </w:rPr>
        <w:t>Ecology</w:t>
      </w:r>
      <w:r>
        <w:t xml:space="preserve"> is a good first bet, since the data paper could be published alongside?</w:t>
      </w:r>
    </w:p>
  </w:comment>
  <w:comment w:id="88" w:author="Nick Smith" w:date="2022-12-30T14:03:00Z" w:initials="NGS">
    <w:p w14:paraId="4AD06CFC" w14:textId="77777777" w:rsidR="00235A59" w:rsidRDefault="00235A59" w:rsidP="00235A59">
      <w:pPr>
        <w:pStyle w:val="CommentText"/>
      </w:pPr>
      <w:r>
        <w:rPr>
          <w:rStyle w:val="CommentReference"/>
        </w:rPr>
        <w:annotationRef/>
      </w:r>
      <w:r>
        <w:t>Do C4s really have higher Narea? It looks like the opposite to me in the Sage and Pearcy article</w:t>
      </w:r>
    </w:p>
  </w:comment>
  <w:comment w:id="89" w:author="Perkowski, Evan A" w:date="2023-01-12T09:49:00Z" w:initials="PEA">
    <w:p w14:paraId="355CEA04" w14:textId="1D244DA0" w:rsidR="00291404" w:rsidRDefault="00235A59" w:rsidP="00235A59">
      <w:pPr>
        <w:pStyle w:val="CommentText"/>
      </w:pPr>
      <w:r>
        <w:rPr>
          <w:rStyle w:val="CommentReference"/>
        </w:rPr>
        <w:annotationRef/>
      </w:r>
      <w:r>
        <w:t xml:space="preserve">Corrected the Sage &amp; Pearcy interpretation and added a few more citations here. I will admit that I am a bit perplexed with suggesting general C4 N-H2O tradeoffs, as C4 species have both higher PNUE and </w:t>
      </w:r>
      <w:proofErr w:type="spellStart"/>
      <w:r>
        <w:t>iWUE</w:t>
      </w:r>
      <w:proofErr w:type="spellEnd"/>
      <w:r>
        <w:t xml:space="preserve"> than C3 specie</w:t>
      </w:r>
      <w:r w:rsidR="00291404">
        <w:t xml:space="preserve">s. Perhaps the general higher </w:t>
      </w:r>
      <w:proofErr w:type="spellStart"/>
      <w:r w:rsidR="00291404">
        <w:t>iWUE</w:t>
      </w:r>
      <w:proofErr w:type="spellEnd"/>
      <w:r w:rsidR="00291404">
        <w:t xml:space="preserve"> is simply an artifact of more efficient (lower?) photosynthesis?</w:t>
      </w:r>
    </w:p>
    <w:p w14:paraId="32445018" w14:textId="77777777" w:rsidR="00235A59" w:rsidRDefault="00235A59" w:rsidP="00235A59">
      <w:pPr>
        <w:pStyle w:val="CommentText"/>
      </w:pPr>
    </w:p>
    <w:p w14:paraId="01C17201" w14:textId="77777777" w:rsidR="00235A59" w:rsidRPr="00A20513" w:rsidRDefault="00235A59" w:rsidP="00235A59">
      <w:pPr>
        <w:pStyle w:val="CommentText"/>
      </w:pPr>
      <w:r>
        <w:t>I’ve tried to craft something to this note, suggesting possible pathways that beta can modify C4 tradeoffs, though neither option fully explains the downregulation in both Narea and chi in C4 species</w:t>
      </w:r>
    </w:p>
  </w:comment>
  <w:comment w:id="146" w:author="Perkowski, Evan A" w:date="2022-12-19T09:34:00Z" w:initials="PEA">
    <w:p w14:paraId="6B546575" w14:textId="3CE2FF12" w:rsidR="00DF37F5" w:rsidRDefault="00DF37F5">
      <w:pPr>
        <w:pStyle w:val="CommentText"/>
      </w:pPr>
      <w:r>
        <w:rPr>
          <w:rStyle w:val="CommentReference"/>
        </w:rPr>
        <w:annotationRef/>
      </w:r>
      <w:r>
        <w:t>I like the explicit list of hypotheses as it is, but I worry that 7 hypotheses might be overwhelming.</w:t>
      </w:r>
    </w:p>
    <w:p w14:paraId="6A4A912D" w14:textId="77777777" w:rsidR="00DF37F5" w:rsidRDefault="00DF37F5">
      <w:pPr>
        <w:pStyle w:val="CommentText"/>
      </w:pPr>
    </w:p>
    <w:p w14:paraId="7FA9B2EA" w14:textId="5E29F1E4" w:rsidR="00DF37F5" w:rsidRPr="00AA005E" w:rsidRDefault="00DF37F5">
      <w:pPr>
        <w:pStyle w:val="CommentText"/>
      </w:pPr>
      <w:r>
        <w:t xml:space="preserve">One alternative to reduce the number of hypotheses could be to condense H2-H5 into a single hypothesis suggesting that effects of all climate and soil resource availability vars on </w:t>
      </w:r>
      <w:r w:rsidRPr="00E42439">
        <w:t>N</w:t>
      </w:r>
      <w:r>
        <w:t>area will be mediated by an opposite effect on beta</w:t>
      </w:r>
    </w:p>
  </w:comment>
  <w:comment w:id="147" w:author="Nick Smith" w:date="2022-12-30T15:36:00Z" w:initials="NGS">
    <w:p w14:paraId="1C14FA70" w14:textId="4EAE3179" w:rsidR="00DF37F5" w:rsidRDefault="00DF37F5">
      <w:pPr>
        <w:pStyle w:val="CommentText"/>
      </w:pPr>
      <w:r>
        <w:rPr>
          <w:rStyle w:val="CommentReference"/>
        </w:rPr>
        <w:annotationRef/>
      </w:r>
      <w:r>
        <w:t>One suggestion: first hypothesis is about drivers of beta (soils and PFTs), second is about drivers of chi (beta and climate), and third is about drivers of Narea (chi and climate)</w:t>
      </w:r>
    </w:p>
  </w:comment>
  <w:comment w:id="148" w:author="Perkowski, Evan A" w:date="2023-01-11T17:07:00Z" w:initials="PEA">
    <w:p w14:paraId="7234AB04" w14:textId="7046F505" w:rsidR="00A763ED" w:rsidRDefault="00A763ED">
      <w:pPr>
        <w:pStyle w:val="CommentText"/>
      </w:pPr>
      <w:r>
        <w:rPr>
          <w:rStyle w:val="CommentReference"/>
        </w:rPr>
        <w:annotationRef/>
      </w:r>
      <w:r>
        <w:t>I like this much better</w:t>
      </w:r>
    </w:p>
  </w:comment>
  <w:comment w:id="177" w:author="Perkowski, Evan A" w:date="2023-01-12T11:04:00Z" w:initials="PEA">
    <w:p w14:paraId="7142BB18" w14:textId="755D1B7F" w:rsidR="00BA6872" w:rsidRDefault="00285FF4">
      <w:pPr>
        <w:pStyle w:val="CommentText"/>
      </w:pPr>
      <w:r>
        <w:rPr>
          <w:rStyle w:val="CommentReference"/>
        </w:rPr>
        <w:annotationRef/>
      </w:r>
      <w:r>
        <w:t xml:space="preserve">I guess I am struggling with the C4 expectation here because observations seem to suggest </w:t>
      </w:r>
      <w:r w:rsidR="00BA6872">
        <w:t>patterns opposite from what’s commonly observed in the field</w:t>
      </w:r>
      <w:r w:rsidR="004E3BFA">
        <w:t xml:space="preserve"> (</w:t>
      </w:r>
      <w:proofErr w:type="gramStart"/>
      <w:r w:rsidR="004E3BFA">
        <w:t>i.e.</w:t>
      </w:r>
      <w:proofErr w:type="gramEnd"/>
      <w:r w:rsidR="004E3BFA">
        <w:t xml:space="preserve"> C4 species have higher PNUE and </w:t>
      </w:r>
      <w:proofErr w:type="spellStart"/>
      <w:r w:rsidR="004E3BFA">
        <w:t>iWUE</w:t>
      </w:r>
      <w:proofErr w:type="spellEnd"/>
      <w:r w:rsidR="004E3BFA">
        <w:t xml:space="preserve"> than C3 species)</w:t>
      </w:r>
    </w:p>
    <w:p w14:paraId="5A8EDDBE" w14:textId="77777777" w:rsidR="00BA6872" w:rsidRDefault="00BA6872">
      <w:pPr>
        <w:pStyle w:val="CommentText"/>
      </w:pPr>
    </w:p>
    <w:p w14:paraId="2C1AB98C" w14:textId="7AE7C80E" w:rsidR="00BA6872" w:rsidRDefault="00BA6872">
      <w:pPr>
        <w:pStyle w:val="CommentText"/>
      </w:pPr>
      <w:r>
        <w:t>One question for thought: does back-calculating beta in C4 species include additional costs of PEP maintenance? The calc for chi modifies the fractionation of Rubisco</w:t>
      </w:r>
      <w:r w:rsidR="00291404">
        <w:t xml:space="preserve"> in C4 species</w:t>
      </w:r>
      <w:r>
        <w:t xml:space="preserve">, but there is no explicit way the calc includes any modification in the 13C fractionation </w:t>
      </w:r>
      <w:r w:rsidR="00B44BB1">
        <w:t>due to PEP carboxylase</w:t>
      </w:r>
      <w:r w:rsidR="001E3E42">
        <w:t xml:space="preserve"> aside from a different fractionation of Rubisco value</w:t>
      </w:r>
    </w:p>
  </w:comment>
  <w:comment w:id="234" w:author="Perkowski, Evan A" w:date="2022-10-13T16:08:00Z" w:initials="PEA">
    <w:p w14:paraId="157466CF" w14:textId="77777777" w:rsidR="00DF37F5" w:rsidRPr="007B5E13" w:rsidRDefault="00DF37F5"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DF37F5" w:rsidRDefault="00DF37F5" w:rsidP="009B12AC">
      <w:pPr>
        <w:pStyle w:val="CommentText"/>
      </w:pPr>
    </w:p>
    <w:p w14:paraId="498952D2" w14:textId="77777777" w:rsidR="00DF37F5" w:rsidRDefault="00DF37F5"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DF37F5" w:rsidRDefault="00DF37F5" w:rsidP="009B12AC">
      <w:pPr>
        <w:pStyle w:val="CommentText"/>
      </w:pPr>
    </w:p>
    <w:p w14:paraId="5B66515C" w14:textId="02726FB7" w:rsidR="00DF37F5" w:rsidRPr="004566E8" w:rsidRDefault="00DF37F5" w:rsidP="009B12AC">
      <w:pPr>
        <w:pStyle w:val="CommentText"/>
      </w:pPr>
      <w:proofErr w:type="spellStart"/>
      <w:r>
        <w:t>Fxn</w:t>
      </w:r>
      <w:proofErr w:type="spellEnd"/>
      <w:r>
        <w:t xml:space="preserve">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235" w:author="Nick Smith" w:date="2022-12-30T14:44:00Z" w:initials="NGS">
    <w:p w14:paraId="5134DEEC" w14:textId="214B525F" w:rsidR="00DF37F5" w:rsidRDefault="00DF37F5">
      <w:pPr>
        <w:pStyle w:val="CommentText"/>
      </w:pPr>
      <w:r>
        <w:rPr>
          <w:rStyle w:val="CommentReference"/>
        </w:rPr>
        <w:annotationRef/>
      </w:r>
      <w:r>
        <w:t>Might not be a bad idea!</w:t>
      </w:r>
    </w:p>
  </w:comment>
  <w:comment w:id="236" w:author="Perkowski, Evan A" w:date="2023-01-04T12:05:00Z" w:initials="PEA">
    <w:p w14:paraId="055E33C9" w14:textId="1405442F" w:rsidR="00937D97" w:rsidRDefault="00937D97">
      <w:pPr>
        <w:pStyle w:val="CommentText"/>
      </w:pPr>
      <w:r>
        <w:rPr>
          <w:rStyle w:val="CommentReference"/>
        </w:rPr>
        <w:annotationRef/>
      </w:r>
      <w:r>
        <w:t>Chi calcs revised. Data interestingly show more robust shifts in beta due to soil N, as range in beta values have reduced</w:t>
      </w:r>
      <w:r w:rsidR="00A703BA">
        <w:t xml:space="preserve"> (0-600 in original analysis, now 0-190</w:t>
      </w:r>
      <w:r w:rsidR="00A631F4">
        <w:t>)</w:t>
      </w:r>
      <w:r w:rsidR="00A703BA">
        <w:t>.</w:t>
      </w:r>
      <w:r w:rsidR="00A631F4">
        <w:t xml:space="preserve"> Beta values m</w:t>
      </w:r>
      <w:r w:rsidR="00A703BA">
        <w:t xml:space="preserve">ore closely follow ranges reported in Lavergne et al. (2020) and datasets used to parameterize in </w:t>
      </w:r>
      <w:proofErr w:type="spellStart"/>
      <w:r w:rsidR="00A703BA">
        <w:t>Pmodel</w:t>
      </w:r>
      <w:proofErr w:type="spellEnd"/>
    </w:p>
  </w:comment>
  <w:comment w:id="276" w:author="Perkowski, Evan A" w:date="2023-01-04T17:41:00Z" w:initials="PEA">
    <w:p w14:paraId="1DD90EA6" w14:textId="0BF7ACB0" w:rsidR="008B7E7F" w:rsidRDefault="008B7E7F">
      <w:pPr>
        <w:pStyle w:val="CommentText"/>
      </w:pPr>
      <w:r>
        <w:rPr>
          <w:rStyle w:val="CommentReference"/>
        </w:rPr>
        <w:annotationRef/>
      </w:r>
      <w:r>
        <w:t>I’ve removed the tests of directed separation here, as almost all of the independence claims were derived from an autocorrelation between chi and beta. I have the code for this if any reviewer has any issue over the model fit, but am opting for brevity in an already long manuscript</w:t>
      </w:r>
    </w:p>
  </w:comment>
  <w:comment w:id="277" w:author="Perkowski, Evan A" w:date="2023-01-16T11:53:00Z" w:initials="PEA">
    <w:p w14:paraId="679C145F" w14:textId="24D68DB9" w:rsidR="00266AAF" w:rsidRDefault="00266AAF">
      <w:pPr>
        <w:pStyle w:val="CommentText"/>
      </w:pPr>
      <w:r>
        <w:rPr>
          <w:rStyle w:val="CommentReference"/>
        </w:rPr>
        <w:annotationRef/>
      </w:r>
      <w:r>
        <w:t>I’ve also moved to reduce model complexity by only including relevant PLCT relationships (i.e., now all effects of soil characteristics on chi and Narea are driven through changes in beta)</w:t>
      </w:r>
    </w:p>
  </w:comment>
  <w:comment w:id="306" w:author="Perkowski, Evan A" w:date="2023-01-04T12:17:00Z" w:initials="PEA">
    <w:p w14:paraId="72CB82F0" w14:textId="6B15BF94" w:rsidR="00A703BA" w:rsidRDefault="00A703BA">
      <w:pPr>
        <w:pStyle w:val="CommentText"/>
      </w:pPr>
      <w:r>
        <w:rPr>
          <w:rStyle w:val="CommentReference"/>
        </w:rPr>
        <w:annotationRef/>
      </w:r>
      <w:r>
        <w:t>Not</w:t>
      </w:r>
      <w:r w:rsidR="0084086E">
        <w:t>ing here</w:t>
      </w:r>
      <w:r>
        <w:t xml:space="preserve"> that changing</w:t>
      </w:r>
      <w:r w:rsidR="0084086E">
        <w:t xml:space="preserve"> the</w:t>
      </w:r>
      <w:r>
        <w:t xml:space="preserve"> way d13Cair was calculated shifted the soil moisture timescale for beta</w:t>
      </w:r>
      <w:r w:rsidR="0084086E">
        <w:t xml:space="preserve"> and also reduced the range in beta values</w:t>
      </w:r>
    </w:p>
  </w:comment>
  <w:comment w:id="674" w:author="Nick Smith" w:date="2022-12-30T15:10:00Z" w:initials="NGS">
    <w:p w14:paraId="662FD31E" w14:textId="5DCB544F" w:rsidR="00DF37F5" w:rsidRDefault="00DF37F5">
      <w:pPr>
        <w:pStyle w:val="CommentText"/>
      </w:pPr>
      <w:r>
        <w:rPr>
          <w:rStyle w:val="CommentReference"/>
        </w:rPr>
        <w:annotationRef/>
      </w:r>
      <w:r>
        <w:t xml:space="preserve">What is the hypothesis for why B should influence Marea? To me, the Introduction read as if the effect should always be on Nmass (or at least the reasoning for that was better explained). </w:t>
      </w:r>
    </w:p>
  </w:comment>
  <w:comment w:id="675" w:author="Perkowski, Evan A" w:date="2023-01-03T16:37:00Z" w:initials="PEA">
    <w:p w14:paraId="08340A96" w14:textId="29068863" w:rsidR="00672B36" w:rsidRDefault="00672B36">
      <w:pPr>
        <w:pStyle w:val="CommentText"/>
      </w:pPr>
      <w:r>
        <w:rPr>
          <w:rStyle w:val="CommentReference"/>
        </w:rPr>
        <w:annotationRef/>
      </w:r>
      <w:r>
        <w:t>Fixed to suggest that Marea is a product of chi instead of Marea</w:t>
      </w:r>
    </w:p>
  </w:comment>
  <w:comment w:id="740" w:author="Nick Smith" w:date="2022-12-30T15:14:00Z" w:initials="NGS">
    <w:p w14:paraId="78033FCA" w14:textId="46286B46" w:rsidR="00DF37F5" w:rsidRDefault="00DF37F5">
      <w:pPr>
        <w:pStyle w:val="CommentText"/>
      </w:pPr>
      <w:r>
        <w:rPr>
          <w:rStyle w:val="CommentReference"/>
        </w:rPr>
        <w:annotationRef/>
      </w:r>
      <w:r>
        <w:t>I would add x-axis labels to every panel</w:t>
      </w:r>
    </w:p>
  </w:comment>
  <w:comment w:id="741" w:author="Perkowski, Evan A" w:date="2023-01-04T15:27:00Z" w:initials="PEA">
    <w:p w14:paraId="70737187" w14:textId="4009EB7A" w:rsidR="009A3DE3" w:rsidRDefault="009A3DE3">
      <w:pPr>
        <w:pStyle w:val="CommentText"/>
      </w:pPr>
      <w:r>
        <w:rPr>
          <w:rStyle w:val="CommentReference"/>
        </w:rPr>
        <w:annotationRef/>
      </w:r>
      <w:r>
        <w:t xml:space="preserve">Done! And reformatted to indicate soil vs. climate related (through </w:t>
      </w:r>
      <w:proofErr w:type="gramStart"/>
      <w:r>
        <w:t>Ci:Ca</w:t>
      </w:r>
      <w:proofErr w:type="gramEnd"/>
      <w:r>
        <w:t>) drivers of leaf N</w:t>
      </w:r>
    </w:p>
  </w:comment>
  <w:comment w:id="755" w:author="Nick Smith" w:date="2022-12-30T15:15:00Z" w:initials="NGS">
    <w:p w14:paraId="698B7B21" w14:textId="79F2DC77" w:rsidR="00DF37F5" w:rsidRDefault="00DF37F5">
      <w:pPr>
        <w:pStyle w:val="CommentText"/>
      </w:pPr>
      <w:r>
        <w:rPr>
          <w:rStyle w:val="CommentReference"/>
        </w:rPr>
        <w:annotationRef/>
      </w:r>
      <w:r>
        <w:t>Like above, I would add p-values throughout this section</w:t>
      </w:r>
    </w:p>
  </w:comment>
  <w:comment w:id="756" w:author="Perkowski, Evan A" w:date="2023-01-12T14:57:00Z" w:initials="PEA">
    <w:p w14:paraId="764DBE90" w14:textId="4BF1555C" w:rsidR="00DE0E3A" w:rsidRDefault="00DE0E3A">
      <w:pPr>
        <w:pStyle w:val="CommentText"/>
      </w:pPr>
      <w:r>
        <w:rPr>
          <w:rStyle w:val="CommentReference"/>
        </w:rPr>
        <w:annotationRef/>
      </w:r>
      <w:r>
        <w:t>Added!</w:t>
      </w:r>
    </w:p>
  </w:comment>
  <w:comment w:id="808" w:author="Nick Smith" w:date="2022-12-30T15:18:00Z" w:initials="NGS">
    <w:p w14:paraId="28786244" w14:textId="25FB2D64" w:rsidR="00DF37F5" w:rsidRDefault="00DF37F5">
      <w:pPr>
        <w:pStyle w:val="CommentText"/>
      </w:pPr>
      <w:r>
        <w:rPr>
          <w:rStyle w:val="CommentReference"/>
        </w:rPr>
        <w:annotationRef/>
      </w:r>
      <w:r>
        <w:t>This is cool, but super complex! A few thoughts/suggestions:</w:t>
      </w:r>
    </w:p>
    <w:p w14:paraId="1F1E053C" w14:textId="77777777" w:rsidR="00DF37F5" w:rsidRDefault="00DF37F5">
      <w:pPr>
        <w:pStyle w:val="CommentText"/>
      </w:pPr>
    </w:p>
    <w:p w14:paraId="68AD4C5A" w14:textId="18D4801F" w:rsidR="00DF37F5" w:rsidRDefault="00DF37F5" w:rsidP="008042A0">
      <w:pPr>
        <w:pStyle w:val="CommentText"/>
        <w:numPr>
          <w:ilvl w:val="0"/>
          <w:numId w:val="9"/>
        </w:numPr>
      </w:pPr>
      <w:r>
        <w:t xml:space="preserve"> Shouldn’t the B-X arrow go the other way?</w:t>
      </w:r>
    </w:p>
    <w:p w14:paraId="6BB51059" w14:textId="77777777" w:rsidR="00DF37F5" w:rsidRDefault="00DF37F5" w:rsidP="00D0016D">
      <w:pPr>
        <w:pStyle w:val="CommentText"/>
        <w:numPr>
          <w:ilvl w:val="0"/>
          <w:numId w:val="9"/>
        </w:numPr>
      </w:pPr>
      <w:r>
        <w:t xml:space="preserve"> Why would photosynthetic pathway be hypothesized to change Nmass?</w:t>
      </w:r>
    </w:p>
    <w:p w14:paraId="56BCF464" w14:textId="5AB705F8" w:rsidR="00DF37F5" w:rsidRDefault="00DF37F5" w:rsidP="00F45FFB">
      <w:pPr>
        <w:pStyle w:val="CommentText"/>
        <w:numPr>
          <w:ilvl w:val="0"/>
          <w:numId w:val="9"/>
        </w:numPr>
      </w:pPr>
      <w:r>
        <w:t xml:space="preserve"> Why would Nfixer be hypothesized to change Narea?</w:t>
      </w:r>
    </w:p>
  </w:comment>
  <w:comment w:id="809" w:author="Perkowski, Evan A" w:date="2023-01-12T15:53:00Z" w:initials="PEA">
    <w:p w14:paraId="18ED53EC" w14:textId="642D5C6D" w:rsidR="00927477" w:rsidRDefault="00927477">
      <w:pPr>
        <w:pStyle w:val="CommentText"/>
      </w:pPr>
      <w:r>
        <w:rPr>
          <w:rStyle w:val="CommentReference"/>
        </w:rPr>
        <w:annotationRef/>
      </w:r>
      <w:r>
        <w:t>Corrected B-X arrow</w:t>
      </w:r>
    </w:p>
    <w:p w14:paraId="3B3FBF8D" w14:textId="550AB06A" w:rsidR="00927477" w:rsidRDefault="00927477">
      <w:pPr>
        <w:pStyle w:val="CommentText"/>
      </w:pPr>
    </w:p>
    <w:p w14:paraId="161EB784" w14:textId="23D3552F" w:rsidR="00927477" w:rsidRDefault="00927477">
      <w:pPr>
        <w:pStyle w:val="CommentText"/>
      </w:pPr>
      <w:r>
        <w:t>I think we’d expect photosynthetic pathway to be higher in C3 species due to overall less efficient nitrogen usage.</w:t>
      </w:r>
    </w:p>
    <w:p w14:paraId="565ACB97" w14:textId="024558E8" w:rsidR="00927477" w:rsidRDefault="00927477">
      <w:pPr>
        <w:pStyle w:val="CommentText"/>
      </w:pPr>
    </w:p>
    <w:p w14:paraId="12F4E01E" w14:textId="7C8693D4" w:rsidR="00927477" w:rsidRDefault="00927477">
      <w:pPr>
        <w:pStyle w:val="CommentText"/>
      </w:pPr>
      <w:r>
        <w:t xml:space="preserve">I think we’d also expect N-fixers to have higher Narea </w:t>
      </w:r>
      <w:r w:rsidR="00C445DC">
        <w:t>though higher Nmass, though we might also expect low LMA due to highly productive leaves. Nfixer -&gt; Narea relationship is nonsignificant here</w:t>
      </w:r>
    </w:p>
  </w:comment>
  <w:comment w:id="810" w:author="Nick Smith" w:date="2022-12-30T15:22:00Z" w:initials="NGS">
    <w:p w14:paraId="52C2D82A" w14:textId="77777777" w:rsidR="00E04726" w:rsidRDefault="00E04726" w:rsidP="00E04726">
      <w:pPr>
        <w:pStyle w:val="CommentText"/>
      </w:pPr>
      <w:r>
        <w:rPr>
          <w:rStyle w:val="CommentReference"/>
        </w:rPr>
        <w:annotationRef/>
      </w:r>
      <w:r>
        <w:t>I think this should scale with the coefficient</w:t>
      </w:r>
    </w:p>
  </w:comment>
  <w:comment w:id="811" w:author="Perkowski, Evan A" w:date="2023-01-12T15:52:00Z" w:initials="PEA">
    <w:p w14:paraId="17EBB66D" w14:textId="77777777" w:rsidR="00E04726" w:rsidRDefault="00E04726" w:rsidP="00E04726">
      <w:pPr>
        <w:pStyle w:val="CommentText"/>
      </w:pPr>
      <w:r>
        <w:rPr>
          <w:rStyle w:val="CommentReference"/>
        </w:rPr>
        <w:annotationRef/>
      </w:r>
      <w:r>
        <w:t>Corrected!</w:t>
      </w:r>
    </w:p>
  </w:comment>
  <w:comment w:id="812" w:author="Perkowski, Evan A" w:date="2022-12-23T13:46:00Z" w:initials="PEA">
    <w:p w14:paraId="5E077798" w14:textId="6209456F" w:rsidR="00DF37F5" w:rsidRDefault="00DF37F5">
      <w:pPr>
        <w:pStyle w:val="CommentText"/>
      </w:pPr>
      <w:r>
        <w:rPr>
          <w:rStyle w:val="CommentReference"/>
        </w:rPr>
        <w:annotationRef/>
      </w:r>
      <w:r>
        <w:t>Currently very long-winded. I’m fresh out of ideas to condense this (already cut down a few pages), so thoughts on how to condense this a bit more would be great!</w:t>
      </w:r>
    </w:p>
  </w:comment>
  <w:comment w:id="830" w:author="Nick Smith" w:date="2022-12-30T15:26:00Z" w:initials="NGS">
    <w:p w14:paraId="358B6FE2" w14:textId="5C4C798C" w:rsidR="00DF37F5" w:rsidRDefault="00DF37F5">
      <w:pPr>
        <w:pStyle w:val="CommentText"/>
      </w:pPr>
      <w:r>
        <w:rPr>
          <w:rStyle w:val="CommentReference"/>
        </w:rPr>
        <w:annotationRef/>
      </w:r>
      <w:r>
        <w:t>As noted above, I think the expectation is that the Narea effect is “B to X to Narea”</w:t>
      </w:r>
    </w:p>
  </w:comment>
  <w:comment w:id="831" w:author="Perkowski, Evan A" w:date="2023-01-16T13:49:00Z" w:initials="PEA">
    <w:p w14:paraId="71370CB8" w14:textId="72579EDE" w:rsidR="001D0FD1" w:rsidRDefault="001D0FD1">
      <w:pPr>
        <w:pStyle w:val="CommentText"/>
      </w:pPr>
      <w:r>
        <w:rPr>
          <w:rStyle w:val="CommentReference"/>
        </w:rPr>
        <w:annotationRef/>
      </w:r>
      <w:r>
        <w:t>Reframed Discussion and rest of manuscript!</w:t>
      </w:r>
    </w:p>
  </w:comment>
  <w:comment w:id="898" w:author="Nick Smith" w:date="2022-12-30T15:38:00Z" w:initials="NGS">
    <w:p w14:paraId="08ACB698" w14:textId="5956D149" w:rsidR="00DF37F5" w:rsidRDefault="00DF37F5">
      <w:pPr>
        <w:pStyle w:val="CommentText"/>
      </w:pPr>
      <w:r>
        <w:rPr>
          <w:rStyle w:val="CommentReference"/>
        </w:rPr>
        <w:annotationRef/>
      </w:r>
      <w:r>
        <w:t>I think it would be really cool to tie this back to some mechanism. Can we say whether this is likely more due to water or nitrogen costs? Maybe the Poorter LMA paper has some ideas?</w:t>
      </w:r>
    </w:p>
  </w:comment>
  <w:comment w:id="899" w:author="Perkowski, Evan A" w:date="2023-01-16T17:07:00Z" w:initials="PEA">
    <w:p w14:paraId="7C0F1E21" w14:textId="38676516" w:rsidR="00CA735F" w:rsidRDefault="00CA735F">
      <w:pPr>
        <w:pStyle w:val="CommentText"/>
      </w:pPr>
      <w:r>
        <w:rPr>
          <w:rStyle w:val="CommentReference"/>
        </w:rPr>
        <w:annotationRef/>
      </w:r>
      <w:r>
        <w:t xml:space="preserve">Attempted to throw something here? </w:t>
      </w:r>
    </w:p>
  </w:comment>
  <w:comment w:id="931" w:author="Nick Smith" w:date="2022-12-30T15:43:00Z" w:initials="NGS">
    <w:p w14:paraId="27A4AE2B" w14:textId="1B8C182C" w:rsidR="00DF37F5" w:rsidRDefault="00DF37F5">
      <w:pPr>
        <w:pStyle w:val="CommentText"/>
      </w:pPr>
      <w:r>
        <w:rPr>
          <w:rStyle w:val="CommentReference"/>
        </w:rPr>
        <w:annotationRef/>
      </w:r>
      <w:r>
        <w:t>But what does this mean for the leaf traits?</w:t>
      </w:r>
    </w:p>
  </w:comment>
  <w:comment w:id="932" w:author="Nick Smith" w:date="2022-12-30T15:44:00Z" w:initials="NGS">
    <w:p w14:paraId="746EF3C4" w14:textId="58E27B90" w:rsidR="00DF37F5" w:rsidRDefault="00DF37F5">
      <w:pPr>
        <w:pStyle w:val="CommentText"/>
      </w:pPr>
      <w:r>
        <w:rPr>
          <w:rStyle w:val="CommentReference"/>
        </w:rPr>
        <w:annotationRef/>
      </w:r>
      <w:r>
        <w:t>But the SEM refutes this right? I would just lead with that and say that the general null effect was the consequence of counterbalancing effects</w:t>
      </w:r>
    </w:p>
  </w:comment>
  <w:comment w:id="937" w:author="Nick Smith" w:date="2022-12-30T15:45:00Z" w:initials="NGS">
    <w:p w14:paraId="6055224F" w14:textId="2AC0AC65" w:rsidR="00DF37F5" w:rsidRDefault="00DF37F5">
      <w:pPr>
        <w:pStyle w:val="CommentText"/>
      </w:pPr>
      <w:r>
        <w:rPr>
          <w:rStyle w:val="CommentReference"/>
        </w:rPr>
        <w:annotationRef/>
      </w:r>
      <w:r>
        <w:t>Backwards I think</w:t>
      </w:r>
    </w:p>
  </w:comment>
  <w:comment w:id="946" w:author="Nick Smith" w:date="2022-12-30T15:47:00Z" w:initials="NGS">
    <w:p w14:paraId="33DEDD3F" w14:textId="5C4822BB" w:rsidR="00D857C9" w:rsidRDefault="00D857C9">
      <w:pPr>
        <w:pStyle w:val="CommentText"/>
      </w:pPr>
      <w:r>
        <w:rPr>
          <w:rStyle w:val="CommentReference"/>
        </w:rPr>
        <w:annotationRef/>
      </w:r>
      <w:proofErr w:type="gramStart"/>
      <w:r>
        <w:t>Again</w:t>
      </w:r>
      <w:proofErr w:type="gramEnd"/>
      <w:r>
        <w:t xml:space="preserve"> backwards I think</w:t>
      </w:r>
    </w:p>
  </w:comment>
  <w:comment w:id="980" w:author="Nick Smith" w:date="2022-12-30T15:51:00Z" w:initials="NGS">
    <w:p w14:paraId="703AD99C" w14:textId="2DBC291F" w:rsidR="006A428A" w:rsidRDefault="006A428A">
      <w:pPr>
        <w:pStyle w:val="CommentText"/>
      </w:pPr>
      <w:r>
        <w:rPr>
          <w:rStyle w:val="CommentReference"/>
        </w:rPr>
        <w:annotationRef/>
      </w:r>
      <w:r>
        <w:t>Yes, but cause/effect are backwards I think</w:t>
      </w:r>
    </w:p>
  </w:comment>
  <w:comment w:id="983" w:author="Nick Smith" w:date="2022-12-30T15:54:00Z" w:initials="NGS">
    <w:p w14:paraId="3829B88E" w14:textId="4207F021" w:rsidR="00440EAD" w:rsidRDefault="00440EAD">
      <w:pPr>
        <w:pStyle w:val="CommentText"/>
      </w:pPr>
      <w:r>
        <w:rPr>
          <w:rStyle w:val="CommentReference"/>
        </w:rPr>
        <w:annotationRef/>
      </w:r>
      <w:r>
        <w:t>This is cool but I think the SEM needs adjusted to really test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A00827" w15:done="0"/>
  <w15:commentEx w15:paraId="117E9997" w15:paraIdParent="1BA00827" w15:done="0"/>
  <w15:commentEx w15:paraId="4AD06CFC" w15:done="0"/>
  <w15:commentEx w15:paraId="01C17201" w15:paraIdParent="4AD06CFC" w15:done="0"/>
  <w15:commentEx w15:paraId="7FA9B2EA" w15:done="1"/>
  <w15:commentEx w15:paraId="1C14FA70" w15:paraIdParent="7FA9B2EA" w15:done="1"/>
  <w15:commentEx w15:paraId="7234AB04" w15:paraIdParent="7FA9B2EA" w15:done="1"/>
  <w15:commentEx w15:paraId="2C1AB98C" w15:done="0"/>
  <w15:commentEx w15:paraId="5B66515C" w15:done="1"/>
  <w15:commentEx w15:paraId="5134DEEC" w15:paraIdParent="5B66515C" w15:done="1"/>
  <w15:commentEx w15:paraId="055E33C9" w15:paraIdParent="5B66515C" w15:done="1"/>
  <w15:commentEx w15:paraId="1DD90EA6" w15:done="0"/>
  <w15:commentEx w15:paraId="679C145F" w15:paraIdParent="1DD90EA6" w15:done="0"/>
  <w15:commentEx w15:paraId="72CB82F0" w15:done="0"/>
  <w15:commentEx w15:paraId="662FD31E" w15:done="1"/>
  <w15:commentEx w15:paraId="08340A96" w15:paraIdParent="662FD31E" w15:done="1"/>
  <w15:commentEx w15:paraId="78033FCA" w15:done="1"/>
  <w15:commentEx w15:paraId="70737187" w15:paraIdParent="78033FCA" w15:done="1"/>
  <w15:commentEx w15:paraId="698B7B21" w15:done="1"/>
  <w15:commentEx w15:paraId="764DBE90" w15:paraIdParent="698B7B21" w15:done="1"/>
  <w15:commentEx w15:paraId="56BCF464" w15:done="1"/>
  <w15:commentEx w15:paraId="12F4E01E" w15:paraIdParent="56BCF464" w15:done="1"/>
  <w15:commentEx w15:paraId="52C2D82A" w15:done="1"/>
  <w15:commentEx w15:paraId="17EBB66D" w15:paraIdParent="52C2D82A" w15:done="1"/>
  <w15:commentEx w15:paraId="5E077798" w15:done="0"/>
  <w15:commentEx w15:paraId="358B6FE2" w15:done="1"/>
  <w15:commentEx w15:paraId="71370CB8" w15:paraIdParent="358B6FE2" w15:done="1"/>
  <w15:commentEx w15:paraId="08ACB698" w15:done="1"/>
  <w15:commentEx w15:paraId="7C0F1E21" w15:paraIdParent="08ACB698" w15:done="1"/>
  <w15:commentEx w15:paraId="27A4AE2B" w15:done="0"/>
  <w15:commentEx w15:paraId="746EF3C4" w15:done="0"/>
  <w15:commentEx w15:paraId="6055224F" w15:done="0"/>
  <w15:commentEx w15:paraId="33DEDD3F" w15:done="0"/>
  <w15:commentEx w15:paraId="703AD99C" w15:done="0"/>
  <w15:commentEx w15:paraId="3829B8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EC36E" w16cex:dateUtc="2023-01-03T21:08:00Z"/>
  <w16cex:commentExtensible w16cex:durableId="276FEFEF" w16cex:dateUtc="2023-01-12T15:49:00Z"/>
  <w16cex:commentExtensible w16cex:durableId="274AAEA3" w16cex:dateUtc="2022-12-19T15:34:00Z"/>
  <w16cex:commentExtensible w16cex:durableId="27696B47" w16cex:dateUtc="2023-01-11T23:07:00Z"/>
  <w16cex:commentExtensible w16cex:durableId="276A67C6" w16cex:dateUtc="2023-01-12T17:04:00Z"/>
  <w16cex:commentExtensible w16cex:durableId="26F2B68B" w16cex:dateUtc="2022-10-13T21:08:00Z"/>
  <w16cex:commentExtensible w16cex:durableId="275FEA1D" w16cex:dateUtc="2023-01-04T18:05:00Z"/>
  <w16cex:commentExtensible w16cex:durableId="276038CE" w16cex:dateUtc="2023-01-04T23:41:00Z"/>
  <w16cex:commentExtensible w16cex:durableId="276FB936" w16cex:dateUtc="2023-01-16T17:53:00Z"/>
  <w16cex:commentExtensible w16cex:durableId="275FECC5" w16cex:dateUtc="2023-01-04T18:17:00Z"/>
  <w16cex:commentExtensible w16cex:durableId="275ED85E" w16cex:dateUtc="2023-01-03T22:37:00Z"/>
  <w16cex:commentExtensible w16cex:durableId="27601975" w16cex:dateUtc="2023-01-04T21:27:00Z"/>
  <w16cex:commentExtensible w16cex:durableId="276A9E67" w16cex:dateUtc="2023-01-12T20:57:00Z"/>
  <w16cex:commentExtensible w16cex:durableId="276AAB66" w16cex:dateUtc="2023-01-12T21:53:00Z"/>
  <w16cex:commentExtensible w16cex:durableId="276FD030" w16cex:dateUtc="2023-01-12T21:52:00Z"/>
  <w16cex:commentExtensible w16cex:durableId="27502FAD" w16cex:dateUtc="2022-12-23T19:46:00Z"/>
  <w16cex:commentExtensible w16cex:durableId="276FD46E" w16cex:dateUtc="2023-01-16T19:49:00Z"/>
  <w16cex:commentExtensible w16cex:durableId="277002DC" w16cex:dateUtc="2023-01-16T2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A00827" w16cid:durableId="275966C3"/>
  <w16cid:commentId w16cid:paraId="117E9997" w16cid:durableId="275EC36E"/>
  <w16cid:commentId w16cid:paraId="4AD06CFC" w16cid:durableId="276FEFF0"/>
  <w16cid:commentId w16cid:paraId="01C17201" w16cid:durableId="276FEFEF"/>
  <w16cid:commentId w16cid:paraId="7FA9B2EA" w16cid:durableId="274AAEA3"/>
  <w16cid:commentId w16cid:paraId="1C14FA70" w16cid:durableId="275983EE"/>
  <w16cid:commentId w16cid:paraId="7234AB04" w16cid:durableId="27696B47"/>
  <w16cid:commentId w16cid:paraId="2C1AB98C" w16cid:durableId="276A67C6"/>
  <w16cid:commentId w16cid:paraId="5B66515C" w16cid:durableId="26F2B68B"/>
  <w16cid:commentId w16cid:paraId="5134DEEC" w16cid:durableId="275977BB"/>
  <w16cid:commentId w16cid:paraId="055E33C9" w16cid:durableId="275FEA1D"/>
  <w16cid:commentId w16cid:paraId="1DD90EA6" w16cid:durableId="276038CE"/>
  <w16cid:commentId w16cid:paraId="679C145F" w16cid:durableId="276FB936"/>
  <w16cid:commentId w16cid:paraId="72CB82F0" w16cid:durableId="275FECC5"/>
  <w16cid:commentId w16cid:paraId="662FD31E" w16cid:durableId="27597DFD"/>
  <w16cid:commentId w16cid:paraId="08340A96" w16cid:durableId="275ED85E"/>
  <w16cid:commentId w16cid:paraId="78033FCA" w16cid:durableId="27597ECA"/>
  <w16cid:commentId w16cid:paraId="70737187" w16cid:durableId="27601975"/>
  <w16cid:commentId w16cid:paraId="698B7B21" w16cid:durableId="27597F0C"/>
  <w16cid:commentId w16cid:paraId="764DBE90" w16cid:durableId="276A9E67"/>
  <w16cid:commentId w16cid:paraId="56BCF464" w16cid:durableId="27597FAE"/>
  <w16cid:commentId w16cid:paraId="12F4E01E" w16cid:durableId="276AAB66"/>
  <w16cid:commentId w16cid:paraId="52C2D82A" w16cid:durableId="276FD031"/>
  <w16cid:commentId w16cid:paraId="17EBB66D" w16cid:durableId="276FD030"/>
  <w16cid:commentId w16cid:paraId="5E077798" w16cid:durableId="27502FAD"/>
  <w16cid:commentId w16cid:paraId="358B6FE2" w16cid:durableId="2759819C"/>
  <w16cid:commentId w16cid:paraId="71370CB8" w16cid:durableId="276FD46E"/>
  <w16cid:commentId w16cid:paraId="08ACB698" w16cid:durableId="27598472"/>
  <w16cid:commentId w16cid:paraId="7C0F1E21" w16cid:durableId="277002DC"/>
  <w16cid:commentId w16cid:paraId="27A4AE2B" w16cid:durableId="275985A4"/>
  <w16cid:commentId w16cid:paraId="746EF3C4" w16cid:durableId="275985DD"/>
  <w16cid:commentId w16cid:paraId="6055224F" w16cid:durableId="2759860F"/>
  <w16cid:commentId w16cid:paraId="33DEDD3F" w16cid:durableId="27598680"/>
  <w16cid:commentId w16cid:paraId="703AD99C" w16cid:durableId="2759879E"/>
  <w16cid:commentId w16cid:paraId="3829B88E" w16cid:durableId="275988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BEF13F" w14:textId="77777777" w:rsidR="00B6207E" w:rsidRDefault="00B6207E" w:rsidP="00C14547">
      <w:r>
        <w:separator/>
      </w:r>
    </w:p>
  </w:endnote>
  <w:endnote w:type="continuationSeparator" w:id="0">
    <w:p w14:paraId="3BF60228" w14:textId="77777777" w:rsidR="00B6207E" w:rsidRDefault="00B6207E"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F37F5" w:rsidRDefault="00DF37F5"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F37F5" w:rsidRDefault="00DF37F5"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F37F5" w:rsidRDefault="00DF37F5"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F37F5" w:rsidRDefault="00DF37F5"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809D01" w14:textId="77777777" w:rsidR="00B6207E" w:rsidRDefault="00B6207E" w:rsidP="00C14547">
      <w:r>
        <w:separator/>
      </w:r>
    </w:p>
  </w:footnote>
  <w:footnote w:type="continuationSeparator" w:id="0">
    <w:p w14:paraId="2792C584" w14:textId="77777777" w:rsidR="00B6207E" w:rsidRDefault="00B6207E"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432356915">
    <w:abstractNumId w:val="8"/>
  </w:num>
  <w:num w:numId="2" w16cid:durableId="1397894364">
    <w:abstractNumId w:val="7"/>
  </w:num>
  <w:num w:numId="3" w16cid:durableId="296227372">
    <w:abstractNumId w:val="3"/>
  </w:num>
  <w:num w:numId="4" w16cid:durableId="797921252">
    <w:abstractNumId w:val="2"/>
  </w:num>
  <w:num w:numId="5" w16cid:durableId="1013191774">
    <w:abstractNumId w:val="4"/>
  </w:num>
  <w:num w:numId="6" w16cid:durableId="1449660215">
    <w:abstractNumId w:val="5"/>
  </w:num>
  <w:num w:numId="7" w16cid:durableId="93132830">
    <w:abstractNumId w:val="0"/>
  </w:num>
  <w:num w:numId="8" w16cid:durableId="1545680555">
    <w:abstractNumId w:val="6"/>
  </w:num>
  <w:num w:numId="9" w16cid:durableId="99761138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9"/>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202C"/>
    <w:rsid w:val="00012D96"/>
    <w:rsid w:val="000146F1"/>
    <w:rsid w:val="00014A68"/>
    <w:rsid w:val="00016E39"/>
    <w:rsid w:val="00025FB0"/>
    <w:rsid w:val="00032518"/>
    <w:rsid w:val="00032B7F"/>
    <w:rsid w:val="00041324"/>
    <w:rsid w:val="0004230F"/>
    <w:rsid w:val="00042B1E"/>
    <w:rsid w:val="00042F4A"/>
    <w:rsid w:val="000438F0"/>
    <w:rsid w:val="00043993"/>
    <w:rsid w:val="00045962"/>
    <w:rsid w:val="00047003"/>
    <w:rsid w:val="000512E1"/>
    <w:rsid w:val="0005340B"/>
    <w:rsid w:val="00056191"/>
    <w:rsid w:val="0006002B"/>
    <w:rsid w:val="000615D8"/>
    <w:rsid w:val="000623EC"/>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14E3"/>
    <w:rsid w:val="000A276C"/>
    <w:rsid w:val="000A44CF"/>
    <w:rsid w:val="000A45DB"/>
    <w:rsid w:val="000A5ABE"/>
    <w:rsid w:val="000B0353"/>
    <w:rsid w:val="000B19A7"/>
    <w:rsid w:val="000B2E6E"/>
    <w:rsid w:val="000B3D4B"/>
    <w:rsid w:val="000B4C6C"/>
    <w:rsid w:val="000C1CCA"/>
    <w:rsid w:val="000C287B"/>
    <w:rsid w:val="000C4BE1"/>
    <w:rsid w:val="000C5143"/>
    <w:rsid w:val="000C52C7"/>
    <w:rsid w:val="000C63A9"/>
    <w:rsid w:val="000D0151"/>
    <w:rsid w:val="000D3018"/>
    <w:rsid w:val="000D405E"/>
    <w:rsid w:val="000D485F"/>
    <w:rsid w:val="000D5E15"/>
    <w:rsid w:val="000D63C0"/>
    <w:rsid w:val="000D64F7"/>
    <w:rsid w:val="000D6514"/>
    <w:rsid w:val="000D6797"/>
    <w:rsid w:val="000E02B9"/>
    <w:rsid w:val="000E116E"/>
    <w:rsid w:val="000E497C"/>
    <w:rsid w:val="000E5BEF"/>
    <w:rsid w:val="000E6D81"/>
    <w:rsid w:val="000E765A"/>
    <w:rsid w:val="000F1589"/>
    <w:rsid w:val="000F4E0D"/>
    <w:rsid w:val="000F6AA1"/>
    <w:rsid w:val="000F6B11"/>
    <w:rsid w:val="000F712E"/>
    <w:rsid w:val="000F73AB"/>
    <w:rsid w:val="0010638E"/>
    <w:rsid w:val="00106C1F"/>
    <w:rsid w:val="001102C6"/>
    <w:rsid w:val="001135C2"/>
    <w:rsid w:val="001145EF"/>
    <w:rsid w:val="001164C9"/>
    <w:rsid w:val="001178A7"/>
    <w:rsid w:val="001202AF"/>
    <w:rsid w:val="00121B00"/>
    <w:rsid w:val="00121E42"/>
    <w:rsid w:val="00122217"/>
    <w:rsid w:val="00132FD2"/>
    <w:rsid w:val="00136249"/>
    <w:rsid w:val="00136EA4"/>
    <w:rsid w:val="0014133A"/>
    <w:rsid w:val="00142813"/>
    <w:rsid w:val="00144F70"/>
    <w:rsid w:val="00150719"/>
    <w:rsid w:val="001515E5"/>
    <w:rsid w:val="00153760"/>
    <w:rsid w:val="00154B4C"/>
    <w:rsid w:val="00155249"/>
    <w:rsid w:val="00156FCE"/>
    <w:rsid w:val="00157D66"/>
    <w:rsid w:val="00160CD3"/>
    <w:rsid w:val="00164BD9"/>
    <w:rsid w:val="00171C56"/>
    <w:rsid w:val="001722A3"/>
    <w:rsid w:val="00173014"/>
    <w:rsid w:val="00173EC5"/>
    <w:rsid w:val="0017417D"/>
    <w:rsid w:val="00185D3B"/>
    <w:rsid w:val="00191624"/>
    <w:rsid w:val="00195BF9"/>
    <w:rsid w:val="001979FE"/>
    <w:rsid w:val="001A0E1E"/>
    <w:rsid w:val="001A3F78"/>
    <w:rsid w:val="001B06F2"/>
    <w:rsid w:val="001B2141"/>
    <w:rsid w:val="001B40BD"/>
    <w:rsid w:val="001B56C3"/>
    <w:rsid w:val="001B7059"/>
    <w:rsid w:val="001B7C94"/>
    <w:rsid w:val="001C0149"/>
    <w:rsid w:val="001C03A8"/>
    <w:rsid w:val="001C1192"/>
    <w:rsid w:val="001C1D53"/>
    <w:rsid w:val="001C4D52"/>
    <w:rsid w:val="001C5251"/>
    <w:rsid w:val="001C69B5"/>
    <w:rsid w:val="001D0FD1"/>
    <w:rsid w:val="001D1E96"/>
    <w:rsid w:val="001D434E"/>
    <w:rsid w:val="001D5368"/>
    <w:rsid w:val="001D5AAA"/>
    <w:rsid w:val="001D5FA4"/>
    <w:rsid w:val="001D60A5"/>
    <w:rsid w:val="001E0CCD"/>
    <w:rsid w:val="001E2242"/>
    <w:rsid w:val="001E2935"/>
    <w:rsid w:val="001E3E42"/>
    <w:rsid w:val="001E6E5B"/>
    <w:rsid w:val="001E711F"/>
    <w:rsid w:val="001F02BA"/>
    <w:rsid w:val="001F117F"/>
    <w:rsid w:val="001F39CF"/>
    <w:rsid w:val="001F3D26"/>
    <w:rsid w:val="001F3E79"/>
    <w:rsid w:val="00202323"/>
    <w:rsid w:val="002052B6"/>
    <w:rsid w:val="00207B31"/>
    <w:rsid w:val="00214E3F"/>
    <w:rsid w:val="0021583E"/>
    <w:rsid w:val="002165FD"/>
    <w:rsid w:val="002174C6"/>
    <w:rsid w:val="002211AE"/>
    <w:rsid w:val="002218B1"/>
    <w:rsid w:val="00224791"/>
    <w:rsid w:val="00227766"/>
    <w:rsid w:val="002314DB"/>
    <w:rsid w:val="0023163A"/>
    <w:rsid w:val="00233877"/>
    <w:rsid w:val="00235A59"/>
    <w:rsid w:val="00236A96"/>
    <w:rsid w:val="00237201"/>
    <w:rsid w:val="002376EC"/>
    <w:rsid w:val="002418D0"/>
    <w:rsid w:val="002436A2"/>
    <w:rsid w:val="002436ED"/>
    <w:rsid w:val="002455EA"/>
    <w:rsid w:val="00247A83"/>
    <w:rsid w:val="0025039E"/>
    <w:rsid w:val="00253023"/>
    <w:rsid w:val="00256B4E"/>
    <w:rsid w:val="002578A7"/>
    <w:rsid w:val="00263427"/>
    <w:rsid w:val="00266AAF"/>
    <w:rsid w:val="002728F7"/>
    <w:rsid w:val="00273370"/>
    <w:rsid w:val="00273D41"/>
    <w:rsid w:val="0027422C"/>
    <w:rsid w:val="002808EB"/>
    <w:rsid w:val="00280E58"/>
    <w:rsid w:val="0028171B"/>
    <w:rsid w:val="002822D0"/>
    <w:rsid w:val="0028276E"/>
    <w:rsid w:val="00282C11"/>
    <w:rsid w:val="00285FF4"/>
    <w:rsid w:val="00287227"/>
    <w:rsid w:val="00287474"/>
    <w:rsid w:val="002901D0"/>
    <w:rsid w:val="00291404"/>
    <w:rsid w:val="00292819"/>
    <w:rsid w:val="00294523"/>
    <w:rsid w:val="002948A3"/>
    <w:rsid w:val="002948B1"/>
    <w:rsid w:val="00295134"/>
    <w:rsid w:val="002A0EA7"/>
    <w:rsid w:val="002A31C1"/>
    <w:rsid w:val="002B1F2B"/>
    <w:rsid w:val="002B26AB"/>
    <w:rsid w:val="002B29D1"/>
    <w:rsid w:val="002B3607"/>
    <w:rsid w:val="002B48F9"/>
    <w:rsid w:val="002C360E"/>
    <w:rsid w:val="002D12B6"/>
    <w:rsid w:val="002D386D"/>
    <w:rsid w:val="002D437C"/>
    <w:rsid w:val="002D4590"/>
    <w:rsid w:val="002D5264"/>
    <w:rsid w:val="002D5FD0"/>
    <w:rsid w:val="002D7638"/>
    <w:rsid w:val="002E0EA9"/>
    <w:rsid w:val="002E1B28"/>
    <w:rsid w:val="002E6639"/>
    <w:rsid w:val="002F0144"/>
    <w:rsid w:val="002F045F"/>
    <w:rsid w:val="002F17FB"/>
    <w:rsid w:val="002F39A9"/>
    <w:rsid w:val="002F4B2F"/>
    <w:rsid w:val="002F6D3B"/>
    <w:rsid w:val="002F6DCC"/>
    <w:rsid w:val="002F7BF0"/>
    <w:rsid w:val="00301382"/>
    <w:rsid w:val="0030547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43AE"/>
    <w:rsid w:val="00335AE8"/>
    <w:rsid w:val="003365BA"/>
    <w:rsid w:val="00336F13"/>
    <w:rsid w:val="00337781"/>
    <w:rsid w:val="003419F6"/>
    <w:rsid w:val="00341AA7"/>
    <w:rsid w:val="00341F1C"/>
    <w:rsid w:val="003438D7"/>
    <w:rsid w:val="00343D30"/>
    <w:rsid w:val="00344E21"/>
    <w:rsid w:val="0034752D"/>
    <w:rsid w:val="00352236"/>
    <w:rsid w:val="003603EC"/>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5D21"/>
    <w:rsid w:val="003A0A8E"/>
    <w:rsid w:val="003B04F8"/>
    <w:rsid w:val="003B13BA"/>
    <w:rsid w:val="003B2720"/>
    <w:rsid w:val="003C0438"/>
    <w:rsid w:val="003C57E0"/>
    <w:rsid w:val="003C6746"/>
    <w:rsid w:val="003C775F"/>
    <w:rsid w:val="003C7D13"/>
    <w:rsid w:val="003D1E21"/>
    <w:rsid w:val="003D362D"/>
    <w:rsid w:val="003D3665"/>
    <w:rsid w:val="003D4D18"/>
    <w:rsid w:val="003E3009"/>
    <w:rsid w:val="003E305E"/>
    <w:rsid w:val="003E3C1F"/>
    <w:rsid w:val="003F18D0"/>
    <w:rsid w:val="003F607E"/>
    <w:rsid w:val="003F6CAE"/>
    <w:rsid w:val="004025A1"/>
    <w:rsid w:val="00402C58"/>
    <w:rsid w:val="004070A8"/>
    <w:rsid w:val="0041400A"/>
    <w:rsid w:val="004148B6"/>
    <w:rsid w:val="004150F4"/>
    <w:rsid w:val="004159BB"/>
    <w:rsid w:val="004210A0"/>
    <w:rsid w:val="00421772"/>
    <w:rsid w:val="004219F5"/>
    <w:rsid w:val="00426217"/>
    <w:rsid w:val="00427F68"/>
    <w:rsid w:val="00430933"/>
    <w:rsid w:val="0043441A"/>
    <w:rsid w:val="004351E1"/>
    <w:rsid w:val="00440EAD"/>
    <w:rsid w:val="00442029"/>
    <w:rsid w:val="00446B04"/>
    <w:rsid w:val="00452CE9"/>
    <w:rsid w:val="00454E0A"/>
    <w:rsid w:val="004555D7"/>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90E26"/>
    <w:rsid w:val="00490F97"/>
    <w:rsid w:val="004936F2"/>
    <w:rsid w:val="00495511"/>
    <w:rsid w:val="00496DB5"/>
    <w:rsid w:val="004976BA"/>
    <w:rsid w:val="00497794"/>
    <w:rsid w:val="004B1D63"/>
    <w:rsid w:val="004B296F"/>
    <w:rsid w:val="004B3F25"/>
    <w:rsid w:val="004B446C"/>
    <w:rsid w:val="004B4F66"/>
    <w:rsid w:val="004B5EDB"/>
    <w:rsid w:val="004B6243"/>
    <w:rsid w:val="004C0D74"/>
    <w:rsid w:val="004C3A59"/>
    <w:rsid w:val="004D22B5"/>
    <w:rsid w:val="004D2E36"/>
    <w:rsid w:val="004D4B72"/>
    <w:rsid w:val="004D5629"/>
    <w:rsid w:val="004D611D"/>
    <w:rsid w:val="004D73B8"/>
    <w:rsid w:val="004E1E9E"/>
    <w:rsid w:val="004E3BFA"/>
    <w:rsid w:val="004E5019"/>
    <w:rsid w:val="004F2F3C"/>
    <w:rsid w:val="004F7EE5"/>
    <w:rsid w:val="00500C38"/>
    <w:rsid w:val="005022EC"/>
    <w:rsid w:val="00503518"/>
    <w:rsid w:val="00503F5A"/>
    <w:rsid w:val="00504D35"/>
    <w:rsid w:val="00511023"/>
    <w:rsid w:val="005124E1"/>
    <w:rsid w:val="00514717"/>
    <w:rsid w:val="00514764"/>
    <w:rsid w:val="0051781E"/>
    <w:rsid w:val="00517A67"/>
    <w:rsid w:val="0053099B"/>
    <w:rsid w:val="00530A73"/>
    <w:rsid w:val="00531BAB"/>
    <w:rsid w:val="00532AE4"/>
    <w:rsid w:val="00535DB9"/>
    <w:rsid w:val="00536868"/>
    <w:rsid w:val="00537035"/>
    <w:rsid w:val="00540553"/>
    <w:rsid w:val="00541926"/>
    <w:rsid w:val="0054373E"/>
    <w:rsid w:val="00546067"/>
    <w:rsid w:val="005463D3"/>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80D4E"/>
    <w:rsid w:val="005834D6"/>
    <w:rsid w:val="0058449E"/>
    <w:rsid w:val="00586560"/>
    <w:rsid w:val="005908C1"/>
    <w:rsid w:val="00591203"/>
    <w:rsid w:val="00597B18"/>
    <w:rsid w:val="005A0E7B"/>
    <w:rsid w:val="005A2C5C"/>
    <w:rsid w:val="005A3AD9"/>
    <w:rsid w:val="005A4CC1"/>
    <w:rsid w:val="005A5FCA"/>
    <w:rsid w:val="005B0651"/>
    <w:rsid w:val="005B263A"/>
    <w:rsid w:val="005B451C"/>
    <w:rsid w:val="005B6568"/>
    <w:rsid w:val="005C0CE5"/>
    <w:rsid w:val="005C0F3C"/>
    <w:rsid w:val="005C2B9D"/>
    <w:rsid w:val="005C2D3A"/>
    <w:rsid w:val="005C3DC5"/>
    <w:rsid w:val="005C46D0"/>
    <w:rsid w:val="005C658E"/>
    <w:rsid w:val="005C6F05"/>
    <w:rsid w:val="005D18D0"/>
    <w:rsid w:val="005D305B"/>
    <w:rsid w:val="005D3345"/>
    <w:rsid w:val="005D48AE"/>
    <w:rsid w:val="005D4E7F"/>
    <w:rsid w:val="005E1430"/>
    <w:rsid w:val="005E1917"/>
    <w:rsid w:val="005E4B91"/>
    <w:rsid w:val="005E59CF"/>
    <w:rsid w:val="005E5CA6"/>
    <w:rsid w:val="005E629D"/>
    <w:rsid w:val="005E6A0B"/>
    <w:rsid w:val="005F1C6D"/>
    <w:rsid w:val="005F27CA"/>
    <w:rsid w:val="005F36CF"/>
    <w:rsid w:val="005F62E7"/>
    <w:rsid w:val="005F66A4"/>
    <w:rsid w:val="006000D8"/>
    <w:rsid w:val="0060037D"/>
    <w:rsid w:val="006026ED"/>
    <w:rsid w:val="006028A3"/>
    <w:rsid w:val="006039C0"/>
    <w:rsid w:val="00605B64"/>
    <w:rsid w:val="006074BA"/>
    <w:rsid w:val="00610A42"/>
    <w:rsid w:val="00610FE6"/>
    <w:rsid w:val="00611AFC"/>
    <w:rsid w:val="006123DE"/>
    <w:rsid w:val="00612D3F"/>
    <w:rsid w:val="0061524E"/>
    <w:rsid w:val="00615472"/>
    <w:rsid w:val="006165B0"/>
    <w:rsid w:val="006200EE"/>
    <w:rsid w:val="00621C5D"/>
    <w:rsid w:val="00621EDD"/>
    <w:rsid w:val="00624850"/>
    <w:rsid w:val="006266DB"/>
    <w:rsid w:val="00627559"/>
    <w:rsid w:val="006318C3"/>
    <w:rsid w:val="00632624"/>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1F48"/>
    <w:rsid w:val="00672B36"/>
    <w:rsid w:val="006738DC"/>
    <w:rsid w:val="00674254"/>
    <w:rsid w:val="00675050"/>
    <w:rsid w:val="00676F12"/>
    <w:rsid w:val="006831D4"/>
    <w:rsid w:val="006849C8"/>
    <w:rsid w:val="00691B71"/>
    <w:rsid w:val="00692389"/>
    <w:rsid w:val="00692C8E"/>
    <w:rsid w:val="00693E83"/>
    <w:rsid w:val="006946C7"/>
    <w:rsid w:val="006957FE"/>
    <w:rsid w:val="00695D61"/>
    <w:rsid w:val="00696357"/>
    <w:rsid w:val="006A1B27"/>
    <w:rsid w:val="006A1E4A"/>
    <w:rsid w:val="006A415C"/>
    <w:rsid w:val="006A428A"/>
    <w:rsid w:val="006A5604"/>
    <w:rsid w:val="006A7B9F"/>
    <w:rsid w:val="006B1403"/>
    <w:rsid w:val="006B23D0"/>
    <w:rsid w:val="006B2928"/>
    <w:rsid w:val="006B3C03"/>
    <w:rsid w:val="006B48A0"/>
    <w:rsid w:val="006C0371"/>
    <w:rsid w:val="006C3D89"/>
    <w:rsid w:val="006C471D"/>
    <w:rsid w:val="006C6457"/>
    <w:rsid w:val="006D10DC"/>
    <w:rsid w:val="006D26A6"/>
    <w:rsid w:val="006D3D52"/>
    <w:rsid w:val="006D7311"/>
    <w:rsid w:val="006D7654"/>
    <w:rsid w:val="006F2FA3"/>
    <w:rsid w:val="006F317D"/>
    <w:rsid w:val="006F35E8"/>
    <w:rsid w:val="006F3A0F"/>
    <w:rsid w:val="006F6784"/>
    <w:rsid w:val="006F74B4"/>
    <w:rsid w:val="006F7E47"/>
    <w:rsid w:val="00700F3C"/>
    <w:rsid w:val="0070140E"/>
    <w:rsid w:val="0070451C"/>
    <w:rsid w:val="0070666B"/>
    <w:rsid w:val="00706B94"/>
    <w:rsid w:val="00707030"/>
    <w:rsid w:val="0071012C"/>
    <w:rsid w:val="0071254E"/>
    <w:rsid w:val="007160DA"/>
    <w:rsid w:val="0071657E"/>
    <w:rsid w:val="00722EFC"/>
    <w:rsid w:val="00723786"/>
    <w:rsid w:val="00723922"/>
    <w:rsid w:val="007251E5"/>
    <w:rsid w:val="00727558"/>
    <w:rsid w:val="007331E6"/>
    <w:rsid w:val="007335E5"/>
    <w:rsid w:val="00734003"/>
    <w:rsid w:val="007367B4"/>
    <w:rsid w:val="00741A00"/>
    <w:rsid w:val="00750119"/>
    <w:rsid w:val="00750138"/>
    <w:rsid w:val="00753613"/>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93742"/>
    <w:rsid w:val="007940A6"/>
    <w:rsid w:val="007A13CD"/>
    <w:rsid w:val="007A537E"/>
    <w:rsid w:val="007A6DC4"/>
    <w:rsid w:val="007B0F36"/>
    <w:rsid w:val="007B42F3"/>
    <w:rsid w:val="007B5D91"/>
    <w:rsid w:val="007B5E13"/>
    <w:rsid w:val="007B6EDA"/>
    <w:rsid w:val="007C062A"/>
    <w:rsid w:val="007C1193"/>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1ECF"/>
    <w:rsid w:val="008035D2"/>
    <w:rsid w:val="008042A0"/>
    <w:rsid w:val="008047CA"/>
    <w:rsid w:val="0080729C"/>
    <w:rsid w:val="00812083"/>
    <w:rsid w:val="008133C1"/>
    <w:rsid w:val="0081374B"/>
    <w:rsid w:val="00820FA9"/>
    <w:rsid w:val="0082190A"/>
    <w:rsid w:val="008240F5"/>
    <w:rsid w:val="00825292"/>
    <w:rsid w:val="00825CED"/>
    <w:rsid w:val="00826AF7"/>
    <w:rsid w:val="00826DA5"/>
    <w:rsid w:val="00832F78"/>
    <w:rsid w:val="00836996"/>
    <w:rsid w:val="00836AA0"/>
    <w:rsid w:val="0084086E"/>
    <w:rsid w:val="008416A6"/>
    <w:rsid w:val="008469EA"/>
    <w:rsid w:val="008475BD"/>
    <w:rsid w:val="00851585"/>
    <w:rsid w:val="008559B5"/>
    <w:rsid w:val="00860C08"/>
    <w:rsid w:val="008618D2"/>
    <w:rsid w:val="00866EC5"/>
    <w:rsid w:val="0087327E"/>
    <w:rsid w:val="00875F59"/>
    <w:rsid w:val="00880E65"/>
    <w:rsid w:val="00881359"/>
    <w:rsid w:val="008817BC"/>
    <w:rsid w:val="008829B8"/>
    <w:rsid w:val="00883496"/>
    <w:rsid w:val="00884BB2"/>
    <w:rsid w:val="008864CC"/>
    <w:rsid w:val="00887B6A"/>
    <w:rsid w:val="00887E50"/>
    <w:rsid w:val="008918A9"/>
    <w:rsid w:val="00891F43"/>
    <w:rsid w:val="0089277C"/>
    <w:rsid w:val="0089317C"/>
    <w:rsid w:val="008A0A40"/>
    <w:rsid w:val="008A1A6F"/>
    <w:rsid w:val="008A1B10"/>
    <w:rsid w:val="008A1C36"/>
    <w:rsid w:val="008A2523"/>
    <w:rsid w:val="008A371F"/>
    <w:rsid w:val="008A5525"/>
    <w:rsid w:val="008A6A49"/>
    <w:rsid w:val="008A74ED"/>
    <w:rsid w:val="008B3028"/>
    <w:rsid w:val="008B3519"/>
    <w:rsid w:val="008B4902"/>
    <w:rsid w:val="008B54EE"/>
    <w:rsid w:val="008B7E7F"/>
    <w:rsid w:val="008C5E94"/>
    <w:rsid w:val="008C622B"/>
    <w:rsid w:val="008C6FDC"/>
    <w:rsid w:val="008C72FA"/>
    <w:rsid w:val="008C7E23"/>
    <w:rsid w:val="008D1F15"/>
    <w:rsid w:val="008D376B"/>
    <w:rsid w:val="008D3E0E"/>
    <w:rsid w:val="008D3E2B"/>
    <w:rsid w:val="008D3F48"/>
    <w:rsid w:val="008D69F0"/>
    <w:rsid w:val="008E025F"/>
    <w:rsid w:val="008E0F83"/>
    <w:rsid w:val="008E428D"/>
    <w:rsid w:val="008E6DE6"/>
    <w:rsid w:val="008F07A5"/>
    <w:rsid w:val="008F2795"/>
    <w:rsid w:val="008F4F22"/>
    <w:rsid w:val="00910E99"/>
    <w:rsid w:val="00911E65"/>
    <w:rsid w:val="00912BB7"/>
    <w:rsid w:val="00913542"/>
    <w:rsid w:val="00913F4A"/>
    <w:rsid w:val="009157F8"/>
    <w:rsid w:val="00915A6E"/>
    <w:rsid w:val="00916659"/>
    <w:rsid w:val="00927179"/>
    <w:rsid w:val="00927477"/>
    <w:rsid w:val="00930B42"/>
    <w:rsid w:val="009316B8"/>
    <w:rsid w:val="00935CD6"/>
    <w:rsid w:val="0093792E"/>
    <w:rsid w:val="00937D97"/>
    <w:rsid w:val="00937E02"/>
    <w:rsid w:val="009411C0"/>
    <w:rsid w:val="0094671E"/>
    <w:rsid w:val="0095217B"/>
    <w:rsid w:val="00952A58"/>
    <w:rsid w:val="009560C0"/>
    <w:rsid w:val="00964285"/>
    <w:rsid w:val="00965142"/>
    <w:rsid w:val="009664B2"/>
    <w:rsid w:val="00967C8A"/>
    <w:rsid w:val="00971E03"/>
    <w:rsid w:val="00976ED2"/>
    <w:rsid w:val="00984782"/>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BAC"/>
    <w:rsid w:val="009B6916"/>
    <w:rsid w:val="009B7651"/>
    <w:rsid w:val="009C0C20"/>
    <w:rsid w:val="009C2552"/>
    <w:rsid w:val="009C3546"/>
    <w:rsid w:val="009C360D"/>
    <w:rsid w:val="009C4309"/>
    <w:rsid w:val="009C50E2"/>
    <w:rsid w:val="009C531E"/>
    <w:rsid w:val="009C5D08"/>
    <w:rsid w:val="009D1C21"/>
    <w:rsid w:val="009D4499"/>
    <w:rsid w:val="009E1A7B"/>
    <w:rsid w:val="009E2D9C"/>
    <w:rsid w:val="009E4EBF"/>
    <w:rsid w:val="009F0160"/>
    <w:rsid w:val="009F0B72"/>
    <w:rsid w:val="009F25F2"/>
    <w:rsid w:val="009F5A9C"/>
    <w:rsid w:val="009F628C"/>
    <w:rsid w:val="009F7B8B"/>
    <w:rsid w:val="00A009A4"/>
    <w:rsid w:val="00A00EF5"/>
    <w:rsid w:val="00A011C4"/>
    <w:rsid w:val="00A04FA1"/>
    <w:rsid w:val="00A05D01"/>
    <w:rsid w:val="00A06DE4"/>
    <w:rsid w:val="00A11EA1"/>
    <w:rsid w:val="00A16927"/>
    <w:rsid w:val="00A174A5"/>
    <w:rsid w:val="00A20513"/>
    <w:rsid w:val="00A217C4"/>
    <w:rsid w:val="00A2298C"/>
    <w:rsid w:val="00A233BA"/>
    <w:rsid w:val="00A24BD7"/>
    <w:rsid w:val="00A25850"/>
    <w:rsid w:val="00A26963"/>
    <w:rsid w:val="00A32004"/>
    <w:rsid w:val="00A34141"/>
    <w:rsid w:val="00A36166"/>
    <w:rsid w:val="00A42CA7"/>
    <w:rsid w:val="00A43D9D"/>
    <w:rsid w:val="00A459B2"/>
    <w:rsid w:val="00A46B75"/>
    <w:rsid w:val="00A473D4"/>
    <w:rsid w:val="00A47477"/>
    <w:rsid w:val="00A52129"/>
    <w:rsid w:val="00A52757"/>
    <w:rsid w:val="00A5327B"/>
    <w:rsid w:val="00A56981"/>
    <w:rsid w:val="00A60B41"/>
    <w:rsid w:val="00A60FCB"/>
    <w:rsid w:val="00A631F4"/>
    <w:rsid w:val="00A646BA"/>
    <w:rsid w:val="00A64E3D"/>
    <w:rsid w:val="00A65DA1"/>
    <w:rsid w:val="00A65E34"/>
    <w:rsid w:val="00A67BFE"/>
    <w:rsid w:val="00A70150"/>
    <w:rsid w:val="00A703BA"/>
    <w:rsid w:val="00A70EE7"/>
    <w:rsid w:val="00A751EB"/>
    <w:rsid w:val="00A75619"/>
    <w:rsid w:val="00A763ED"/>
    <w:rsid w:val="00A76DA1"/>
    <w:rsid w:val="00A8049D"/>
    <w:rsid w:val="00A80AA1"/>
    <w:rsid w:val="00A80E8A"/>
    <w:rsid w:val="00A833A5"/>
    <w:rsid w:val="00A85CFF"/>
    <w:rsid w:val="00A91F4B"/>
    <w:rsid w:val="00A94FCB"/>
    <w:rsid w:val="00A96A0D"/>
    <w:rsid w:val="00AA005E"/>
    <w:rsid w:val="00AA3362"/>
    <w:rsid w:val="00AA379F"/>
    <w:rsid w:val="00AA3856"/>
    <w:rsid w:val="00AA3C4F"/>
    <w:rsid w:val="00AA48B8"/>
    <w:rsid w:val="00AA5067"/>
    <w:rsid w:val="00AA57F8"/>
    <w:rsid w:val="00AA5952"/>
    <w:rsid w:val="00AA5999"/>
    <w:rsid w:val="00AA7402"/>
    <w:rsid w:val="00AB59DE"/>
    <w:rsid w:val="00AC0426"/>
    <w:rsid w:val="00AC0848"/>
    <w:rsid w:val="00AC317B"/>
    <w:rsid w:val="00AC36F9"/>
    <w:rsid w:val="00AD3166"/>
    <w:rsid w:val="00AD58B4"/>
    <w:rsid w:val="00AD59AA"/>
    <w:rsid w:val="00AD5D68"/>
    <w:rsid w:val="00AE09C2"/>
    <w:rsid w:val="00AE3E8B"/>
    <w:rsid w:val="00AE5A18"/>
    <w:rsid w:val="00AE5C62"/>
    <w:rsid w:val="00AE69F5"/>
    <w:rsid w:val="00AE6ED7"/>
    <w:rsid w:val="00AE739D"/>
    <w:rsid w:val="00AF2856"/>
    <w:rsid w:val="00AF40F1"/>
    <w:rsid w:val="00B03624"/>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5E3E"/>
    <w:rsid w:val="00B37457"/>
    <w:rsid w:val="00B40834"/>
    <w:rsid w:val="00B41418"/>
    <w:rsid w:val="00B418E9"/>
    <w:rsid w:val="00B422C3"/>
    <w:rsid w:val="00B430DD"/>
    <w:rsid w:val="00B44794"/>
    <w:rsid w:val="00B44BB1"/>
    <w:rsid w:val="00B50367"/>
    <w:rsid w:val="00B53AEA"/>
    <w:rsid w:val="00B57485"/>
    <w:rsid w:val="00B6207E"/>
    <w:rsid w:val="00B626C6"/>
    <w:rsid w:val="00B62E88"/>
    <w:rsid w:val="00B639AF"/>
    <w:rsid w:val="00B75C7A"/>
    <w:rsid w:val="00B824CB"/>
    <w:rsid w:val="00B83198"/>
    <w:rsid w:val="00B84527"/>
    <w:rsid w:val="00B84EDF"/>
    <w:rsid w:val="00B85BE0"/>
    <w:rsid w:val="00B86347"/>
    <w:rsid w:val="00B869D3"/>
    <w:rsid w:val="00B86A34"/>
    <w:rsid w:val="00B91CD3"/>
    <w:rsid w:val="00B939BB"/>
    <w:rsid w:val="00B95C39"/>
    <w:rsid w:val="00BA43FC"/>
    <w:rsid w:val="00BA566E"/>
    <w:rsid w:val="00BA63A8"/>
    <w:rsid w:val="00BA6872"/>
    <w:rsid w:val="00BA7AE4"/>
    <w:rsid w:val="00BB24B8"/>
    <w:rsid w:val="00BB2870"/>
    <w:rsid w:val="00BB2E9F"/>
    <w:rsid w:val="00BB46A9"/>
    <w:rsid w:val="00BB5C3B"/>
    <w:rsid w:val="00BC0640"/>
    <w:rsid w:val="00BC0946"/>
    <w:rsid w:val="00BC17DC"/>
    <w:rsid w:val="00BC2F4E"/>
    <w:rsid w:val="00BC31A4"/>
    <w:rsid w:val="00BC323A"/>
    <w:rsid w:val="00BC4CED"/>
    <w:rsid w:val="00BC63FC"/>
    <w:rsid w:val="00BD521C"/>
    <w:rsid w:val="00BE2AD9"/>
    <w:rsid w:val="00BE2D96"/>
    <w:rsid w:val="00BE32FF"/>
    <w:rsid w:val="00BE3945"/>
    <w:rsid w:val="00BE3C65"/>
    <w:rsid w:val="00BE5472"/>
    <w:rsid w:val="00BE60E6"/>
    <w:rsid w:val="00BE75F0"/>
    <w:rsid w:val="00BF0154"/>
    <w:rsid w:val="00BF08D6"/>
    <w:rsid w:val="00BF23DF"/>
    <w:rsid w:val="00BF3D54"/>
    <w:rsid w:val="00BF3F5D"/>
    <w:rsid w:val="00BF405C"/>
    <w:rsid w:val="00BF5597"/>
    <w:rsid w:val="00BF59BE"/>
    <w:rsid w:val="00BF5AD7"/>
    <w:rsid w:val="00BF5D52"/>
    <w:rsid w:val="00BF6C3C"/>
    <w:rsid w:val="00C01752"/>
    <w:rsid w:val="00C04141"/>
    <w:rsid w:val="00C0526A"/>
    <w:rsid w:val="00C1308C"/>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53D8"/>
    <w:rsid w:val="00C86156"/>
    <w:rsid w:val="00C86368"/>
    <w:rsid w:val="00C87EB2"/>
    <w:rsid w:val="00C91BE3"/>
    <w:rsid w:val="00C93F1B"/>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46AC"/>
    <w:rsid w:val="00CB6B57"/>
    <w:rsid w:val="00CC790F"/>
    <w:rsid w:val="00CD09F5"/>
    <w:rsid w:val="00CD0D7C"/>
    <w:rsid w:val="00CD1292"/>
    <w:rsid w:val="00CD2DCB"/>
    <w:rsid w:val="00CD421F"/>
    <w:rsid w:val="00CD5B76"/>
    <w:rsid w:val="00CD7C51"/>
    <w:rsid w:val="00CE37B5"/>
    <w:rsid w:val="00CE3AAB"/>
    <w:rsid w:val="00CE5922"/>
    <w:rsid w:val="00CE6E48"/>
    <w:rsid w:val="00CF01E6"/>
    <w:rsid w:val="00CF1D5B"/>
    <w:rsid w:val="00CF2746"/>
    <w:rsid w:val="00CF2D20"/>
    <w:rsid w:val="00CF6307"/>
    <w:rsid w:val="00CF6E82"/>
    <w:rsid w:val="00CF6ECE"/>
    <w:rsid w:val="00D0016D"/>
    <w:rsid w:val="00D00D82"/>
    <w:rsid w:val="00D01933"/>
    <w:rsid w:val="00D04858"/>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3578"/>
    <w:rsid w:val="00D34B9F"/>
    <w:rsid w:val="00D35D91"/>
    <w:rsid w:val="00D363D8"/>
    <w:rsid w:val="00D457EF"/>
    <w:rsid w:val="00D506B3"/>
    <w:rsid w:val="00D50721"/>
    <w:rsid w:val="00D51127"/>
    <w:rsid w:val="00D52F0B"/>
    <w:rsid w:val="00D543F6"/>
    <w:rsid w:val="00D55485"/>
    <w:rsid w:val="00D557CF"/>
    <w:rsid w:val="00D62DFB"/>
    <w:rsid w:val="00D64A00"/>
    <w:rsid w:val="00D65C67"/>
    <w:rsid w:val="00D708C6"/>
    <w:rsid w:val="00D71846"/>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42C9"/>
    <w:rsid w:val="00DA56AF"/>
    <w:rsid w:val="00DA688E"/>
    <w:rsid w:val="00DB31EB"/>
    <w:rsid w:val="00DB76B0"/>
    <w:rsid w:val="00DC0E39"/>
    <w:rsid w:val="00DC1016"/>
    <w:rsid w:val="00DD0AE3"/>
    <w:rsid w:val="00DD1040"/>
    <w:rsid w:val="00DD12D4"/>
    <w:rsid w:val="00DD2171"/>
    <w:rsid w:val="00DD2B66"/>
    <w:rsid w:val="00DD30FC"/>
    <w:rsid w:val="00DD4422"/>
    <w:rsid w:val="00DD473E"/>
    <w:rsid w:val="00DD6C74"/>
    <w:rsid w:val="00DE0776"/>
    <w:rsid w:val="00DE0E3A"/>
    <w:rsid w:val="00DE3AAB"/>
    <w:rsid w:val="00DF0593"/>
    <w:rsid w:val="00DF21B9"/>
    <w:rsid w:val="00DF2328"/>
    <w:rsid w:val="00DF37F5"/>
    <w:rsid w:val="00DF4851"/>
    <w:rsid w:val="00E00412"/>
    <w:rsid w:val="00E012B9"/>
    <w:rsid w:val="00E031B3"/>
    <w:rsid w:val="00E03574"/>
    <w:rsid w:val="00E03BAA"/>
    <w:rsid w:val="00E044AD"/>
    <w:rsid w:val="00E04726"/>
    <w:rsid w:val="00E05802"/>
    <w:rsid w:val="00E0640A"/>
    <w:rsid w:val="00E06A40"/>
    <w:rsid w:val="00E1150D"/>
    <w:rsid w:val="00E11D4E"/>
    <w:rsid w:val="00E130E2"/>
    <w:rsid w:val="00E134F2"/>
    <w:rsid w:val="00E16F1C"/>
    <w:rsid w:val="00E2012D"/>
    <w:rsid w:val="00E241C3"/>
    <w:rsid w:val="00E259D9"/>
    <w:rsid w:val="00E277E8"/>
    <w:rsid w:val="00E31E3D"/>
    <w:rsid w:val="00E34BE8"/>
    <w:rsid w:val="00E4022C"/>
    <w:rsid w:val="00E40E22"/>
    <w:rsid w:val="00E41138"/>
    <w:rsid w:val="00E42439"/>
    <w:rsid w:val="00E448CE"/>
    <w:rsid w:val="00E45172"/>
    <w:rsid w:val="00E45661"/>
    <w:rsid w:val="00E463B8"/>
    <w:rsid w:val="00E46975"/>
    <w:rsid w:val="00E46B6E"/>
    <w:rsid w:val="00E475BA"/>
    <w:rsid w:val="00E524C4"/>
    <w:rsid w:val="00E524D5"/>
    <w:rsid w:val="00E52DE1"/>
    <w:rsid w:val="00E54BE2"/>
    <w:rsid w:val="00E557CE"/>
    <w:rsid w:val="00E55AE0"/>
    <w:rsid w:val="00E6025B"/>
    <w:rsid w:val="00E625B1"/>
    <w:rsid w:val="00E66041"/>
    <w:rsid w:val="00E703BA"/>
    <w:rsid w:val="00E71177"/>
    <w:rsid w:val="00E7144F"/>
    <w:rsid w:val="00E759A7"/>
    <w:rsid w:val="00E75BE5"/>
    <w:rsid w:val="00E765AB"/>
    <w:rsid w:val="00E80C4A"/>
    <w:rsid w:val="00E8501A"/>
    <w:rsid w:val="00E91F24"/>
    <w:rsid w:val="00E91FE1"/>
    <w:rsid w:val="00E94E5D"/>
    <w:rsid w:val="00E976AA"/>
    <w:rsid w:val="00E97E11"/>
    <w:rsid w:val="00EA1295"/>
    <w:rsid w:val="00EA267C"/>
    <w:rsid w:val="00EA28FF"/>
    <w:rsid w:val="00EA4B70"/>
    <w:rsid w:val="00EA541A"/>
    <w:rsid w:val="00EA6746"/>
    <w:rsid w:val="00EA7491"/>
    <w:rsid w:val="00EA7957"/>
    <w:rsid w:val="00EA7D38"/>
    <w:rsid w:val="00EB0F41"/>
    <w:rsid w:val="00EB5FCB"/>
    <w:rsid w:val="00EB6719"/>
    <w:rsid w:val="00EB732F"/>
    <w:rsid w:val="00EC12A0"/>
    <w:rsid w:val="00EC2EFD"/>
    <w:rsid w:val="00EC3214"/>
    <w:rsid w:val="00EC4B78"/>
    <w:rsid w:val="00EC5C8E"/>
    <w:rsid w:val="00ED0DC0"/>
    <w:rsid w:val="00ED4D69"/>
    <w:rsid w:val="00ED632D"/>
    <w:rsid w:val="00EE0D16"/>
    <w:rsid w:val="00EE6FF9"/>
    <w:rsid w:val="00EE740F"/>
    <w:rsid w:val="00EE7C35"/>
    <w:rsid w:val="00EF348C"/>
    <w:rsid w:val="00EF3B0D"/>
    <w:rsid w:val="00EF592C"/>
    <w:rsid w:val="00EF5B4A"/>
    <w:rsid w:val="00EF7947"/>
    <w:rsid w:val="00EF7A8E"/>
    <w:rsid w:val="00F01871"/>
    <w:rsid w:val="00F02304"/>
    <w:rsid w:val="00F02491"/>
    <w:rsid w:val="00F043AB"/>
    <w:rsid w:val="00F06E85"/>
    <w:rsid w:val="00F074AC"/>
    <w:rsid w:val="00F10C2A"/>
    <w:rsid w:val="00F11B08"/>
    <w:rsid w:val="00F15B72"/>
    <w:rsid w:val="00F17D1D"/>
    <w:rsid w:val="00F26DFB"/>
    <w:rsid w:val="00F30239"/>
    <w:rsid w:val="00F30C7D"/>
    <w:rsid w:val="00F3172C"/>
    <w:rsid w:val="00F31BD6"/>
    <w:rsid w:val="00F32BE4"/>
    <w:rsid w:val="00F36A5B"/>
    <w:rsid w:val="00F36C18"/>
    <w:rsid w:val="00F4054A"/>
    <w:rsid w:val="00F40935"/>
    <w:rsid w:val="00F40BE2"/>
    <w:rsid w:val="00F458C4"/>
    <w:rsid w:val="00F45C86"/>
    <w:rsid w:val="00F45FFB"/>
    <w:rsid w:val="00F500F2"/>
    <w:rsid w:val="00F549AC"/>
    <w:rsid w:val="00F55F4F"/>
    <w:rsid w:val="00F60106"/>
    <w:rsid w:val="00F64630"/>
    <w:rsid w:val="00F676C9"/>
    <w:rsid w:val="00F7133A"/>
    <w:rsid w:val="00F734AE"/>
    <w:rsid w:val="00F74E98"/>
    <w:rsid w:val="00F81B11"/>
    <w:rsid w:val="00F833E7"/>
    <w:rsid w:val="00F86B84"/>
    <w:rsid w:val="00F9029C"/>
    <w:rsid w:val="00F94539"/>
    <w:rsid w:val="00F95081"/>
    <w:rsid w:val="00F96951"/>
    <w:rsid w:val="00F96B7E"/>
    <w:rsid w:val="00FA1681"/>
    <w:rsid w:val="00FA1AB2"/>
    <w:rsid w:val="00FA2DA1"/>
    <w:rsid w:val="00FA4A16"/>
    <w:rsid w:val="00FA5BE7"/>
    <w:rsid w:val="00FA67A4"/>
    <w:rsid w:val="00FA693B"/>
    <w:rsid w:val="00FB5DEC"/>
    <w:rsid w:val="00FB6DC9"/>
    <w:rsid w:val="00FB6FEA"/>
    <w:rsid w:val="00FC370D"/>
    <w:rsid w:val="00FC3A26"/>
    <w:rsid w:val="00FC3ED2"/>
    <w:rsid w:val="00FD1286"/>
    <w:rsid w:val="00FD5ABE"/>
    <w:rsid w:val="00FE02FB"/>
    <w:rsid w:val="00FE1730"/>
    <w:rsid w:val="00FE2271"/>
    <w:rsid w:val="00FE7656"/>
    <w:rsid w:val="00FE77FC"/>
    <w:rsid w:val="00FE7EE4"/>
    <w:rsid w:val="00FF0D32"/>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prism.oregonstate.edu" TargetMode="Externa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5703AC-51C6-E24A-B65E-5EC9005B9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3</TotalTime>
  <Pages>49</Pages>
  <Words>83186</Words>
  <Characters>474162</Characters>
  <Application>Microsoft Office Word</Application>
  <DocSecurity>0</DocSecurity>
  <Lines>3951</Lines>
  <Paragraphs>1112</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56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5</cp:revision>
  <dcterms:created xsi:type="dcterms:W3CDTF">2022-12-30T23:06:00Z</dcterms:created>
  <dcterms:modified xsi:type="dcterms:W3CDTF">2023-01-16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